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3383242"/>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 xml:space="preserve">PEMBANGUNAN WEBSITE EDUKASI DAN </w:t>
      </w:r>
      <w:proofErr w:type="gramStart"/>
      <w:r w:rsidRPr="008D6480">
        <w:rPr>
          <w:b/>
        </w:rPr>
        <w:t>PROMOSI  KARYA</w:t>
      </w:r>
      <w:proofErr w:type="gramEnd"/>
      <w:r w:rsidRPr="008D6480">
        <w:rPr>
          <w:b/>
        </w:rPr>
        <w:t xml:space="preserve">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D6E2"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1B9"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v:textbox>
                <w10:wrap type="square" anchorx="margin"/>
              </v:shape>
            </w:pict>
          </mc:Fallback>
        </mc:AlternateContent>
      </w:r>
      <w:r w:rsidR="009E3B5B" w:rsidRPr="006F665C">
        <w:rPr>
          <w:noProof/>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v:textbox>
                <w10:wrap anchorx="margin"/>
              </v:shape>
            </w:pict>
          </mc:Fallback>
        </mc:AlternateContent>
      </w:r>
      <w:r w:rsidR="009E3B5B" w:rsidRPr="006F665C">
        <w:rPr>
          <w:noProof/>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3383243"/>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3383244"/>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3383245"/>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3383246"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26926491" w14:textId="116FBFE0" w:rsidR="00F27889" w:rsidRDefault="00E027C4">
          <w:pPr>
            <w:pStyle w:val="TOC1"/>
            <w:tabs>
              <w:tab w:val="right" w:leader="dot" w:pos="7927"/>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3383242" w:history="1">
            <w:r w:rsidR="00F27889" w:rsidRPr="00951207">
              <w:rPr>
                <w:rStyle w:val="Hyperlink"/>
                <w:noProof/>
              </w:rPr>
              <w:t>LEMBAR PENGESAHAN</w:t>
            </w:r>
            <w:r w:rsidR="00F27889">
              <w:rPr>
                <w:noProof/>
                <w:webHidden/>
              </w:rPr>
              <w:tab/>
            </w:r>
            <w:r w:rsidR="00F27889">
              <w:rPr>
                <w:noProof/>
                <w:webHidden/>
              </w:rPr>
              <w:fldChar w:fldCharType="begin"/>
            </w:r>
            <w:r w:rsidR="00F27889">
              <w:rPr>
                <w:noProof/>
                <w:webHidden/>
              </w:rPr>
              <w:instrText xml:space="preserve"> PAGEREF _Toc83383242 \h </w:instrText>
            </w:r>
            <w:r w:rsidR="00F27889">
              <w:rPr>
                <w:noProof/>
                <w:webHidden/>
              </w:rPr>
            </w:r>
            <w:r w:rsidR="00F27889">
              <w:rPr>
                <w:noProof/>
                <w:webHidden/>
              </w:rPr>
              <w:fldChar w:fldCharType="separate"/>
            </w:r>
            <w:r w:rsidR="00F27889">
              <w:rPr>
                <w:noProof/>
                <w:webHidden/>
              </w:rPr>
              <w:t>ii</w:t>
            </w:r>
            <w:r w:rsidR="00F27889">
              <w:rPr>
                <w:noProof/>
                <w:webHidden/>
              </w:rPr>
              <w:fldChar w:fldCharType="end"/>
            </w:r>
          </w:hyperlink>
        </w:p>
        <w:p w14:paraId="5928D70F" w14:textId="6AD472E1"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243" w:history="1">
            <w:r w:rsidR="00F27889" w:rsidRPr="00951207">
              <w:rPr>
                <w:rStyle w:val="Hyperlink"/>
                <w:b/>
                <w:noProof/>
                <w:lang w:val="id-ID"/>
              </w:rPr>
              <w:t>LEMBAR PERNYATAAN KEASLIAN</w:t>
            </w:r>
            <w:r w:rsidR="00F27889">
              <w:rPr>
                <w:noProof/>
                <w:webHidden/>
              </w:rPr>
              <w:tab/>
            </w:r>
            <w:r w:rsidR="00F27889">
              <w:rPr>
                <w:noProof/>
                <w:webHidden/>
              </w:rPr>
              <w:fldChar w:fldCharType="begin"/>
            </w:r>
            <w:r w:rsidR="00F27889">
              <w:rPr>
                <w:noProof/>
                <w:webHidden/>
              </w:rPr>
              <w:instrText xml:space="preserve"> PAGEREF _Toc83383243 \h </w:instrText>
            </w:r>
            <w:r w:rsidR="00F27889">
              <w:rPr>
                <w:noProof/>
                <w:webHidden/>
              </w:rPr>
            </w:r>
            <w:r w:rsidR="00F27889">
              <w:rPr>
                <w:noProof/>
                <w:webHidden/>
              </w:rPr>
              <w:fldChar w:fldCharType="separate"/>
            </w:r>
            <w:r w:rsidR="00F27889">
              <w:rPr>
                <w:noProof/>
                <w:webHidden/>
              </w:rPr>
              <w:t>ii</w:t>
            </w:r>
            <w:r w:rsidR="00F27889">
              <w:rPr>
                <w:noProof/>
                <w:webHidden/>
              </w:rPr>
              <w:fldChar w:fldCharType="end"/>
            </w:r>
          </w:hyperlink>
        </w:p>
        <w:p w14:paraId="0ECF36C4" w14:textId="0BE1FA1A"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244" w:history="1">
            <w:r w:rsidR="00F27889" w:rsidRPr="00951207">
              <w:rPr>
                <w:rStyle w:val="Hyperlink"/>
                <w:b/>
                <w:noProof/>
                <w:lang w:val="id-ID"/>
              </w:rPr>
              <w:t>KATA PENGANTAR</w:t>
            </w:r>
            <w:r w:rsidR="00F27889">
              <w:rPr>
                <w:noProof/>
                <w:webHidden/>
              </w:rPr>
              <w:tab/>
            </w:r>
            <w:r w:rsidR="00F27889">
              <w:rPr>
                <w:noProof/>
                <w:webHidden/>
              </w:rPr>
              <w:fldChar w:fldCharType="begin"/>
            </w:r>
            <w:r w:rsidR="00F27889">
              <w:rPr>
                <w:noProof/>
                <w:webHidden/>
              </w:rPr>
              <w:instrText xml:space="preserve"> PAGEREF _Toc83383244 \h </w:instrText>
            </w:r>
            <w:r w:rsidR="00F27889">
              <w:rPr>
                <w:noProof/>
                <w:webHidden/>
              </w:rPr>
            </w:r>
            <w:r w:rsidR="00F27889">
              <w:rPr>
                <w:noProof/>
                <w:webHidden/>
              </w:rPr>
              <w:fldChar w:fldCharType="separate"/>
            </w:r>
            <w:r w:rsidR="00F27889">
              <w:rPr>
                <w:noProof/>
                <w:webHidden/>
              </w:rPr>
              <w:t>iii</w:t>
            </w:r>
            <w:r w:rsidR="00F27889">
              <w:rPr>
                <w:noProof/>
                <w:webHidden/>
              </w:rPr>
              <w:fldChar w:fldCharType="end"/>
            </w:r>
          </w:hyperlink>
        </w:p>
        <w:p w14:paraId="3E74A84A" w14:textId="61263584"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245" w:history="1">
            <w:r w:rsidR="00F27889" w:rsidRPr="00951207">
              <w:rPr>
                <w:rStyle w:val="Hyperlink"/>
                <w:b/>
                <w:noProof/>
                <w:lang w:val="id-ID"/>
              </w:rPr>
              <w:t>ABSTRAK</w:t>
            </w:r>
            <w:r w:rsidR="00F27889">
              <w:rPr>
                <w:noProof/>
                <w:webHidden/>
              </w:rPr>
              <w:tab/>
            </w:r>
            <w:r w:rsidR="00F27889">
              <w:rPr>
                <w:noProof/>
                <w:webHidden/>
              </w:rPr>
              <w:fldChar w:fldCharType="begin"/>
            </w:r>
            <w:r w:rsidR="00F27889">
              <w:rPr>
                <w:noProof/>
                <w:webHidden/>
              </w:rPr>
              <w:instrText xml:space="preserve"> PAGEREF _Toc83383245 \h </w:instrText>
            </w:r>
            <w:r w:rsidR="00F27889">
              <w:rPr>
                <w:noProof/>
                <w:webHidden/>
              </w:rPr>
            </w:r>
            <w:r w:rsidR="00F27889">
              <w:rPr>
                <w:noProof/>
                <w:webHidden/>
              </w:rPr>
              <w:fldChar w:fldCharType="separate"/>
            </w:r>
            <w:r w:rsidR="00F27889">
              <w:rPr>
                <w:noProof/>
                <w:webHidden/>
              </w:rPr>
              <w:t>4</w:t>
            </w:r>
            <w:r w:rsidR="00F27889">
              <w:rPr>
                <w:noProof/>
                <w:webHidden/>
              </w:rPr>
              <w:fldChar w:fldCharType="end"/>
            </w:r>
          </w:hyperlink>
        </w:p>
        <w:p w14:paraId="1C68E35F" w14:textId="0ECF4512"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246" w:history="1">
            <w:r w:rsidR="00F27889" w:rsidRPr="00951207">
              <w:rPr>
                <w:rStyle w:val="Hyperlink"/>
                <w:noProof/>
              </w:rPr>
              <w:t>DAFTAR ISI</w:t>
            </w:r>
            <w:r w:rsidR="00F27889">
              <w:rPr>
                <w:noProof/>
                <w:webHidden/>
              </w:rPr>
              <w:tab/>
            </w:r>
            <w:r w:rsidR="00F27889">
              <w:rPr>
                <w:noProof/>
                <w:webHidden/>
              </w:rPr>
              <w:fldChar w:fldCharType="begin"/>
            </w:r>
            <w:r w:rsidR="00F27889">
              <w:rPr>
                <w:noProof/>
                <w:webHidden/>
              </w:rPr>
              <w:instrText xml:space="preserve"> PAGEREF _Toc83383246 \h </w:instrText>
            </w:r>
            <w:r w:rsidR="00F27889">
              <w:rPr>
                <w:noProof/>
                <w:webHidden/>
              </w:rPr>
            </w:r>
            <w:r w:rsidR="00F27889">
              <w:rPr>
                <w:noProof/>
                <w:webHidden/>
              </w:rPr>
              <w:fldChar w:fldCharType="separate"/>
            </w:r>
            <w:r w:rsidR="00F27889">
              <w:rPr>
                <w:noProof/>
                <w:webHidden/>
              </w:rPr>
              <w:t>5</w:t>
            </w:r>
            <w:r w:rsidR="00F27889">
              <w:rPr>
                <w:noProof/>
                <w:webHidden/>
              </w:rPr>
              <w:fldChar w:fldCharType="end"/>
            </w:r>
          </w:hyperlink>
        </w:p>
        <w:p w14:paraId="7EE767BC" w14:textId="5C336F30"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247" w:history="1">
            <w:r w:rsidR="00F27889" w:rsidRPr="00951207">
              <w:rPr>
                <w:rStyle w:val="Hyperlink"/>
                <w:noProof/>
              </w:rPr>
              <w:t>DAFTAR GAMBAR</w:t>
            </w:r>
            <w:r w:rsidR="00F27889">
              <w:rPr>
                <w:noProof/>
                <w:webHidden/>
              </w:rPr>
              <w:tab/>
            </w:r>
            <w:r w:rsidR="00F27889">
              <w:rPr>
                <w:noProof/>
                <w:webHidden/>
              </w:rPr>
              <w:fldChar w:fldCharType="begin"/>
            </w:r>
            <w:r w:rsidR="00F27889">
              <w:rPr>
                <w:noProof/>
                <w:webHidden/>
              </w:rPr>
              <w:instrText xml:space="preserve"> PAGEREF _Toc83383247 \h </w:instrText>
            </w:r>
            <w:r w:rsidR="00F27889">
              <w:rPr>
                <w:noProof/>
                <w:webHidden/>
              </w:rPr>
            </w:r>
            <w:r w:rsidR="00F27889">
              <w:rPr>
                <w:noProof/>
                <w:webHidden/>
              </w:rPr>
              <w:fldChar w:fldCharType="separate"/>
            </w:r>
            <w:r w:rsidR="00F27889">
              <w:rPr>
                <w:noProof/>
                <w:webHidden/>
              </w:rPr>
              <w:t>8</w:t>
            </w:r>
            <w:r w:rsidR="00F27889">
              <w:rPr>
                <w:noProof/>
                <w:webHidden/>
              </w:rPr>
              <w:fldChar w:fldCharType="end"/>
            </w:r>
          </w:hyperlink>
        </w:p>
        <w:p w14:paraId="0E83884B" w14:textId="46851570"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248" w:history="1">
            <w:r w:rsidR="00F27889" w:rsidRPr="00951207">
              <w:rPr>
                <w:rStyle w:val="Hyperlink"/>
                <w:noProof/>
              </w:rPr>
              <w:t>DAFTAR TABEL</w:t>
            </w:r>
            <w:r w:rsidR="00F27889">
              <w:rPr>
                <w:noProof/>
                <w:webHidden/>
              </w:rPr>
              <w:tab/>
            </w:r>
            <w:r w:rsidR="00F27889">
              <w:rPr>
                <w:noProof/>
                <w:webHidden/>
              </w:rPr>
              <w:fldChar w:fldCharType="begin"/>
            </w:r>
            <w:r w:rsidR="00F27889">
              <w:rPr>
                <w:noProof/>
                <w:webHidden/>
              </w:rPr>
              <w:instrText xml:space="preserve"> PAGEREF _Toc83383248 \h </w:instrText>
            </w:r>
            <w:r w:rsidR="00F27889">
              <w:rPr>
                <w:noProof/>
                <w:webHidden/>
              </w:rPr>
            </w:r>
            <w:r w:rsidR="00F27889">
              <w:rPr>
                <w:noProof/>
                <w:webHidden/>
              </w:rPr>
              <w:fldChar w:fldCharType="separate"/>
            </w:r>
            <w:r w:rsidR="00F27889">
              <w:rPr>
                <w:noProof/>
                <w:webHidden/>
              </w:rPr>
              <w:t>8</w:t>
            </w:r>
            <w:r w:rsidR="00F27889">
              <w:rPr>
                <w:noProof/>
                <w:webHidden/>
              </w:rPr>
              <w:fldChar w:fldCharType="end"/>
            </w:r>
          </w:hyperlink>
        </w:p>
        <w:p w14:paraId="6710556C" w14:textId="60340759"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249" w:history="1">
            <w:r w:rsidR="00F27889" w:rsidRPr="00951207">
              <w:rPr>
                <w:rStyle w:val="Hyperlink"/>
                <w:b/>
                <w:noProof/>
              </w:rPr>
              <w:t>DAFTAR SINGKATAN</w:t>
            </w:r>
            <w:r w:rsidR="00F27889">
              <w:rPr>
                <w:noProof/>
                <w:webHidden/>
              </w:rPr>
              <w:tab/>
            </w:r>
            <w:r w:rsidR="00F27889">
              <w:rPr>
                <w:noProof/>
                <w:webHidden/>
              </w:rPr>
              <w:fldChar w:fldCharType="begin"/>
            </w:r>
            <w:r w:rsidR="00F27889">
              <w:rPr>
                <w:noProof/>
                <w:webHidden/>
              </w:rPr>
              <w:instrText xml:space="preserve"> PAGEREF _Toc83383249 \h </w:instrText>
            </w:r>
            <w:r w:rsidR="00F27889">
              <w:rPr>
                <w:noProof/>
                <w:webHidden/>
              </w:rPr>
            </w:r>
            <w:r w:rsidR="00F27889">
              <w:rPr>
                <w:noProof/>
                <w:webHidden/>
              </w:rPr>
              <w:fldChar w:fldCharType="separate"/>
            </w:r>
            <w:r w:rsidR="00F27889">
              <w:rPr>
                <w:noProof/>
                <w:webHidden/>
              </w:rPr>
              <w:t>9</w:t>
            </w:r>
            <w:r w:rsidR="00F27889">
              <w:rPr>
                <w:noProof/>
                <w:webHidden/>
              </w:rPr>
              <w:fldChar w:fldCharType="end"/>
            </w:r>
          </w:hyperlink>
        </w:p>
        <w:p w14:paraId="78AA0891" w14:textId="28BB914D"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250" w:history="1">
            <w:r w:rsidR="00F27889" w:rsidRPr="00951207">
              <w:rPr>
                <w:rStyle w:val="Hyperlink"/>
                <w:noProof/>
              </w:rPr>
              <w:t>DAFTAR SIMBOL</w:t>
            </w:r>
            <w:r w:rsidR="00F27889">
              <w:rPr>
                <w:noProof/>
                <w:webHidden/>
              </w:rPr>
              <w:tab/>
            </w:r>
            <w:r w:rsidR="00F27889">
              <w:rPr>
                <w:noProof/>
                <w:webHidden/>
              </w:rPr>
              <w:fldChar w:fldCharType="begin"/>
            </w:r>
            <w:r w:rsidR="00F27889">
              <w:rPr>
                <w:noProof/>
                <w:webHidden/>
              </w:rPr>
              <w:instrText xml:space="preserve"> PAGEREF _Toc83383250 \h </w:instrText>
            </w:r>
            <w:r w:rsidR="00F27889">
              <w:rPr>
                <w:noProof/>
                <w:webHidden/>
              </w:rPr>
            </w:r>
            <w:r w:rsidR="00F27889">
              <w:rPr>
                <w:noProof/>
                <w:webHidden/>
              </w:rPr>
              <w:fldChar w:fldCharType="separate"/>
            </w:r>
            <w:r w:rsidR="00F27889">
              <w:rPr>
                <w:noProof/>
                <w:webHidden/>
              </w:rPr>
              <w:t>9</w:t>
            </w:r>
            <w:r w:rsidR="00F27889">
              <w:rPr>
                <w:noProof/>
                <w:webHidden/>
              </w:rPr>
              <w:fldChar w:fldCharType="end"/>
            </w:r>
          </w:hyperlink>
        </w:p>
        <w:p w14:paraId="2E1797F1" w14:textId="643605C8"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251" w:history="1">
            <w:r w:rsidR="00F27889" w:rsidRPr="00951207">
              <w:rPr>
                <w:rStyle w:val="Hyperlink"/>
                <w:b/>
                <w:noProof/>
              </w:rPr>
              <w:t>BAB I PENDAHULUAN</w:t>
            </w:r>
            <w:r w:rsidR="00F27889">
              <w:rPr>
                <w:noProof/>
                <w:webHidden/>
              </w:rPr>
              <w:tab/>
            </w:r>
            <w:r w:rsidR="00F27889">
              <w:rPr>
                <w:noProof/>
                <w:webHidden/>
              </w:rPr>
              <w:fldChar w:fldCharType="begin"/>
            </w:r>
            <w:r w:rsidR="00F27889">
              <w:rPr>
                <w:noProof/>
                <w:webHidden/>
              </w:rPr>
              <w:instrText xml:space="preserve"> PAGEREF _Toc83383251 \h </w:instrText>
            </w:r>
            <w:r w:rsidR="00F27889">
              <w:rPr>
                <w:noProof/>
                <w:webHidden/>
              </w:rPr>
            </w:r>
            <w:r w:rsidR="00F27889">
              <w:rPr>
                <w:noProof/>
                <w:webHidden/>
              </w:rPr>
              <w:fldChar w:fldCharType="separate"/>
            </w:r>
            <w:r w:rsidR="00F27889">
              <w:rPr>
                <w:noProof/>
                <w:webHidden/>
              </w:rPr>
              <w:t>11</w:t>
            </w:r>
            <w:r w:rsidR="00F27889">
              <w:rPr>
                <w:noProof/>
                <w:webHidden/>
              </w:rPr>
              <w:fldChar w:fldCharType="end"/>
            </w:r>
          </w:hyperlink>
        </w:p>
        <w:p w14:paraId="5A2CB65E" w14:textId="0C008D59"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252" w:history="1">
            <w:r w:rsidR="00F27889" w:rsidRPr="00951207">
              <w:rPr>
                <w:rStyle w:val="Hyperlink"/>
                <w:bCs/>
                <w:noProof/>
                <w14:scene3d>
                  <w14:camera w14:prst="orthographicFront"/>
                  <w14:lightRig w14:rig="threePt" w14:dir="t">
                    <w14:rot w14:lat="0" w14:lon="0" w14:rev="0"/>
                  </w14:lightRig>
                </w14:scene3d>
              </w:rPr>
              <w:t>1.1</w:t>
            </w:r>
            <w:r w:rsidR="00F27889">
              <w:rPr>
                <w:rFonts w:asciiTheme="minorHAnsi" w:eastAsiaTheme="minorEastAsia" w:hAnsiTheme="minorHAnsi" w:cstheme="minorBidi"/>
                <w:noProof/>
                <w:sz w:val="22"/>
                <w:szCs w:val="22"/>
              </w:rPr>
              <w:tab/>
            </w:r>
            <w:r w:rsidR="00F27889" w:rsidRPr="00951207">
              <w:rPr>
                <w:rStyle w:val="Hyperlink"/>
                <w:noProof/>
              </w:rPr>
              <w:t>Latar Belakang Masalah</w:t>
            </w:r>
            <w:r w:rsidR="00F27889">
              <w:rPr>
                <w:noProof/>
                <w:webHidden/>
              </w:rPr>
              <w:tab/>
            </w:r>
            <w:r w:rsidR="00F27889">
              <w:rPr>
                <w:noProof/>
                <w:webHidden/>
              </w:rPr>
              <w:fldChar w:fldCharType="begin"/>
            </w:r>
            <w:r w:rsidR="00F27889">
              <w:rPr>
                <w:noProof/>
                <w:webHidden/>
              </w:rPr>
              <w:instrText xml:space="preserve"> PAGEREF _Toc83383252 \h </w:instrText>
            </w:r>
            <w:r w:rsidR="00F27889">
              <w:rPr>
                <w:noProof/>
                <w:webHidden/>
              </w:rPr>
            </w:r>
            <w:r w:rsidR="00F27889">
              <w:rPr>
                <w:noProof/>
                <w:webHidden/>
              </w:rPr>
              <w:fldChar w:fldCharType="separate"/>
            </w:r>
            <w:r w:rsidR="00F27889">
              <w:rPr>
                <w:noProof/>
                <w:webHidden/>
              </w:rPr>
              <w:t>11</w:t>
            </w:r>
            <w:r w:rsidR="00F27889">
              <w:rPr>
                <w:noProof/>
                <w:webHidden/>
              </w:rPr>
              <w:fldChar w:fldCharType="end"/>
            </w:r>
          </w:hyperlink>
        </w:p>
        <w:p w14:paraId="005D085F" w14:textId="645F945C"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253" w:history="1">
            <w:r w:rsidR="00F27889" w:rsidRPr="00951207">
              <w:rPr>
                <w:rStyle w:val="Hyperlink"/>
                <w:bCs/>
                <w:noProof/>
                <w14:scene3d>
                  <w14:camera w14:prst="orthographicFront"/>
                  <w14:lightRig w14:rig="threePt" w14:dir="t">
                    <w14:rot w14:lat="0" w14:lon="0" w14:rev="0"/>
                  </w14:lightRig>
                </w14:scene3d>
              </w:rPr>
              <w:t>1.2</w:t>
            </w:r>
            <w:r w:rsidR="00F27889">
              <w:rPr>
                <w:rFonts w:asciiTheme="minorHAnsi" w:eastAsiaTheme="minorEastAsia" w:hAnsiTheme="minorHAnsi" w:cstheme="minorBidi"/>
                <w:noProof/>
                <w:sz w:val="22"/>
                <w:szCs w:val="22"/>
              </w:rPr>
              <w:tab/>
            </w:r>
            <w:r w:rsidR="00F27889" w:rsidRPr="00951207">
              <w:rPr>
                <w:rStyle w:val="Hyperlink"/>
                <w:noProof/>
              </w:rPr>
              <w:t>Identifikasi Masalah</w:t>
            </w:r>
            <w:r w:rsidR="00F27889">
              <w:rPr>
                <w:noProof/>
                <w:webHidden/>
              </w:rPr>
              <w:tab/>
            </w:r>
            <w:r w:rsidR="00F27889">
              <w:rPr>
                <w:noProof/>
                <w:webHidden/>
              </w:rPr>
              <w:fldChar w:fldCharType="begin"/>
            </w:r>
            <w:r w:rsidR="00F27889">
              <w:rPr>
                <w:noProof/>
                <w:webHidden/>
              </w:rPr>
              <w:instrText xml:space="preserve"> PAGEREF _Toc83383253 \h </w:instrText>
            </w:r>
            <w:r w:rsidR="00F27889">
              <w:rPr>
                <w:noProof/>
                <w:webHidden/>
              </w:rPr>
            </w:r>
            <w:r w:rsidR="00F27889">
              <w:rPr>
                <w:noProof/>
                <w:webHidden/>
              </w:rPr>
              <w:fldChar w:fldCharType="separate"/>
            </w:r>
            <w:r w:rsidR="00F27889">
              <w:rPr>
                <w:noProof/>
                <w:webHidden/>
              </w:rPr>
              <w:t>12</w:t>
            </w:r>
            <w:r w:rsidR="00F27889">
              <w:rPr>
                <w:noProof/>
                <w:webHidden/>
              </w:rPr>
              <w:fldChar w:fldCharType="end"/>
            </w:r>
          </w:hyperlink>
        </w:p>
        <w:p w14:paraId="0C16DE49" w14:textId="7BD37E83"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254" w:history="1">
            <w:r w:rsidR="00F27889" w:rsidRPr="00951207">
              <w:rPr>
                <w:rStyle w:val="Hyperlink"/>
                <w:bCs/>
                <w:noProof/>
                <w14:scene3d>
                  <w14:camera w14:prst="orthographicFront"/>
                  <w14:lightRig w14:rig="threePt" w14:dir="t">
                    <w14:rot w14:lat="0" w14:lon="0" w14:rev="0"/>
                  </w14:lightRig>
                </w14:scene3d>
              </w:rPr>
              <w:t>1.3</w:t>
            </w:r>
            <w:r w:rsidR="00F27889">
              <w:rPr>
                <w:rFonts w:asciiTheme="minorHAnsi" w:eastAsiaTheme="minorEastAsia" w:hAnsiTheme="minorHAnsi" w:cstheme="minorBidi"/>
                <w:noProof/>
                <w:sz w:val="22"/>
                <w:szCs w:val="22"/>
              </w:rPr>
              <w:tab/>
            </w:r>
            <w:r w:rsidR="00F27889" w:rsidRPr="00951207">
              <w:rPr>
                <w:rStyle w:val="Hyperlink"/>
                <w:noProof/>
              </w:rPr>
              <w:t>Batasan Masalah</w:t>
            </w:r>
            <w:r w:rsidR="00F27889">
              <w:rPr>
                <w:noProof/>
                <w:webHidden/>
              </w:rPr>
              <w:tab/>
            </w:r>
            <w:r w:rsidR="00F27889">
              <w:rPr>
                <w:noProof/>
                <w:webHidden/>
              </w:rPr>
              <w:fldChar w:fldCharType="begin"/>
            </w:r>
            <w:r w:rsidR="00F27889">
              <w:rPr>
                <w:noProof/>
                <w:webHidden/>
              </w:rPr>
              <w:instrText xml:space="preserve"> PAGEREF _Toc83383254 \h </w:instrText>
            </w:r>
            <w:r w:rsidR="00F27889">
              <w:rPr>
                <w:noProof/>
                <w:webHidden/>
              </w:rPr>
            </w:r>
            <w:r w:rsidR="00F27889">
              <w:rPr>
                <w:noProof/>
                <w:webHidden/>
              </w:rPr>
              <w:fldChar w:fldCharType="separate"/>
            </w:r>
            <w:r w:rsidR="00F27889">
              <w:rPr>
                <w:noProof/>
                <w:webHidden/>
              </w:rPr>
              <w:t>12</w:t>
            </w:r>
            <w:r w:rsidR="00F27889">
              <w:rPr>
                <w:noProof/>
                <w:webHidden/>
              </w:rPr>
              <w:fldChar w:fldCharType="end"/>
            </w:r>
          </w:hyperlink>
        </w:p>
        <w:p w14:paraId="645A4BB8" w14:textId="3913FE90"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255" w:history="1">
            <w:r w:rsidR="00F27889" w:rsidRPr="00951207">
              <w:rPr>
                <w:rStyle w:val="Hyperlink"/>
                <w:bCs/>
                <w:noProof/>
              </w:rPr>
              <w:t>1.1</w:t>
            </w:r>
            <w:r w:rsidR="00F27889">
              <w:rPr>
                <w:rFonts w:asciiTheme="minorHAnsi" w:eastAsiaTheme="minorEastAsia" w:hAnsiTheme="minorHAnsi" w:cstheme="minorBidi"/>
                <w:noProof/>
                <w:sz w:val="22"/>
                <w:szCs w:val="22"/>
              </w:rPr>
              <w:tab/>
            </w:r>
            <w:r w:rsidR="00F27889" w:rsidRPr="00951207">
              <w:rPr>
                <w:rStyle w:val="Hyperlink"/>
                <w:noProof/>
              </w:rPr>
              <w:t>Maksud dan Tujuan</w:t>
            </w:r>
            <w:r w:rsidR="00F27889">
              <w:rPr>
                <w:noProof/>
                <w:webHidden/>
              </w:rPr>
              <w:tab/>
            </w:r>
            <w:r w:rsidR="00F27889">
              <w:rPr>
                <w:noProof/>
                <w:webHidden/>
              </w:rPr>
              <w:fldChar w:fldCharType="begin"/>
            </w:r>
            <w:r w:rsidR="00F27889">
              <w:rPr>
                <w:noProof/>
                <w:webHidden/>
              </w:rPr>
              <w:instrText xml:space="preserve"> PAGEREF _Toc83383255 \h </w:instrText>
            </w:r>
            <w:r w:rsidR="00F27889">
              <w:rPr>
                <w:noProof/>
                <w:webHidden/>
              </w:rPr>
            </w:r>
            <w:r w:rsidR="00F27889">
              <w:rPr>
                <w:noProof/>
                <w:webHidden/>
              </w:rPr>
              <w:fldChar w:fldCharType="separate"/>
            </w:r>
            <w:r w:rsidR="00F27889">
              <w:rPr>
                <w:noProof/>
                <w:webHidden/>
              </w:rPr>
              <w:t>13</w:t>
            </w:r>
            <w:r w:rsidR="00F27889">
              <w:rPr>
                <w:noProof/>
                <w:webHidden/>
              </w:rPr>
              <w:fldChar w:fldCharType="end"/>
            </w:r>
          </w:hyperlink>
        </w:p>
        <w:p w14:paraId="7717B8B5" w14:textId="36865FD3"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256" w:history="1">
            <w:r w:rsidR="00F27889" w:rsidRPr="00951207">
              <w:rPr>
                <w:rStyle w:val="Hyperlink"/>
                <w:bCs/>
                <w:noProof/>
                <w:highlight w:val="lightGray"/>
              </w:rPr>
              <w:t>1.2</w:t>
            </w:r>
            <w:r w:rsidR="00F27889">
              <w:rPr>
                <w:rFonts w:asciiTheme="minorHAnsi" w:eastAsiaTheme="minorEastAsia" w:hAnsiTheme="minorHAnsi" w:cstheme="minorBidi"/>
                <w:noProof/>
                <w:sz w:val="22"/>
                <w:szCs w:val="22"/>
              </w:rPr>
              <w:tab/>
            </w:r>
            <w:r w:rsidR="00F27889" w:rsidRPr="00951207">
              <w:rPr>
                <w:rStyle w:val="Hyperlink"/>
                <w:noProof/>
                <w:highlight w:val="lightGray"/>
              </w:rPr>
              <w:t>Metodologi Kerja Praktik</w:t>
            </w:r>
            <w:r w:rsidR="00F27889">
              <w:rPr>
                <w:noProof/>
                <w:webHidden/>
              </w:rPr>
              <w:tab/>
            </w:r>
            <w:r w:rsidR="00F27889">
              <w:rPr>
                <w:noProof/>
                <w:webHidden/>
              </w:rPr>
              <w:fldChar w:fldCharType="begin"/>
            </w:r>
            <w:r w:rsidR="00F27889">
              <w:rPr>
                <w:noProof/>
                <w:webHidden/>
              </w:rPr>
              <w:instrText xml:space="preserve"> PAGEREF _Toc83383256 \h </w:instrText>
            </w:r>
            <w:r w:rsidR="00F27889">
              <w:rPr>
                <w:noProof/>
                <w:webHidden/>
              </w:rPr>
            </w:r>
            <w:r w:rsidR="00F27889">
              <w:rPr>
                <w:noProof/>
                <w:webHidden/>
              </w:rPr>
              <w:fldChar w:fldCharType="separate"/>
            </w:r>
            <w:r w:rsidR="00F27889">
              <w:rPr>
                <w:noProof/>
                <w:webHidden/>
              </w:rPr>
              <w:t>13</w:t>
            </w:r>
            <w:r w:rsidR="00F27889">
              <w:rPr>
                <w:noProof/>
                <w:webHidden/>
              </w:rPr>
              <w:fldChar w:fldCharType="end"/>
            </w:r>
          </w:hyperlink>
        </w:p>
        <w:p w14:paraId="6415F7BB" w14:textId="2FCD9FDF"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57" w:history="1">
            <w:r w:rsidR="00F27889" w:rsidRPr="00951207">
              <w:rPr>
                <w:rStyle w:val="Hyperlink"/>
                <w:bCs/>
                <w:noProof/>
                <w14:scene3d>
                  <w14:camera w14:prst="orthographicFront"/>
                  <w14:lightRig w14:rig="threePt" w14:dir="t">
                    <w14:rot w14:lat="0" w14:lon="0" w14:rev="0"/>
                  </w14:lightRig>
                </w14:scene3d>
              </w:rPr>
              <w:t>I.5.1</w:t>
            </w:r>
            <w:r w:rsidR="00F27889">
              <w:rPr>
                <w:rFonts w:asciiTheme="minorHAnsi" w:eastAsiaTheme="minorEastAsia" w:hAnsiTheme="minorHAnsi" w:cstheme="minorBidi"/>
                <w:noProof/>
                <w:sz w:val="22"/>
                <w:szCs w:val="22"/>
              </w:rPr>
              <w:tab/>
            </w:r>
            <w:r w:rsidR="00F27889" w:rsidRPr="00951207">
              <w:rPr>
                <w:rStyle w:val="Hyperlink"/>
                <w:noProof/>
              </w:rPr>
              <w:t>Metode Pengumpulan Data</w:t>
            </w:r>
            <w:r w:rsidR="00F27889">
              <w:rPr>
                <w:noProof/>
                <w:webHidden/>
              </w:rPr>
              <w:tab/>
            </w:r>
            <w:r w:rsidR="00F27889">
              <w:rPr>
                <w:noProof/>
                <w:webHidden/>
              </w:rPr>
              <w:fldChar w:fldCharType="begin"/>
            </w:r>
            <w:r w:rsidR="00F27889">
              <w:rPr>
                <w:noProof/>
                <w:webHidden/>
              </w:rPr>
              <w:instrText xml:space="preserve"> PAGEREF _Toc83383257 \h </w:instrText>
            </w:r>
            <w:r w:rsidR="00F27889">
              <w:rPr>
                <w:noProof/>
                <w:webHidden/>
              </w:rPr>
            </w:r>
            <w:r w:rsidR="00F27889">
              <w:rPr>
                <w:noProof/>
                <w:webHidden/>
              </w:rPr>
              <w:fldChar w:fldCharType="separate"/>
            </w:r>
            <w:r w:rsidR="00F27889">
              <w:rPr>
                <w:noProof/>
                <w:webHidden/>
              </w:rPr>
              <w:t>13</w:t>
            </w:r>
            <w:r w:rsidR="00F27889">
              <w:rPr>
                <w:noProof/>
                <w:webHidden/>
              </w:rPr>
              <w:fldChar w:fldCharType="end"/>
            </w:r>
          </w:hyperlink>
        </w:p>
        <w:p w14:paraId="39CDA410" w14:textId="076402E9"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58" w:history="1">
            <w:r w:rsidR="00F27889" w:rsidRPr="00951207">
              <w:rPr>
                <w:rStyle w:val="Hyperlink"/>
                <w:bCs/>
                <w:noProof/>
                <w14:scene3d>
                  <w14:camera w14:prst="orthographicFront"/>
                  <w14:lightRig w14:rig="threePt" w14:dir="t">
                    <w14:rot w14:lat="0" w14:lon="0" w14:rev="0"/>
                  </w14:lightRig>
                </w14:scene3d>
              </w:rPr>
              <w:t>I.5.2</w:t>
            </w:r>
            <w:r w:rsidR="00F27889">
              <w:rPr>
                <w:rFonts w:asciiTheme="minorHAnsi" w:eastAsiaTheme="minorEastAsia" w:hAnsiTheme="minorHAnsi" w:cstheme="minorBidi"/>
                <w:noProof/>
                <w:sz w:val="22"/>
                <w:szCs w:val="22"/>
              </w:rPr>
              <w:tab/>
            </w:r>
            <w:r w:rsidR="00F27889" w:rsidRPr="00951207">
              <w:rPr>
                <w:rStyle w:val="Hyperlink"/>
                <w:noProof/>
              </w:rPr>
              <w:t>Metode Pengembangan Sistem</w:t>
            </w:r>
            <w:r w:rsidR="00F27889">
              <w:rPr>
                <w:noProof/>
                <w:webHidden/>
              </w:rPr>
              <w:tab/>
            </w:r>
            <w:r w:rsidR="00F27889">
              <w:rPr>
                <w:noProof/>
                <w:webHidden/>
              </w:rPr>
              <w:fldChar w:fldCharType="begin"/>
            </w:r>
            <w:r w:rsidR="00F27889">
              <w:rPr>
                <w:noProof/>
                <w:webHidden/>
              </w:rPr>
              <w:instrText xml:space="preserve"> PAGEREF _Toc83383258 \h </w:instrText>
            </w:r>
            <w:r w:rsidR="00F27889">
              <w:rPr>
                <w:noProof/>
                <w:webHidden/>
              </w:rPr>
            </w:r>
            <w:r w:rsidR="00F27889">
              <w:rPr>
                <w:noProof/>
                <w:webHidden/>
              </w:rPr>
              <w:fldChar w:fldCharType="separate"/>
            </w:r>
            <w:r w:rsidR="00F27889">
              <w:rPr>
                <w:noProof/>
                <w:webHidden/>
              </w:rPr>
              <w:t>14</w:t>
            </w:r>
            <w:r w:rsidR="00F27889">
              <w:rPr>
                <w:noProof/>
                <w:webHidden/>
              </w:rPr>
              <w:fldChar w:fldCharType="end"/>
            </w:r>
          </w:hyperlink>
        </w:p>
        <w:p w14:paraId="211BDF91" w14:textId="308A1213"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59" w:history="1">
            <w:r w:rsidR="00F27889" w:rsidRPr="00951207">
              <w:rPr>
                <w:rStyle w:val="Hyperlink"/>
                <w:bCs/>
                <w:noProof/>
                <w14:scene3d>
                  <w14:camera w14:prst="orthographicFront"/>
                  <w14:lightRig w14:rig="threePt" w14:dir="t">
                    <w14:rot w14:lat="0" w14:lon="0" w14:rev="0"/>
                  </w14:lightRig>
                </w14:scene3d>
              </w:rPr>
              <w:t>I.5.3</w:t>
            </w:r>
            <w:r w:rsidR="00F27889">
              <w:rPr>
                <w:rFonts w:asciiTheme="minorHAnsi" w:eastAsiaTheme="minorEastAsia" w:hAnsiTheme="minorHAnsi" w:cstheme="minorBidi"/>
                <w:noProof/>
                <w:sz w:val="22"/>
                <w:szCs w:val="22"/>
              </w:rPr>
              <w:tab/>
            </w:r>
            <w:r w:rsidR="00F27889" w:rsidRPr="00951207">
              <w:rPr>
                <w:rStyle w:val="Hyperlink"/>
                <w:noProof/>
              </w:rPr>
              <w:t>Sistematika Penulisan</w:t>
            </w:r>
            <w:r w:rsidR="00F27889">
              <w:rPr>
                <w:noProof/>
                <w:webHidden/>
              </w:rPr>
              <w:tab/>
            </w:r>
            <w:r w:rsidR="00F27889">
              <w:rPr>
                <w:noProof/>
                <w:webHidden/>
              </w:rPr>
              <w:fldChar w:fldCharType="begin"/>
            </w:r>
            <w:r w:rsidR="00F27889">
              <w:rPr>
                <w:noProof/>
                <w:webHidden/>
              </w:rPr>
              <w:instrText xml:space="preserve"> PAGEREF _Toc83383259 \h </w:instrText>
            </w:r>
            <w:r w:rsidR="00F27889">
              <w:rPr>
                <w:noProof/>
                <w:webHidden/>
              </w:rPr>
            </w:r>
            <w:r w:rsidR="00F27889">
              <w:rPr>
                <w:noProof/>
                <w:webHidden/>
              </w:rPr>
              <w:fldChar w:fldCharType="separate"/>
            </w:r>
            <w:r w:rsidR="00F27889">
              <w:rPr>
                <w:noProof/>
                <w:webHidden/>
              </w:rPr>
              <w:t>16</w:t>
            </w:r>
            <w:r w:rsidR="00F27889">
              <w:rPr>
                <w:noProof/>
                <w:webHidden/>
              </w:rPr>
              <w:fldChar w:fldCharType="end"/>
            </w:r>
          </w:hyperlink>
        </w:p>
        <w:p w14:paraId="455C8AC7" w14:textId="04B7C1C1"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260" w:history="1">
            <w:r w:rsidR="00F27889" w:rsidRPr="00951207">
              <w:rPr>
                <w:rStyle w:val="Hyperlink"/>
                <w:b/>
                <w:noProof/>
              </w:rPr>
              <w:t>BAB II LANDASAN TEORI</w:t>
            </w:r>
            <w:r w:rsidR="00F27889">
              <w:rPr>
                <w:noProof/>
                <w:webHidden/>
              </w:rPr>
              <w:tab/>
            </w:r>
            <w:r w:rsidR="00F27889">
              <w:rPr>
                <w:noProof/>
                <w:webHidden/>
              </w:rPr>
              <w:fldChar w:fldCharType="begin"/>
            </w:r>
            <w:r w:rsidR="00F27889">
              <w:rPr>
                <w:noProof/>
                <w:webHidden/>
              </w:rPr>
              <w:instrText xml:space="preserve"> PAGEREF _Toc83383260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0A44CA9D" w14:textId="22F81C28"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261" w:history="1">
            <w:r w:rsidR="00F27889" w:rsidRPr="00951207">
              <w:rPr>
                <w:rStyle w:val="Hyperlink"/>
                <w:noProof/>
              </w:rPr>
              <w:t>2.1.</w:t>
            </w:r>
            <w:r w:rsidR="00F27889">
              <w:rPr>
                <w:rFonts w:asciiTheme="minorHAnsi" w:eastAsiaTheme="minorEastAsia" w:hAnsiTheme="minorHAnsi" w:cstheme="minorBidi"/>
                <w:noProof/>
                <w:sz w:val="22"/>
                <w:szCs w:val="22"/>
              </w:rPr>
              <w:tab/>
            </w:r>
            <w:r w:rsidR="00F27889" w:rsidRPr="00951207">
              <w:rPr>
                <w:rStyle w:val="Hyperlink"/>
                <w:noProof/>
              </w:rPr>
              <w:t>Landasan Teori</w:t>
            </w:r>
            <w:r w:rsidR="00F27889">
              <w:rPr>
                <w:noProof/>
                <w:webHidden/>
              </w:rPr>
              <w:tab/>
            </w:r>
            <w:r w:rsidR="00F27889">
              <w:rPr>
                <w:noProof/>
                <w:webHidden/>
              </w:rPr>
              <w:fldChar w:fldCharType="begin"/>
            </w:r>
            <w:r w:rsidR="00F27889">
              <w:rPr>
                <w:noProof/>
                <w:webHidden/>
              </w:rPr>
              <w:instrText xml:space="preserve"> PAGEREF _Toc83383261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0C1DA61B" w14:textId="1864CB00"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62" w:history="1">
            <w:r w:rsidR="00F27889" w:rsidRPr="00951207">
              <w:rPr>
                <w:rStyle w:val="Hyperlink"/>
                <w:b/>
                <w:bCs/>
                <w:noProof/>
              </w:rPr>
              <w:t>2.1.1</w:t>
            </w:r>
            <w:r w:rsidR="00F27889">
              <w:rPr>
                <w:rFonts w:asciiTheme="minorHAnsi" w:eastAsiaTheme="minorEastAsia" w:hAnsiTheme="minorHAnsi" w:cstheme="minorBidi"/>
                <w:noProof/>
                <w:sz w:val="22"/>
                <w:szCs w:val="22"/>
              </w:rPr>
              <w:tab/>
            </w:r>
            <w:r w:rsidR="00F27889" w:rsidRPr="00951207">
              <w:rPr>
                <w:rStyle w:val="Hyperlink"/>
                <w:b/>
                <w:bCs/>
                <w:noProof/>
              </w:rPr>
              <w:t>Definisi Website</w:t>
            </w:r>
            <w:r w:rsidR="00F27889">
              <w:rPr>
                <w:noProof/>
                <w:webHidden/>
              </w:rPr>
              <w:tab/>
            </w:r>
            <w:r w:rsidR="00F27889">
              <w:rPr>
                <w:noProof/>
                <w:webHidden/>
              </w:rPr>
              <w:fldChar w:fldCharType="begin"/>
            </w:r>
            <w:r w:rsidR="00F27889">
              <w:rPr>
                <w:noProof/>
                <w:webHidden/>
              </w:rPr>
              <w:instrText xml:space="preserve"> PAGEREF _Toc83383262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687A0EB5" w14:textId="1D810354"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63" w:history="1">
            <w:r w:rsidR="00F27889" w:rsidRPr="00951207">
              <w:rPr>
                <w:rStyle w:val="Hyperlink"/>
                <w:b/>
                <w:bCs/>
                <w:noProof/>
              </w:rPr>
              <w:t>2.1.3</w:t>
            </w:r>
            <w:r w:rsidR="00F27889">
              <w:rPr>
                <w:rFonts w:asciiTheme="minorHAnsi" w:eastAsiaTheme="minorEastAsia" w:hAnsiTheme="minorHAnsi" w:cstheme="minorBidi"/>
                <w:noProof/>
                <w:sz w:val="22"/>
                <w:szCs w:val="22"/>
              </w:rPr>
              <w:tab/>
            </w:r>
            <w:r w:rsidR="00F27889" w:rsidRPr="00951207">
              <w:rPr>
                <w:rStyle w:val="Hyperlink"/>
                <w:b/>
                <w:bCs/>
                <w:noProof/>
              </w:rPr>
              <w:t>Definisi Basis Data</w:t>
            </w:r>
            <w:r w:rsidR="00F27889">
              <w:rPr>
                <w:noProof/>
                <w:webHidden/>
              </w:rPr>
              <w:tab/>
            </w:r>
            <w:r w:rsidR="00F27889">
              <w:rPr>
                <w:noProof/>
                <w:webHidden/>
              </w:rPr>
              <w:fldChar w:fldCharType="begin"/>
            </w:r>
            <w:r w:rsidR="00F27889">
              <w:rPr>
                <w:noProof/>
                <w:webHidden/>
              </w:rPr>
              <w:instrText xml:space="preserve"> PAGEREF _Toc83383263 \h </w:instrText>
            </w:r>
            <w:r w:rsidR="00F27889">
              <w:rPr>
                <w:noProof/>
                <w:webHidden/>
              </w:rPr>
            </w:r>
            <w:r w:rsidR="00F27889">
              <w:rPr>
                <w:noProof/>
                <w:webHidden/>
              </w:rPr>
              <w:fldChar w:fldCharType="separate"/>
            </w:r>
            <w:r w:rsidR="00F27889">
              <w:rPr>
                <w:noProof/>
                <w:webHidden/>
              </w:rPr>
              <w:t>18</w:t>
            </w:r>
            <w:r w:rsidR="00F27889">
              <w:rPr>
                <w:noProof/>
                <w:webHidden/>
              </w:rPr>
              <w:fldChar w:fldCharType="end"/>
            </w:r>
          </w:hyperlink>
        </w:p>
        <w:p w14:paraId="2D9318BC" w14:textId="4DF71F6D"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64" w:history="1">
            <w:r w:rsidR="00F27889" w:rsidRPr="00951207">
              <w:rPr>
                <w:rStyle w:val="Hyperlink"/>
                <w:b/>
                <w:bCs/>
                <w:noProof/>
              </w:rPr>
              <w:t>2.1.3</w:t>
            </w:r>
            <w:r w:rsidR="00F27889">
              <w:rPr>
                <w:rFonts w:asciiTheme="minorHAnsi" w:eastAsiaTheme="minorEastAsia" w:hAnsiTheme="minorHAnsi" w:cstheme="minorBidi"/>
                <w:noProof/>
                <w:sz w:val="22"/>
                <w:szCs w:val="22"/>
              </w:rPr>
              <w:tab/>
            </w:r>
            <w:r w:rsidR="00F27889" w:rsidRPr="00951207">
              <w:rPr>
                <w:rStyle w:val="Hyperlink"/>
                <w:b/>
                <w:bCs/>
                <w:noProof/>
              </w:rPr>
              <w:t>Definisi MySQL</w:t>
            </w:r>
            <w:r w:rsidR="00F27889">
              <w:rPr>
                <w:noProof/>
                <w:webHidden/>
              </w:rPr>
              <w:tab/>
            </w:r>
            <w:r w:rsidR="00F27889">
              <w:rPr>
                <w:noProof/>
                <w:webHidden/>
              </w:rPr>
              <w:fldChar w:fldCharType="begin"/>
            </w:r>
            <w:r w:rsidR="00F27889">
              <w:rPr>
                <w:noProof/>
                <w:webHidden/>
              </w:rPr>
              <w:instrText xml:space="preserve"> PAGEREF _Toc83383264 \h </w:instrText>
            </w:r>
            <w:r w:rsidR="00F27889">
              <w:rPr>
                <w:noProof/>
                <w:webHidden/>
              </w:rPr>
            </w:r>
            <w:r w:rsidR="00F27889">
              <w:rPr>
                <w:noProof/>
                <w:webHidden/>
              </w:rPr>
              <w:fldChar w:fldCharType="separate"/>
            </w:r>
            <w:r w:rsidR="00F27889">
              <w:rPr>
                <w:noProof/>
                <w:webHidden/>
              </w:rPr>
              <w:t>19</w:t>
            </w:r>
            <w:r w:rsidR="00F27889">
              <w:rPr>
                <w:noProof/>
                <w:webHidden/>
              </w:rPr>
              <w:fldChar w:fldCharType="end"/>
            </w:r>
          </w:hyperlink>
        </w:p>
        <w:p w14:paraId="7F28BC1C" w14:textId="08631A8C"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65" w:history="1">
            <w:r w:rsidR="00F27889" w:rsidRPr="00951207">
              <w:rPr>
                <w:rStyle w:val="Hyperlink"/>
                <w:b/>
                <w:bCs/>
                <w:noProof/>
              </w:rPr>
              <w:t>2.1.4</w:t>
            </w:r>
            <w:r w:rsidR="00F27889">
              <w:rPr>
                <w:rFonts w:asciiTheme="minorHAnsi" w:eastAsiaTheme="minorEastAsia" w:hAnsiTheme="minorHAnsi" w:cstheme="minorBidi"/>
                <w:noProof/>
                <w:sz w:val="22"/>
                <w:szCs w:val="22"/>
              </w:rPr>
              <w:tab/>
            </w:r>
            <w:r w:rsidR="00F27889" w:rsidRPr="00951207">
              <w:rPr>
                <w:rStyle w:val="Hyperlink"/>
                <w:b/>
                <w:bCs/>
                <w:noProof/>
              </w:rPr>
              <w:t>Definisi PHP</w:t>
            </w:r>
            <w:r w:rsidR="00F27889">
              <w:rPr>
                <w:noProof/>
                <w:webHidden/>
              </w:rPr>
              <w:tab/>
            </w:r>
            <w:r w:rsidR="00F27889">
              <w:rPr>
                <w:noProof/>
                <w:webHidden/>
              </w:rPr>
              <w:fldChar w:fldCharType="begin"/>
            </w:r>
            <w:r w:rsidR="00F27889">
              <w:rPr>
                <w:noProof/>
                <w:webHidden/>
              </w:rPr>
              <w:instrText xml:space="preserve"> PAGEREF _Toc83383265 \h </w:instrText>
            </w:r>
            <w:r w:rsidR="00F27889">
              <w:rPr>
                <w:noProof/>
                <w:webHidden/>
              </w:rPr>
            </w:r>
            <w:r w:rsidR="00F27889">
              <w:rPr>
                <w:noProof/>
                <w:webHidden/>
              </w:rPr>
              <w:fldChar w:fldCharType="separate"/>
            </w:r>
            <w:r w:rsidR="00F27889">
              <w:rPr>
                <w:noProof/>
                <w:webHidden/>
              </w:rPr>
              <w:t>19</w:t>
            </w:r>
            <w:r w:rsidR="00F27889">
              <w:rPr>
                <w:noProof/>
                <w:webHidden/>
              </w:rPr>
              <w:fldChar w:fldCharType="end"/>
            </w:r>
          </w:hyperlink>
        </w:p>
        <w:p w14:paraId="58C579E1" w14:textId="021F32FD"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66" w:history="1">
            <w:r w:rsidR="00F27889" w:rsidRPr="00951207">
              <w:rPr>
                <w:rStyle w:val="Hyperlink"/>
                <w:b/>
                <w:bCs/>
                <w:noProof/>
              </w:rPr>
              <w:t>2.1.5</w:t>
            </w:r>
            <w:r w:rsidR="00F27889">
              <w:rPr>
                <w:rFonts w:asciiTheme="minorHAnsi" w:eastAsiaTheme="minorEastAsia" w:hAnsiTheme="minorHAnsi" w:cstheme="minorBidi"/>
                <w:noProof/>
                <w:sz w:val="22"/>
                <w:szCs w:val="22"/>
              </w:rPr>
              <w:tab/>
            </w:r>
            <w:r w:rsidR="00F27889" w:rsidRPr="00951207">
              <w:rPr>
                <w:rStyle w:val="Hyperlink"/>
                <w:b/>
                <w:bCs/>
                <w:noProof/>
              </w:rPr>
              <w:t>Definisi Framework</w:t>
            </w:r>
            <w:r w:rsidR="00F27889">
              <w:rPr>
                <w:noProof/>
                <w:webHidden/>
              </w:rPr>
              <w:tab/>
            </w:r>
            <w:r w:rsidR="00F27889">
              <w:rPr>
                <w:noProof/>
                <w:webHidden/>
              </w:rPr>
              <w:fldChar w:fldCharType="begin"/>
            </w:r>
            <w:r w:rsidR="00F27889">
              <w:rPr>
                <w:noProof/>
                <w:webHidden/>
              </w:rPr>
              <w:instrText xml:space="preserve"> PAGEREF _Toc83383266 \h </w:instrText>
            </w:r>
            <w:r w:rsidR="00F27889">
              <w:rPr>
                <w:noProof/>
                <w:webHidden/>
              </w:rPr>
            </w:r>
            <w:r w:rsidR="00F27889">
              <w:rPr>
                <w:noProof/>
                <w:webHidden/>
              </w:rPr>
              <w:fldChar w:fldCharType="separate"/>
            </w:r>
            <w:r w:rsidR="00F27889">
              <w:rPr>
                <w:noProof/>
                <w:webHidden/>
              </w:rPr>
              <w:t>19</w:t>
            </w:r>
            <w:r w:rsidR="00F27889">
              <w:rPr>
                <w:noProof/>
                <w:webHidden/>
              </w:rPr>
              <w:fldChar w:fldCharType="end"/>
            </w:r>
          </w:hyperlink>
        </w:p>
        <w:p w14:paraId="2AE18262" w14:textId="1C570B39"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67" w:history="1">
            <w:r w:rsidR="00F27889" w:rsidRPr="00951207">
              <w:rPr>
                <w:rStyle w:val="Hyperlink"/>
                <w:b/>
                <w:bCs/>
                <w:noProof/>
              </w:rPr>
              <w:t>2.1.6</w:t>
            </w:r>
            <w:r w:rsidR="00F27889">
              <w:rPr>
                <w:rFonts w:asciiTheme="minorHAnsi" w:eastAsiaTheme="minorEastAsia" w:hAnsiTheme="minorHAnsi" w:cstheme="minorBidi"/>
                <w:noProof/>
                <w:sz w:val="22"/>
                <w:szCs w:val="22"/>
              </w:rPr>
              <w:tab/>
            </w:r>
            <w:r w:rsidR="00F27889" w:rsidRPr="00951207">
              <w:rPr>
                <w:rStyle w:val="Hyperlink"/>
                <w:b/>
                <w:bCs/>
                <w:noProof/>
              </w:rPr>
              <w:t>Definisi CodeIgniter</w:t>
            </w:r>
            <w:r w:rsidR="00F27889">
              <w:rPr>
                <w:noProof/>
                <w:webHidden/>
              </w:rPr>
              <w:tab/>
            </w:r>
            <w:r w:rsidR="00F27889">
              <w:rPr>
                <w:noProof/>
                <w:webHidden/>
              </w:rPr>
              <w:fldChar w:fldCharType="begin"/>
            </w:r>
            <w:r w:rsidR="00F27889">
              <w:rPr>
                <w:noProof/>
                <w:webHidden/>
              </w:rPr>
              <w:instrText xml:space="preserve"> PAGEREF _Toc83383267 \h </w:instrText>
            </w:r>
            <w:r w:rsidR="00F27889">
              <w:rPr>
                <w:noProof/>
                <w:webHidden/>
              </w:rPr>
            </w:r>
            <w:r w:rsidR="00F27889">
              <w:rPr>
                <w:noProof/>
                <w:webHidden/>
              </w:rPr>
              <w:fldChar w:fldCharType="separate"/>
            </w:r>
            <w:r w:rsidR="00F27889">
              <w:rPr>
                <w:noProof/>
                <w:webHidden/>
              </w:rPr>
              <w:t>20</w:t>
            </w:r>
            <w:r w:rsidR="00F27889">
              <w:rPr>
                <w:noProof/>
                <w:webHidden/>
              </w:rPr>
              <w:fldChar w:fldCharType="end"/>
            </w:r>
          </w:hyperlink>
        </w:p>
        <w:p w14:paraId="2853B4AE" w14:textId="1D48705E"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68" w:history="1">
            <w:r w:rsidR="00F27889" w:rsidRPr="00951207">
              <w:rPr>
                <w:rStyle w:val="Hyperlink"/>
                <w:b/>
                <w:bCs/>
                <w:noProof/>
              </w:rPr>
              <w:t>2.1.7</w:t>
            </w:r>
            <w:r w:rsidR="00F27889">
              <w:rPr>
                <w:rFonts w:asciiTheme="minorHAnsi" w:eastAsiaTheme="minorEastAsia" w:hAnsiTheme="minorHAnsi" w:cstheme="minorBidi"/>
                <w:noProof/>
                <w:sz w:val="22"/>
                <w:szCs w:val="22"/>
              </w:rPr>
              <w:tab/>
            </w:r>
            <w:r w:rsidR="00F27889" w:rsidRPr="00951207">
              <w:rPr>
                <w:rStyle w:val="Hyperlink"/>
                <w:b/>
                <w:bCs/>
                <w:noProof/>
              </w:rPr>
              <w:t>Definisi API</w:t>
            </w:r>
            <w:r w:rsidR="00F27889">
              <w:rPr>
                <w:noProof/>
                <w:webHidden/>
              </w:rPr>
              <w:tab/>
            </w:r>
            <w:r w:rsidR="00F27889">
              <w:rPr>
                <w:noProof/>
                <w:webHidden/>
              </w:rPr>
              <w:fldChar w:fldCharType="begin"/>
            </w:r>
            <w:r w:rsidR="00F27889">
              <w:rPr>
                <w:noProof/>
                <w:webHidden/>
              </w:rPr>
              <w:instrText xml:space="preserve"> PAGEREF _Toc83383268 \h </w:instrText>
            </w:r>
            <w:r w:rsidR="00F27889">
              <w:rPr>
                <w:noProof/>
                <w:webHidden/>
              </w:rPr>
            </w:r>
            <w:r w:rsidR="00F27889">
              <w:rPr>
                <w:noProof/>
                <w:webHidden/>
              </w:rPr>
              <w:fldChar w:fldCharType="separate"/>
            </w:r>
            <w:r w:rsidR="00F27889">
              <w:rPr>
                <w:noProof/>
                <w:webHidden/>
              </w:rPr>
              <w:t>20</w:t>
            </w:r>
            <w:r w:rsidR="00F27889">
              <w:rPr>
                <w:noProof/>
                <w:webHidden/>
              </w:rPr>
              <w:fldChar w:fldCharType="end"/>
            </w:r>
          </w:hyperlink>
        </w:p>
        <w:p w14:paraId="2E475134" w14:textId="460EEAB8"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69" w:history="1">
            <w:r w:rsidR="00F27889" w:rsidRPr="00951207">
              <w:rPr>
                <w:rStyle w:val="Hyperlink"/>
                <w:b/>
                <w:bCs/>
                <w:noProof/>
              </w:rPr>
              <w:t>2.1.8</w:t>
            </w:r>
            <w:r w:rsidR="00F27889">
              <w:rPr>
                <w:rFonts w:asciiTheme="minorHAnsi" w:eastAsiaTheme="minorEastAsia" w:hAnsiTheme="minorHAnsi" w:cstheme="minorBidi"/>
                <w:noProof/>
                <w:sz w:val="22"/>
                <w:szCs w:val="22"/>
              </w:rPr>
              <w:tab/>
            </w:r>
            <w:r w:rsidR="00F27889" w:rsidRPr="00951207">
              <w:rPr>
                <w:rStyle w:val="Hyperlink"/>
                <w:b/>
                <w:bCs/>
                <w:noProof/>
              </w:rPr>
              <w:t>Definisi E-Commerse</w:t>
            </w:r>
            <w:r w:rsidR="00F27889">
              <w:rPr>
                <w:noProof/>
                <w:webHidden/>
              </w:rPr>
              <w:tab/>
            </w:r>
            <w:r w:rsidR="00F27889">
              <w:rPr>
                <w:noProof/>
                <w:webHidden/>
              </w:rPr>
              <w:fldChar w:fldCharType="begin"/>
            </w:r>
            <w:r w:rsidR="00F27889">
              <w:rPr>
                <w:noProof/>
                <w:webHidden/>
              </w:rPr>
              <w:instrText xml:space="preserve"> PAGEREF _Toc83383269 \h </w:instrText>
            </w:r>
            <w:r w:rsidR="00F27889">
              <w:rPr>
                <w:noProof/>
                <w:webHidden/>
              </w:rPr>
            </w:r>
            <w:r w:rsidR="00F27889">
              <w:rPr>
                <w:noProof/>
                <w:webHidden/>
              </w:rPr>
              <w:fldChar w:fldCharType="separate"/>
            </w:r>
            <w:r w:rsidR="00F27889">
              <w:rPr>
                <w:noProof/>
                <w:webHidden/>
              </w:rPr>
              <w:t>21</w:t>
            </w:r>
            <w:r w:rsidR="00F27889">
              <w:rPr>
                <w:noProof/>
                <w:webHidden/>
              </w:rPr>
              <w:fldChar w:fldCharType="end"/>
            </w:r>
          </w:hyperlink>
        </w:p>
        <w:p w14:paraId="0102F124" w14:textId="5D38AAB5"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70" w:history="1">
            <w:r w:rsidR="00F27889" w:rsidRPr="00951207">
              <w:rPr>
                <w:rStyle w:val="Hyperlink"/>
                <w:b/>
                <w:bCs/>
                <w:noProof/>
              </w:rPr>
              <w:t>2.1.9</w:t>
            </w:r>
            <w:r w:rsidR="00F27889">
              <w:rPr>
                <w:rFonts w:asciiTheme="minorHAnsi" w:eastAsiaTheme="minorEastAsia" w:hAnsiTheme="minorHAnsi" w:cstheme="minorBidi"/>
                <w:noProof/>
                <w:sz w:val="22"/>
                <w:szCs w:val="22"/>
              </w:rPr>
              <w:tab/>
            </w:r>
            <w:r w:rsidR="00F27889" w:rsidRPr="00951207">
              <w:rPr>
                <w:rStyle w:val="Hyperlink"/>
                <w:b/>
                <w:bCs/>
                <w:noProof/>
              </w:rPr>
              <w:t>Definisi UML</w:t>
            </w:r>
            <w:r w:rsidR="00F27889">
              <w:rPr>
                <w:noProof/>
                <w:webHidden/>
              </w:rPr>
              <w:tab/>
            </w:r>
            <w:r w:rsidR="00F27889">
              <w:rPr>
                <w:noProof/>
                <w:webHidden/>
              </w:rPr>
              <w:fldChar w:fldCharType="begin"/>
            </w:r>
            <w:r w:rsidR="00F27889">
              <w:rPr>
                <w:noProof/>
                <w:webHidden/>
              </w:rPr>
              <w:instrText xml:space="preserve"> PAGEREF _Toc83383270 \h </w:instrText>
            </w:r>
            <w:r w:rsidR="00F27889">
              <w:rPr>
                <w:noProof/>
                <w:webHidden/>
              </w:rPr>
            </w:r>
            <w:r w:rsidR="00F27889">
              <w:rPr>
                <w:noProof/>
                <w:webHidden/>
              </w:rPr>
              <w:fldChar w:fldCharType="separate"/>
            </w:r>
            <w:r w:rsidR="00F27889">
              <w:rPr>
                <w:noProof/>
                <w:webHidden/>
              </w:rPr>
              <w:t>21</w:t>
            </w:r>
            <w:r w:rsidR="00F27889">
              <w:rPr>
                <w:noProof/>
                <w:webHidden/>
              </w:rPr>
              <w:fldChar w:fldCharType="end"/>
            </w:r>
          </w:hyperlink>
        </w:p>
        <w:p w14:paraId="68E99CDC" w14:textId="7A1D3C53"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271" w:history="1">
            <w:r w:rsidR="00F27889" w:rsidRPr="00951207">
              <w:rPr>
                <w:rStyle w:val="Hyperlink"/>
                <w:noProof/>
              </w:rPr>
              <w:t>2.2.</w:t>
            </w:r>
            <w:r w:rsidR="00F27889">
              <w:rPr>
                <w:rFonts w:asciiTheme="minorHAnsi" w:eastAsiaTheme="minorEastAsia" w:hAnsiTheme="minorHAnsi" w:cstheme="minorBidi"/>
                <w:noProof/>
                <w:sz w:val="22"/>
                <w:szCs w:val="22"/>
              </w:rPr>
              <w:tab/>
            </w:r>
            <w:r w:rsidR="00F27889" w:rsidRPr="00951207">
              <w:rPr>
                <w:rStyle w:val="Hyperlink"/>
                <w:noProof/>
                <w:highlight w:val="yellow"/>
              </w:rPr>
              <w:t>Studi Pustaka</w:t>
            </w:r>
            <w:r w:rsidR="00F27889">
              <w:rPr>
                <w:noProof/>
                <w:webHidden/>
              </w:rPr>
              <w:tab/>
            </w:r>
            <w:r w:rsidR="00F27889">
              <w:rPr>
                <w:noProof/>
                <w:webHidden/>
              </w:rPr>
              <w:fldChar w:fldCharType="begin"/>
            </w:r>
            <w:r w:rsidR="00F27889">
              <w:rPr>
                <w:noProof/>
                <w:webHidden/>
              </w:rPr>
              <w:instrText xml:space="preserve"> PAGEREF _Toc83383271 \h </w:instrText>
            </w:r>
            <w:r w:rsidR="00F27889">
              <w:rPr>
                <w:noProof/>
                <w:webHidden/>
              </w:rPr>
            </w:r>
            <w:r w:rsidR="00F27889">
              <w:rPr>
                <w:noProof/>
                <w:webHidden/>
              </w:rPr>
              <w:fldChar w:fldCharType="separate"/>
            </w:r>
            <w:r w:rsidR="00F27889">
              <w:rPr>
                <w:noProof/>
                <w:webHidden/>
              </w:rPr>
              <w:t>22</w:t>
            </w:r>
            <w:r w:rsidR="00F27889">
              <w:rPr>
                <w:noProof/>
                <w:webHidden/>
              </w:rPr>
              <w:fldChar w:fldCharType="end"/>
            </w:r>
          </w:hyperlink>
        </w:p>
        <w:p w14:paraId="65339942" w14:textId="0326794F"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272" w:history="1">
            <w:r w:rsidR="00F27889" w:rsidRPr="00951207">
              <w:rPr>
                <w:rStyle w:val="Hyperlink"/>
                <w:noProof/>
              </w:rPr>
              <w:t>BAB III ANALISIS DAN PERANCANGAN</w:t>
            </w:r>
            <w:r w:rsidR="00F27889">
              <w:rPr>
                <w:noProof/>
                <w:webHidden/>
              </w:rPr>
              <w:tab/>
            </w:r>
            <w:r w:rsidR="00F27889">
              <w:rPr>
                <w:noProof/>
                <w:webHidden/>
              </w:rPr>
              <w:fldChar w:fldCharType="begin"/>
            </w:r>
            <w:r w:rsidR="00F27889">
              <w:rPr>
                <w:noProof/>
                <w:webHidden/>
              </w:rPr>
              <w:instrText xml:space="preserve"> PAGEREF _Toc83383272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078B6F84" w14:textId="7AD20C82"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273" w:history="1">
            <w:r w:rsidR="00F27889" w:rsidRPr="00951207">
              <w:rPr>
                <w:rStyle w:val="Hyperlink"/>
                <w:noProof/>
              </w:rPr>
              <w:t>3.1</w:t>
            </w:r>
            <w:r w:rsidR="00F27889">
              <w:rPr>
                <w:rFonts w:asciiTheme="minorHAnsi" w:eastAsiaTheme="minorEastAsia" w:hAnsiTheme="minorHAnsi" w:cstheme="minorBidi"/>
                <w:noProof/>
                <w:sz w:val="22"/>
                <w:szCs w:val="22"/>
              </w:rPr>
              <w:tab/>
            </w:r>
            <w:r w:rsidR="00F27889" w:rsidRPr="00951207">
              <w:rPr>
                <w:rStyle w:val="Hyperlink"/>
                <w:noProof/>
              </w:rPr>
              <w:t>Latar Belakang Organisasi</w:t>
            </w:r>
            <w:r w:rsidR="00F27889">
              <w:rPr>
                <w:noProof/>
                <w:webHidden/>
              </w:rPr>
              <w:tab/>
            </w:r>
            <w:r w:rsidR="00F27889">
              <w:rPr>
                <w:noProof/>
                <w:webHidden/>
              </w:rPr>
              <w:fldChar w:fldCharType="begin"/>
            </w:r>
            <w:r w:rsidR="00F27889">
              <w:rPr>
                <w:noProof/>
                <w:webHidden/>
              </w:rPr>
              <w:instrText xml:space="preserve"> PAGEREF _Toc83383273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0B41DC12" w14:textId="112888B3"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74" w:history="1">
            <w:r w:rsidR="00F27889" w:rsidRPr="00951207">
              <w:rPr>
                <w:rStyle w:val="Hyperlink"/>
                <w:bCs/>
                <w:noProof/>
              </w:rPr>
              <w:t>3.1.1</w:t>
            </w:r>
            <w:r w:rsidR="00F27889">
              <w:rPr>
                <w:rFonts w:asciiTheme="minorHAnsi" w:eastAsiaTheme="minorEastAsia" w:hAnsiTheme="minorHAnsi" w:cstheme="minorBidi"/>
                <w:noProof/>
                <w:sz w:val="22"/>
                <w:szCs w:val="22"/>
              </w:rPr>
              <w:tab/>
            </w:r>
            <w:r w:rsidR="00F27889" w:rsidRPr="00951207">
              <w:rPr>
                <w:rStyle w:val="Hyperlink"/>
                <w:noProof/>
              </w:rPr>
              <w:t>Visi dan Misi Organisasi</w:t>
            </w:r>
            <w:r w:rsidR="00F27889">
              <w:rPr>
                <w:noProof/>
                <w:webHidden/>
              </w:rPr>
              <w:tab/>
            </w:r>
            <w:r w:rsidR="00F27889">
              <w:rPr>
                <w:noProof/>
                <w:webHidden/>
              </w:rPr>
              <w:fldChar w:fldCharType="begin"/>
            </w:r>
            <w:r w:rsidR="00F27889">
              <w:rPr>
                <w:noProof/>
                <w:webHidden/>
              </w:rPr>
              <w:instrText xml:space="preserve"> PAGEREF _Toc83383274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78A44C18" w14:textId="7965FF95"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75" w:history="1">
            <w:r w:rsidR="00F27889" w:rsidRPr="00951207">
              <w:rPr>
                <w:rStyle w:val="Hyperlink"/>
                <w:bCs/>
                <w:noProof/>
              </w:rPr>
              <w:t>3.1.2</w:t>
            </w:r>
            <w:r w:rsidR="00F27889">
              <w:rPr>
                <w:rFonts w:asciiTheme="minorHAnsi" w:eastAsiaTheme="minorEastAsia" w:hAnsiTheme="minorHAnsi" w:cstheme="minorBidi"/>
                <w:noProof/>
                <w:sz w:val="22"/>
                <w:szCs w:val="22"/>
              </w:rPr>
              <w:tab/>
            </w:r>
            <w:r w:rsidR="00F27889" w:rsidRPr="00951207">
              <w:rPr>
                <w:rStyle w:val="Hyperlink"/>
                <w:noProof/>
              </w:rPr>
              <w:t>Struktur Organisiasi</w:t>
            </w:r>
            <w:r w:rsidR="00F27889">
              <w:rPr>
                <w:noProof/>
                <w:webHidden/>
              </w:rPr>
              <w:tab/>
            </w:r>
            <w:r w:rsidR="00F27889">
              <w:rPr>
                <w:noProof/>
                <w:webHidden/>
              </w:rPr>
              <w:fldChar w:fldCharType="begin"/>
            </w:r>
            <w:r w:rsidR="00F27889">
              <w:rPr>
                <w:noProof/>
                <w:webHidden/>
              </w:rPr>
              <w:instrText xml:space="preserve"> PAGEREF _Toc83383275 \h </w:instrText>
            </w:r>
            <w:r w:rsidR="00F27889">
              <w:rPr>
                <w:noProof/>
                <w:webHidden/>
              </w:rPr>
            </w:r>
            <w:r w:rsidR="00F27889">
              <w:rPr>
                <w:noProof/>
                <w:webHidden/>
              </w:rPr>
              <w:fldChar w:fldCharType="separate"/>
            </w:r>
            <w:r w:rsidR="00F27889">
              <w:rPr>
                <w:noProof/>
                <w:webHidden/>
              </w:rPr>
              <w:t>23</w:t>
            </w:r>
            <w:r w:rsidR="00F27889">
              <w:rPr>
                <w:noProof/>
                <w:webHidden/>
              </w:rPr>
              <w:fldChar w:fldCharType="end"/>
            </w:r>
          </w:hyperlink>
        </w:p>
        <w:p w14:paraId="52081F57" w14:textId="3B46D2FB"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276" w:history="1">
            <w:r w:rsidR="00F27889" w:rsidRPr="00951207">
              <w:rPr>
                <w:rStyle w:val="Hyperlink"/>
                <w:b/>
                <w:noProof/>
              </w:rPr>
              <w:t>3.2</w:t>
            </w:r>
            <w:r w:rsidR="00F27889">
              <w:rPr>
                <w:rFonts w:asciiTheme="minorHAnsi" w:eastAsiaTheme="minorEastAsia" w:hAnsiTheme="minorHAnsi" w:cstheme="minorBidi"/>
                <w:noProof/>
                <w:sz w:val="22"/>
                <w:szCs w:val="22"/>
              </w:rPr>
              <w:tab/>
            </w:r>
            <w:r w:rsidR="00F27889" w:rsidRPr="00951207">
              <w:rPr>
                <w:rStyle w:val="Hyperlink"/>
                <w:b/>
                <w:bCs/>
                <w:noProof/>
              </w:rPr>
              <w:t>Komposisi Tim Scrum</w:t>
            </w:r>
            <w:r w:rsidR="00F27889">
              <w:rPr>
                <w:noProof/>
                <w:webHidden/>
              </w:rPr>
              <w:tab/>
            </w:r>
            <w:r w:rsidR="00F27889">
              <w:rPr>
                <w:noProof/>
                <w:webHidden/>
              </w:rPr>
              <w:fldChar w:fldCharType="begin"/>
            </w:r>
            <w:r w:rsidR="00F27889">
              <w:rPr>
                <w:noProof/>
                <w:webHidden/>
              </w:rPr>
              <w:instrText xml:space="preserve"> PAGEREF _Toc83383276 \h </w:instrText>
            </w:r>
            <w:r w:rsidR="00F27889">
              <w:rPr>
                <w:noProof/>
                <w:webHidden/>
              </w:rPr>
            </w:r>
            <w:r w:rsidR="00F27889">
              <w:rPr>
                <w:noProof/>
                <w:webHidden/>
              </w:rPr>
              <w:fldChar w:fldCharType="separate"/>
            </w:r>
            <w:r w:rsidR="00F27889">
              <w:rPr>
                <w:noProof/>
                <w:webHidden/>
              </w:rPr>
              <w:t>24</w:t>
            </w:r>
            <w:r w:rsidR="00F27889">
              <w:rPr>
                <w:noProof/>
                <w:webHidden/>
              </w:rPr>
              <w:fldChar w:fldCharType="end"/>
            </w:r>
          </w:hyperlink>
        </w:p>
        <w:p w14:paraId="1CA738BB" w14:textId="7BCF6B89"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277" w:history="1">
            <w:r w:rsidR="00F27889" w:rsidRPr="00951207">
              <w:rPr>
                <w:rStyle w:val="Hyperlink"/>
                <w:b/>
                <w:noProof/>
              </w:rPr>
              <w:t>3.3</w:t>
            </w:r>
            <w:r w:rsidR="00F27889">
              <w:rPr>
                <w:rFonts w:asciiTheme="minorHAnsi" w:eastAsiaTheme="minorEastAsia" w:hAnsiTheme="minorHAnsi" w:cstheme="minorBidi"/>
                <w:noProof/>
                <w:sz w:val="22"/>
                <w:szCs w:val="22"/>
              </w:rPr>
              <w:tab/>
            </w:r>
            <w:r w:rsidR="00F27889" w:rsidRPr="00951207">
              <w:rPr>
                <w:rStyle w:val="Hyperlink"/>
                <w:b/>
                <w:bCs/>
                <w:noProof/>
              </w:rPr>
              <w:t>Proses Bisnis Organisasi</w:t>
            </w:r>
            <w:r w:rsidR="00F27889">
              <w:rPr>
                <w:noProof/>
                <w:webHidden/>
              </w:rPr>
              <w:tab/>
            </w:r>
            <w:r w:rsidR="00F27889">
              <w:rPr>
                <w:noProof/>
                <w:webHidden/>
              </w:rPr>
              <w:fldChar w:fldCharType="begin"/>
            </w:r>
            <w:r w:rsidR="00F27889">
              <w:rPr>
                <w:noProof/>
                <w:webHidden/>
              </w:rPr>
              <w:instrText xml:space="preserve"> PAGEREF _Toc83383277 \h </w:instrText>
            </w:r>
            <w:r w:rsidR="00F27889">
              <w:rPr>
                <w:noProof/>
                <w:webHidden/>
              </w:rPr>
            </w:r>
            <w:r w:rsidR="00F27889">
              <w:rPr>
                <w:noProof/>
                <w:webHidden/>
              </w:rPr>
              <w:fldChar w:fldCharType="separate"/>
            </w:r>
            <w:r w:rsidR="00F27889">
              <w:rPr>
                <w:noProof/>
                <w:webHidden/>
              </w:rPr>
              <w:t>24</w:t>
            </w:r>
            <w:r w:rsidR="00F27889">
              <w:rPr>
                <w:noProof/>
                <w:webHidden/>
              </w:rPr>
              <w:fldChar w:fldCharType="end"/>
            </w:r>
          </w:hyperlink>
        </w:p>
        <w:p w14:paraId="56381588" w14:textId="0FB52B4E"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78" w:history="1">
            <w:r w:rsidR="00F27889" w:rsidRPr="00951207">
              <w:rPr>
                <w:rStyle w:val="Hyperlink"/>
                <w:b/>
                <w:bCs/>
                <w:noProof/>
              </w:rPr>
              <w:t>3.3.1</w:t>
            </w:r>
            <w:r w:rsidR="00F27889">
              <w:rPr>
                <w:rFonts w:asciiTheme="minorHAnsi" w:eastAsiaTheme="minorEastAsia" w:hAnsiTheme="minorHAnsi" w:cstheme="minorBidi"/>
                <w:noProof/>
                <w:sz w:val="22"/>
                <w:szCs w:val="22"/>
              </w:rPr>
              <w:tab/>
            </w:r>
            <w:r w:rsidR="00F27889" w:rsidRPr="00951207">
              <w:rPr>
                <w:rStyle w:val="Hyperlink"/>
                <w:b/>
                <w:bCs/>
                <w:noProof/>
              </w:rPr>
              <w:t>Wawancara</w:t>
            </w:r>
            <w:r w:rsidR="00F27889">
              <w:rPr>
                <w:noProof/>
                <w:webHidden/>
              </w:rPr>
              <w:tab/>
            </w:r>
            <w:r w:rsidR="00F27889">
              <w:rPr>
                <w:noProof/>
                <w:webHidden/>
              </w:rPr>
              <w:fldChar w:fldCharType="begin"/>
            </w:r>
            <w:r w:rsidR="00F27889">
              <w:rPr>
                <w:noProof/>
                <w:webHidden/>
              </w:rPr>
              <w:instrText xml:space="preserve"> PAGEREF _Toc83383278 \h </w:instrText>
            </w:r>
            <w:r w:rsidR="00F27889">
              <w:rPr>
                <w:noProof/>
                <w:webHidden/>
              </w:rPr>
            </w:r>
            <w:r w:rsidR="00F27889">
              <w:rPr>
                <w:noProof/>
                <w:webHidden/>
              </w:rPr>
              <w:fldChar w:fldCharType="separate"/>
            </w:r>
            <w:r w:rsidR="00F27889">
              <w:rPr>
                <w:noProof/>
                <w:webHidden/>
              </w:rPr>
              <w:t>24</w:t>
            </w:r>
            <w:r w:rsidR="00F27889">
              <w:rPr>
                <w:noProof/>
                <w:webHidden/>
              </w:rPr>
              <w:fldChar w:fldCharType="end"/>
            </w:r>
          </w:hyperlink>
        </w:p>
        <w:p w14:paraId="409ED3B4" w14:textId="6F37975D"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79" w:history="1">
            <w:r w:rsidR="00F27889" w:rsidRPr="00951207">
              <w:rPr>
                <w:rStyle w:val="Hyperlink"/>
                <w:b/>
                <w:bCs/>
                <w:noProof/>
              </w:rPr>
              <w:t>3.3.2</w:t>
            </w:r>
            <w:r w:rsidR="00F27889">
              <w:rPr>
                <w:rFonts w:asciiTheme="minorHAnsi" w:eastAsiaTheme="minorEastAsia" w:hAnsiTheme="minorHAnsi" w:cstheme="minorBidi"/>
                <w:noProof/>
                <w:sz w:val="22"/>
                <w:szCs w:val="22"/>
              </w:rPr>
              <w:tab/>
            </w:r>
            <w:r w:rsidR="00F27889" w:rsidRPr="00951207">
              <w:rPr>
                <w:rStyle w:val="Hyperlink"/>
                <w:b/>
                <w:bCs/>
                <w:noProof/>
              </w:rPr>
              <w:t>Observasi</w:t>
            </w:r>
            <w:r w:rsidR="00F27889">
              <w:rPr>
                <w:noProof/>
                <w:webHidden/>
              </w:rPr>
              <w:tab/>
            </w:r>
            <w:r w:rsidR="00F27889">
              <w:rPr>
                <w:noProof/>
                <w:webHidden/>
              </w:rPr>
              <w:fldChar w:fldCharType="begin"/>
            </w:r>
            <w:r w:rsidR="00F27889">
              <w:rPr>
                <w:noProof/>
                <w:webHidden/>
              </w:rPr>
              <w:instrText xml:space="preserve"> PAGEREF _Toc83383279 \h </w:instrText>
            </w:r>
            <w:r w:rsidR="00F27889">
              <w:rPr>
                <w:noProof/>
                <w:webHidden/>
              </w:rPr>
            </w:r>
            <w:r w:rsidR="00F27889">
              <w:rPr>
                <w:noProof/>
                <w:webHidden/>
              </w:rPr>
              <w:fldChar w:fldCharType="separate"/>
            </w:r>
            <w:r w:rsidR="00F27889">
              <w:rPr>
                <w:noProof/>
                <w:webHidden/>
              </w:rPr>
              <w:t>25</w:t>
            </w:r>
            <w:r w:rsidR="00F27889">
              <w:rPr>
                <w:noProof/>
                <w:webHidden/>
              </w:rPr>
              <w:fldChar w:fldCharType="end"/>
            </w:r>
          </w:hyperlink>
        </w:p>
        <w:p w14:paraId="282C7D4E" w14:textId="55C8C779"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80" w:history="1">
            <w:r w:rsidR="00F27889" w:rsidRPr="00951207">
              <w:rPr>
                <w:rStyle w:val="Hyperlink"/>
                <w:b/>
                <w:bCs/>
                <w:noProof/>
              </w:rPr>
              <w:t>3.3.3</w:t>
            </w:r>
            <w:r w:rsidR="00F27889">
              <w:rPr>
                <w:rFonts w:asciiTheme="minorHAnsi" w:eastAsiaTheme="minorEastAsia" w:hAnsiTheme="minorHAnsi" w:cstheme="minorBidi"/>
                <w:noProof/>
                <w:sz w:val="22"/>
                <w:szCs w:val="22"/>
              </w:rPr>
              <w:tab/>
            </w:r>
            <w:r w:rsidR="00F27889" w:rsidRPr="00951207">
              <w:rPr>
                <w:rStyle w:val="Hyperlink"/>
                <w:b/>
                <w:bCs/>
                <w:noProof/>
              </w:rPr>
              <w:t>Penangkapan Proses Bisnis</w:t>
            </w:r>
            <w:r w:rsidR="00F27889">
              <w:rPr>
                <w:noProof/>
                <w:webHidden/>
              </w:rPr>
              <w:tab/>
            </w:r>
            <w:r w:rsidR="00F27889">
              <w:rPr>
                <w:noProof/>
                <w:webHidden/>
              </w:rPr>
              <w:fldChar w:fldCharType="begin"/>
            </w:r>
            <w:r w:rsidR="00F27889">
              <w:rPr>
                <w:noProof/>
                <w:webHidden/>
              </w:rPr>
              <w:instrText xml:space="preserve"> PAGEREF _Toc83383280 \h </w:instrText>
            </w:r>
            <w:r w:rsidR="00F27889">
              <w:rPr>
                <w:noProof/>
                <w:webHidden/>
              </w:rPr>
            </w:r>
            <w:r w:rsidR="00F27889">
              <w:rPr>
                <w:noProof/>
                <w:webHidden/>
              </w:rPr>
              <w:fldChar w:fldCharType="separate"/>
            </w:r>
            <w:r w:rsidR="00F27889">
              <w:rPr>
                <w:noProof/>
                <w:webHidden/>
              </w:rPr>
              <w:t>25</w:t>
            </w:r>
            <w:r w:rsidR="00F27889">
              <w:rPr>
                <w:noProof/>
                <w:webHidden/>
              </w:rPr>
              <w:fldChar w:fldCharType="end"/>
            </w:r>
          </w:hyperlink>
        </w:p>
        <w:p w14:paraId="4DCFD5CD" w14:textId="365D5FC2"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81" w:history="1">
            <w:r w:rsidR="00F27889" w:rsidRPr="00951207">
              <w:rPr>
                <w:rStyle w:val="Hyperlink"/>
                <w:b/>
                <w:bCs/>
                <w:noProof/>
              </w:rPr>
              <w:t>3.3.4</w:t>
            </w:r>
            <w:r w:rsidR="00F27889">
              <w:rPr>
                <w:rFonts w:asciiTheme="minorHAnsi" w:eastAsiaTheme="minorEastAsia" w:hAnsiTheme="minorHAnsi" w:cstheme="minorBidi"/>
                <w:noProof/>
                <w:sz w:val="22"/>
                <w:szCs w:val="22"/>
              </w:rPr>
              <w:tab/>
            </w:r>
            <w:r w:rsidR="00F27889" w:rsidRPr="00951207">
              <w:rPr>
                <w:rStyle w:val="Hyperlink"/>
                <w:b/>
                <w:bCs/>
                <w:noProof/>
              </w:rPr>
              <w:t>Identifikasi Masalah</w:t>
            </w:r>
            <w:r w:rsidR="00F27889">
              <w:rPr>
                <w:noProof/>
                <w:webHidden/>
              </w:rPr>
              <w:tab/>
            </w:r>
            <w:r w:rsidR="00F27889">
              <w:rPr>
                <w:noProof/>
                <w:webHidden/>
              </w:rPr>
              <w:fldChar w:fldCharType="begin"/>
            </w:r>
            <w:r w:rsidR="00F27889">
              <w:rPr>
                <w:noProof/>
                <w:webHidden/>
              </w:rPr>
              <w:instrText xml:space="preserve"> PAGEREF _Toc83383281 \h </w:instrText>
            </w:r>
            <w:r w:rsidR="00F27889">
              <w:rPr>
                <w:noProof/>
                <w:webHidden/>
              </w:rPr>
            </w:r>
            <w:r w:rsidR="00F27889">
              <w:rPr>
                <w:noProof/>
                <w:webHidden/>
              </w:rPr>
              <w:fldChar w:fldCharType="separate"/>
            </w:r>
            <w:r w:rsidR="00F27889">
              <w:rPr>
                <w:noProof/>
                <w:webHidden/>
              </w:rPr>
              <w:t>26</w:t>
            </w:r>
            <w:r w:rsidR="00F27889">
              <w:rPr>
                <w:noProof/>
                <w:webHidden/>
              </w:rPr>
              <w:fldChar w:fldCharType="end"/>
            </w:r>
          </w:hyperlink>
        </w:p>
        <w:p w14:paraId="394A09B7" w14:textId="1BFC139C"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282" w:history="1">
            <w:r w:rsidR="00F27889" w:rsidRPr="00951207">
              <w:rPr>
                <w:rStyle w:val="Hyperlink"/>
                <w:b/>
                <w:noProof/>
              </w:rPr>
              <w:t>3.4</w:t>
            </w:r>
            <w:r w:rsidR="00F27889">
              <w:rPr>
                <w:rFonts w:asciiTheme="minorHAnsi" w:eastAsiaTheme="minorEastAsia" w:hAnsiTheme="minorHAnsi" w:cstheme="minorBidi"/>
                <w:noProof/>
                <w:sz w:val="22"/>
                <w:szCs w:val="22"/>
              </w:rPr>
              <w:tab/>
            </w:r>
            <w:r w:rsidR="00F27889" w:rsidRPr="00951207">
              <w:rPr>
                <w:rStyle w:val="Hyperlink"/>
                <w:b/>
                <w:bCs/>
                <w:noProof/>
              </w:rPr>
              <w:t>Kick Off Project</w:t>
            </w:r>
            <w:r w:rsidR="00F27889">
              <w:rPr>
                <w:noProof/>
                <w:webHidden/>
              </w:rPr>
              <w:tab/>
            </w:r>
            <w:r w:rsidR="00F27889">
              <w:rPr>
                <w:noProof/>
                <w:webHidden/>
              </w:rPr>
              <w:fldChar w:fldCharType="begin"/>
            </w:r>
            <w:r w:rsidR="00F27889">
              <w:rPr>
                <w:noProof/>
                <w:webHidden/>
              </w:rPr>
              <w:instrText xml:space="preserve"> PAGEREF _Toc83383282 \h </w:instrText>
            </w:r>
            <w:r w:rsidR="00F27889">
              <w:rPr>
                <w:noProof/>
                <w:webHidden/>
              </w:rPr>
            </w:r>
            <w:r w:rsidR="00F27889">
              <w:rPr>
                <w:noProof/>
                <w:webHidden/>
              </w:rPr>
              <w:fldChar w:fldCharType="separate"/>
            </w:r>
            <w:r w:rsidR="00F27889">
              <w:rPr>
                <w:noProof/>
                <w:webHidden/>
              </w:rPr>
              <w:t>26</w:t>
            </w:r>
            <w:r w:rsidR="00F27889">
              <w:rPr>
                <w:noProof/>
                <w:webHidden/>
              </w:rPr>
              <w:fldChar w:fldCharType="end"/>
            </w:r>
          </w:hyperlink>
        </w:p>
        <w:p w14:paraId="68638F10" w14:textId="5404B768"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83" w:history="1">
            <w:r w:rsidR="00F27889" w:rsidRPr="00951207">
              <w:rPr>
                <w:rStyle w:val="Hyperlink"/>
                <w:b/>
                <w:bCs/>
                <w:noProof/>
              </w:rPr>
              <w:t>3.4.1</w:t>
            </w:r>
            <w:r w:rsidR="00F27889">
              <w:rPr>
                <w:rFonts w:asciiTheme="minorHAnsi" w:eastAsiaTheme="minorEastAsia" w:hAnsiTheme="minorHAnsi" w:cstheme="minorBidi"/>
                <w:noProof/>
                <w:sz w:val="22"/>
                <w:szCs w:val="22"/>
              </w:rPr>
              <w:tab/>
            </w:r>
            <w:r w:rsidR="00F27889" w:rsidRPr="00951207">
              <w:rPr>
                <w:rStyle w:val="Hyperlink"/>
                <w:b/>
                <w:bCs/>
                <w:noProof/>
              </w:rPr>
              <w:t>Penentuan Product Goal</w:t>
            </w:r>
            <w:r w:rsidR="00F27889">
              <w:rPr>
                <w:noProof/>
                <w:webHidden/>
              </w:rPr>
              <w:tab/>
            </w:r>
            <w:r w:rsidR="00F27889">
              <w:rPr>
                <w:noProof/>
                <w:webHidden/>
              </w:rPr>
              <w:fldChar w:fldCharType="begin"/>
            </w:r>
            <w:r w:rsidR="00F27889">
              <w:rPr>
                <w:noProof/>
                <w:webHidden/>
              </w:rPr>
              <w:instrText xml:space="preserve"> PAGEREF _Toc83383283 \h </w:instrText>
            </w:r>
            <w:r w:rsidR="00F27889">
              <w:rPr>
                <w:noProof/>
                <w:webHidden/>
              </w:rPr>
            </w:r>
            <w:r w:rsidR="00F27889">
              <w:rPr>
                <w:noProof/>
                <w:webHidden/>
              </w:rPr>
              <w:fldChar w:fldCharType="separate"/>
            </w:r>
            <w:r w:rsidR="00F27889">
              <w:rPr>
                <w:noProof/>
                <w:webHidden/>
              </w:rPr>
              <w:t>26</w:t>
            </w:r>
            <w:r w:rsidR="00F27889">
              <w:rPr>
                <w:noProof/>
                <w:webHidden/>
              </w:rPr>
              <w:fldChar w:fldCharType="end"/>
            </w:r>
          </w:hyperlink>
        </w:p>
        <w:p w14:paraId="4E7453FE" w14:textId="7DF69AEA"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84" w:history="1">
            <w:r w:rsidR="00F27889" w:rsidRPr="00951207">
              <w:rPr>
                <w:rStyle w:val="Hyperlink"/>
                <w:b/>
                <w:bCs/>
                <w:noProof/>
              </w:rPr>
              <w:t>3.4.2</w:t>
            </w:r>
            <w:r w:rsidR="00F27889">
              <w:rPr>
                <w:rFonts w:asciiTheme="minorHAnsi" w:eastAsiaTheme="minorEastAsia" w:hAnsiTheme="minorHAnsi" w:cstheme="minorBidi"/>
                <w:noProof/>
                <w:sz w:val="22"/>
                <w:szCs w:val="22"/>
              </w:rPr>
              <w:tab/>
            </w:r>
            <w:r w:rsidR="00F27889" w:rsidRPr="00951207">
              <w:rPr>
                <w:rStyle w:val="Hyperlink"/>
                <w:b/>
                <w:bCs/>
                <w:noProof/>
              </w:rPr>
              <w:t>Penentuan Product Backlog</w:t>
            </w:r>
            <w:r w:rsidR="00F27889">
              <w:rPr>
                <w:noProof/>
                <w:webHidden/>
              </w:rPr>
              <w:tab/>
            </w:r>
            <w:r w:rsidR="00F27889">
              <w:rPr>
                <w:noProof/>
                <w:webHidden/>
              </w:rPr>
              <w:fldChar w:fldCharType="begin"/>
            </w:r>
            <w:r w:rsidR="00F27889">
              <w:rPr>
                <w:noProof/>
                <w:webHidden/>
              </w:rPr>
              <w:instrText xml:space="preserve"> PAGEREF _Toc83383284 \h </w:instrText>
            </w:r>
            <w:r w:rsidR="00F27889">
              <w:rPr>
                <w:noProof/>
                <w:webHidden/>
              </w:rPr>
            </w:r>
            <w:r w:rsidR="00F27889">
              <w:rPr>
                <w:noProof/>
                <w:webHidden/>
              </w:rPr>
              <w:fldChar w:fldCharType="separate"/>
            </w:r>
            <w:r w:rsidR="00F27889">
              <w:rPr>
                <w:noProof/>
                <w:webHidden/>
              </w:rPr>
              <w:t>27</w:t>
            </w:r>
            <w:r w:rsidR="00F27889">
              <w:rPr>
                <w:noProof/>
                <w:webHidden/>
              </w:rPr>
              <w:fldChar w:fldCharType="end"/>
            </w:r>
          </w:hyperlink>
        </w:p>
        <w:p w14:paraId="5FC728CA" w14:textId="09B266E3"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85" w:history="1">
            <w:r w:rsidR="00F27889" w:rsidRPr="00951207">
              <w:rPr>
                <w:rStyle w:val="Hyperlink"/>
                <w:b/>
                <w:bCs/>
                <w:noProof/>
              </w:rPr>
              <w:t>3.4.3</w:t>
            </w:r>
            <w:r w:rsidR="00F27889">
              <w:rPr>
                <w:rFonts w:asciiTheme="minorHAnsi" w:eastAsiaTheme="minorEastAsia" w:hAnsiTheme="minorHAnsi" w:cstheme="minorBidi"/>
                <w:noProof/>
                <w:sz w:val="22"/>
                <w:szCs w:val="22"/>
              </w:rPr>
              <w:tab/>
            </w:r>
            <w:r w:rsidR="00F27889" w:rsidRPr="00951207">
              <w:rPr>
                <w:rStyle w:val="Hyperlink"/>
                <w:b/>
                <w:bCs/>
                <w:noProof/>
              </w:rPr>
              <w:t>Penentuan Definition of Done</w:t>
            </w:r>
            <w:r w:rsidR="00F27889">
              <w:rPr>
                <w:noProof/>
                <w:webHidden/>
              </w:rPr>
              <w:tab/>
            </w:r>
            <w:r w:rsidR="00F27889">
              <w:rPr>
                <w:noProof/>
                <w:webHidden/>
              </w:rPr>
              <w:fldChar w:fldCharType="begin"/>
            </w:r>
            <w:r w:rsidR="00F27889">
              <w:rPr>
                <w:noProof/>
                <w:webHidden/>
              </w:rPr>
              <w:instrText xml:space="preserve"> PAGEREF _Toc83383285 \h </w:instrText>
            </w:r>
            <w:r w:rsidR="00F27889">
              <w:rPr>
                <w:noProof/>
                <w:webHidden/>
              </w:rPr>
            </w:r>
            <w:r w:rsidR="00F27889">
              <w:rPr>
                <w:noProof/>
                <w:webHidden/>
              </w:rPr>
              <w:fldChar w:fldCharType="separate"/>
            </w:r>
            <w:r w:rsidR="00F27889">
              <w:rPr>
                <w:noProof/>
                <w:webHidden/>
              </w:rPr>
              <w:t>28</w:t>
            </w:r>
            <w:r w:rsidR="00F27889">
              <w:rPr>
                <w:noProof/>
                <w:webHidden/>
              </w:rPr>
              <w:fldChar w:fldCharType="end"/>
            </w:r>
          </w:hyperlink>
        </w:p>
        <w:p w14:paraId="7674AE56" w14:textId="63184D61" w:rsidR="00F27889" w:rsidRDefault="006F75D5">
          <w:pPr>
            <w:pStyle w:val="TOC3"/>
            <w:tabs>
              <w:tab w:val="left" w:pos="1100"/>
              <w:tab w:val="right" w:leader="dot" w:pos="7927"/>
            </w:tabs>
            <w:rPr>
              <w:rFonts w:asciiTheme="minorHAnsi" w:eastAsiaTheme="minorEastAsia" w:hAnsiTheme="minorHAnsi" w:cstheme="minorBidi"/>
              <w:noProof/>
              <w:sz w:val="22"/>
              <w:szCs w:val="22"/>
            </w:rPr>
          </w:pPr>
          <w:hyperlink w:anchor="_Toc83383286" w:history="1">
            <w:r w:rsidR="00F27889" w:rsidRPr="00951207">
              <w:rPr>
                <w:rStyle w:val="Hyperlink"/>
                <w:b/>
                <w:noProof/>
              </w:rPr>
              <w:t>3.5</w:t>
            </w:r>
            <w:r w:rsidR="00F27889">
              <w:rPr>
                <w:rFonts w:asciiTheme="minorHAnsi" w:eastAsiaTheme="minorEastAsia" w:hAnsiTheme="minorHAnsi" w:cstheme="minorBidi"/>
                <w:noProof/>
                <w:sz w:val="22"/>
                <w:szCs w:val="22"/>
              </w:rPr>
              <w:tab/>
            </w:r>
            <w:r w:rsidR="00F27889" w:rsidRPr="00951207">
              <w:rPr>
                <w:rStyle w:val="Hyperlink"/>
                <w:b/>
                <w:bCs/>
                <w:noProof/>
              </w:rPr>
              <w:t>Sprint 1</w:t>
            </w:r>
            <w:r w:rsidR="00F27889">
              <w:rPr>
                <w:noProof/>
                <w:webHidden/>
              </w:rPr>
              <w:tab/>
            </w:r>
            <w:r w:rsidR="00F27889">
              <w:rPr>
                <w:noProof/>
                <w:webHidden/>
              </w:rPr>
              <w:fldChar w:fldCharType="begin"/>
            </w:r>
            <w:r w:rsidR="00F27889">
              <w:rPr>
                <w:noProof/>
                <w:webHidden/>
              </w:rPr>
              <w:instrText xml:space="preserve"> PAGEREF _Toc83383286 \h </w:instrText>
            </w:r>
            <w:r w:rsidR="00F27889">
              <w:rPr>
                <w:noProof/>
                <w:webHidden/>
              </w:rPr>
            </w:r>
            <w:r w:rsidR="00F27889">
              <w:rPr>
                <w:noProof/>
                <w:webHidden/>
              </w:rPr>
              <w:fldChar w:fldCharType="separate"/>
            </w:r>
            <w:r w:rsidR="00F27889">
              <w:rPr>
                <w:noProof/>
                <w:webHidden/>
              </w:rPr>
              <w:t>30</w:t>
            </w:r>
            <w:r w:rsidR="00F27889">
              <w:rPr>
                <w:noProof/>
                <w:webHidden/>
              </w:rPr>
              <w:fldChar w:fldCharType="end"/>
            </w:r>
          </w:hyperlink>
        </w:p>
        <w:p w14:paraId="75511B17" w14:textId="1A7D7B4F"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87" w:history="1">
            <w:r w:rsidR="00F27889" w:rsidRPr="00951207">
              <w:rPr>
                <w:rStyle w:val="Hyperlink"/>
                <w:b/>
                <w:bCs/>
                <w:noProof/>
              </w:rPr>
              <w:t>3.7.1</w:t>
            </w:r>
            <w:r w:rsidR="00F27889">
              <w:rPr>
                <w:rFonts w:asciiTheme="minorHAnsi" w:eastAsiaTheme="minorEastAsia" w:hAnsiTheme="minorHAnsi" w:cstheme="minorBidi"/>
                <w:noProof/>
                <w:sz w:val="22"/>
                <w:szCs w:val="22"/>
              </w:rPr>
              <w:tab/>
            </w:r>
            <w:r w:rsidR="00F27889" w:rsidRPr="00951207">
              <w:rPr>
                <w:rStyle w:val="Hyperlink"/>
                <w:b/>
                <w:bCs/>
                <w:noProof/>
              </w:rPr>
              <w:t>Sprint Planning</w:t>
            </w:r>
            <w:r w:rsidR="00F27889">
              <w:rPr>
                <w:noProof/>
                <w:webHidden/>
              </w:rPr>
              <w:tab/>
            </w:r>
            <w:r w:rsidR="00F27889">
              <w:rPr>
                <w:noProof/>
                <w:webHidden/>
              </w:rPr>
              <w:fldChar w:fldCharType="begin"/>
            </w:r>
            <w:r w:rsidR="00F27889">
              <w:rPr>
                <w:noProof/>
                <w:webHidden/>
              </w:rPr>
              <w:instrText xml:space="preserve"> PAGEREF _Toc83383287 \h </w:instrText>
            </w:r>
            <w:r w:rsidR="00F27889">
              <w:rPr>
                <w:noProof/>
                <w:webHidden/>
              </w:rPr>
            </w:r>
            <w:r w:rsidR="00F27889">
              <w:rPr>
                <w:noProof/>
                <w:webHidden/>
              </w:rPr>
              <w:fldChar w:fldCharType="separate"/>
            </w:r>
            <w:r w:rsidR="00F27889">
              <w:rPr>
                <w:noProof/>
                <w:webHidden/>
              </w:rPr>
              <w:t>30</w:t>
            </w:r>
            <w:r w:rsidR="00F27889">
              <w:rPr>
                <w:noProof/>
                <w:webHidden/>
              </w:rPr>
              <w:fldChar w:fldCharType="end"/>
            </w:r>
          </w:hyperlink>
        </w:p>
        <w:p w14:paraId="43893951" w14:textId="6F44037D"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88" w:history="1">
            <w:r w:rsidR="00F27889" w:rsidRPr="00951207">
              <w:rPr>
                <w:rStyle w:val="Hyperlink"/>
                <w:b/>
                <w:bCs/>
                <w:noProof/>
              </w:rPr>
              <w:t>3.7.2</w:t>
            </w:r>
            <w:r w:rsidR="00F27889">
              <w:rPr>
                <w:rFonts w:asciiTheme="minorHAnsi" w:eastAsiaTheme="minorEastAsia" w:hAnsiTheme="minorHAnsi" w:cstheme="minorBidi"/>
                <w:noProof/>
                <w:sz w:val="22"/>
                <w:szCs w:val="22"/>
              </w:rPr>
              <w:tab/>
            </w:r>
            <w:r w:rsidR="00F27889" w:rsidRPr="00951207">
              <w:rPr>
                <w:rStyle w:val="Hyperlink"/>
                <w:b/>
                <w:bCs/>
                <w:noProof/>
              </w:rPr>
              <w:t>Daily Scrum</w:t>
            </w:r>
            <w:r w:rsidR="00F27889">
              <w:rPr>
                <w:noProof/>
                <w:webHidden/>
              </w:rPr>
              <w:tab/>
            </w:r>
            <w:r w:rsidR="00F27889">
              <w:rPr>
                <w:noProof/>
                <w:webHidden/>
              </w:rPr>
              <w:fldChar w:fldCharType="begin"/>
            </w:r>
            <w:r w:rsidR="00F27889">
              <w:rPr>
                <w:noProof/>
                <w:webHidden/>
              </w:rPr>
              <w:instrText xml:space="preserve"> PAGEREF _Toc83383288 \h </w:instrText>
            </w:r>
            <w:r w:rsidR="00F27889">
              <w:rPr>
                <w:noProof/>
                <w:webHidden/>
              </w:rPr>
            </w:r>
            <w:r w:rsidR="00F27889">
              <w:rPr>
                <w:noProof/>
                <w:webHidden/>
              </w:rPr>
              <w:fldChar w:fldCharType="separate"/>
            </w:r>
            <w:r w:rsidR="00F27889">
              <w:rPr>
                <w:noProof/>
                <w:webHidden/>
              </w:rPr>
              <w:t>30</w:t>
            </w:r>
            <w:r w:rsidR="00F27889">
              <w:rPr>
                <w:noProof/>
                <w:webHidden/>
              </w:rPr>
              <w:fldChar w:fldCharType="end"/>
            </w:r>
          </w:hyperlink>
        </w:p>
        <w:p w14:paraId="0268AAED" w14:textId="64E92903"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89" w:history="1">
            <w:r w:rsidR="00F27889" w:rsidRPr="00951207">
              <w:rPr>
                <w:rStyle w:val="Hyperlink"/>
                <w:b/>
                <w:bCs/>
                <w:noProof/>
              </w:rPr>
              <w:t>3.7.3</w:t>
            </w:r>
            <w:r w:rsidR="00F27889">
              <w:rPr>
                <w:rFonts w:asciiTheme="minorHAnsi" w:eastAsiaTheme="minorEastAsia" w:hAnsiTheme="minorHAnsi" w:cstheme="minorBidi"/>
                <w:noProof/>
                <w:sz w:val="22"/>
                <w:szCs w:val="22"/>
              </w:rPr>
              <w:tab/>
            </w:r>
            <w:r w:rsidR="00F27889" w:rsidRPr="00951207">
              <w:rPr>
                <w:rStyle w:val="Hyperlink"/>
                <w:b/>
                <w:bCs/>
                <w:noProof/>
              </w:rPr>
              <w:t>Sprint Review</w:t>
            </w:r>
            <w:r w:rsidR="00F27889">
              <w:rPr>
                <w:noProof/>
                <w:webHidden/>
              </w:rPr>
              <w:tab/>
            </w:r>
            <w:r w:rsidR="00F27889">
              <w:rPr>
                <w:noProof/>
                <w:webHidden/>
              </w:rPr>
              <w:fldChar w:fldCharType="begin"/>
            </w:r>
            <w:r w:rsidR="00F27889">
              <w:rPr>
                <w:noProof/>
                <w:webHidden/>
              </w:rPr>
              <w:instrText xml:space="preserve"> PAGEREF _Toc83383289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0471F90E" w14:textId="549C2300"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90" w:history="1">
            <w:r w:rsidR="00F27889" w:rsidRPr="00951207">
              <w:rPr>
                <w:rStyle w:val="Hyperlink"/>
                <w:b/>
                <w:bCs/>
                <w:noProof/>
              </w:rPr>
              <w:t>3.7.4</w:t>
            </w:r>
            <w:r w:rsidR="00F27889">
              <w:rPr>
                <w:rFonts w:asciiTheme="minorHAnsi" w:eastAsiaTheme="minorEastAsia" w:hAnsiTheme="minorHAnsi" w:cstheme="minorBidi"/>
                <w:noProof/>
                <w:sz w:val="22"/>
                <w:szCs w:val="22"/>
              </w:rPr>
              <w:tab/>
            </w:r>
            <w:r w:rsidR="00F27889" w:rsidRPr="00951207">
              <w:rPr>
                <w:rStyle w:val="Hyperlink"/>
                <w:b/>
                <w:bCs/>
                <w:noProof/>
              </w:rPr>
              <w:t>Sprint Retrospective</w:t>
            </w:r>
            <w:r w:rsidR="00F27889">
              <w:rPr>
                <w:noProof/>
                <w:webHidden/>
              </w:rPr>
              <w:tab/>
            </w:r>
            <w:r w:rsidR="00F27889">
              <w:rPr>
                <w:noProof/>
                <w:webHidden/>
              </w:rPr>
              <w:fldChar w:fldCharType="begin"/>
            </w:r>
            <w:r w:rsidR="00F27889">
              <w:rPr>
                <w:noProof/>
                <w:webHidden/>
              </w:rPr>
              <w:instrText xml:space="preserve"> PAGEREF _Toc83383290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236C2EFC" w14:textId="7CCCD7B2" w:rsidR="00F27889" w:rsidRDefault="006F75D5">
          <w:pPr>
            <w:pStyle w:val="TOC3"/>
            <w:tabs>
              <w:tab w:val="left" w:pos="1100"/>
              <w:tab w:val="right" w:leader="dot" w:pos="7927"/>
            </w:tabs>
            <w:rPr>
              <w:rFonts w:asciiTheme="minorHAnsi" w:eastAsiaTheme="minorEastAsia" w:hAnsiTheme="minorHAnsi" w:cstheme="minorBidi"/>
              <w:noProof/>
              <w:sz w:val="22"/>
              <w:szCs w:val="22"/>
            </w:rPr>
          </w:pPr>
          <w:hyperlink w:anchor="_Toc83383291" w:history="1">
            <w:r w:rsidR="00F27889" w:rsidRPr="00951207">
              <w:rPr>
                <w:rStyle w:val="Hyperlink"/>
                <w:b/>
                <w:noProof/>
              </w:rPr>
              <w:t>3.6</w:t>
            </w:r>
            <w:r w:rsidR="00F27889">
              <w:rPr>
                <w:rFonts w:asciiTheme="minorHAnsi" w:eastAsiaTheme="minorEastAsia" w:hAnsiTheme="minorHAnsi" w:cstheme="minorBidi"/>
                <w:noProof/>
                <w:sz w:val="22"/>
                <w:szCs w:val="22"/>
              </w:rPr>
              <w:tab/>
            </w:r>
            <w:r w:rsidR="00F27889" w:rsidRPr="00951207">
              <w:rPr>
                <w:rStyle w:val="Hyperlink"/>
                <w:b/>
                <w:bCs/>
                <w:noProof/>
              </w:rPr>
              <w:t>Sprint 2</w:t>
            </w:r>
            <w:r w:rsidR="00F27889">
              <w:rPr>
                <w:noProof/>
                <w:webHidden/>
              </w:rPr>
              <w:tab/>
            </w:r>
            <w:r w:rsidR="00F27889">
              <w:rPr>
                <w:noProof/>
                <w:webHidden/>
              </w:rPr>
              <w:fldChar w:fldCharType="begin"/>
            </w:r>
            <w:r w:rsidR="00F27889">
              <w:rPr>
                <w:noProof/>
                <w:webHidden/>
              </w:rPr>
              <w:instrText xml:space="preserve"> PAGEREF _Toc83383291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08533A0E" w14:textId="306280CA"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92" w:history="1">
            <w:r w:rsidR="00F27889" w:rsidRPr="00951207">
              <w:rPr>
                <w:rStyle w:val="Hyperlink"/>
                <w:b/>
                <w:bCs/>
                <w:noProof/>
              </w:rPr>
              <w:t>3.6.1</w:t>
            </w:r>
            <w:r w:rsidR="00F27889">
              <w:rPr>
                <w:rFonts w:asciiTheme="minorHAnsi" w:eastAsiaTheme="minorEastAsia" w:hAnsiTheme="minorHAnsi" w:cstheme="minorBidi"/>
                <w:noProof/>
                <w:sz w:val="22"/>
                <w:szCs w:val="22"/>
              </w:rPr>
              <w:tab/>
            </w:r>
            <w:r w:rsidR="00F27889" w:rsidRPr="00951207">
              <w:rPr>
                <w:rStyle w:val="Hyperlink"/>
                <w:b/>
                <w:bCs/>
                <w:noProof/>
              </w:rPr>
              <w:t>Sprint Planning</w:t>
            </w:r>
            <w:r w:rsidR="00F27889">
              <w:rPr>
                <w:noProof/>
                <w:webHidden/>
              </w:rPr>
              <w:tab/>
            </w:r>
            <w:r w:rsidR="00F27889">
              <w:rPr>
                <w:noProof/>
                <w:webHidden/>
              </w:rPr>
              <w:fldChar w:fldCharType="begin"/>
            </w:r>
            <w:r w:rsidR="00F27889">
              <w:rPr>
                <w:noProof/>
                <w:webHidden/>
              </w:rPr>
              <w:instrText xml:space="preserve"> PAGEREF _Toc83383292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7BE6DE5F" w14:textId="03C50664"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93" w:history="1">
            <w:r w:rsidR="00F27889" w:rsidRPr="00951207">
              <w:rPr>
                <w:rStyle w:val="Hyperlink"/>
                <w:b/>
                <w:bCs/>
                <w:noProof/>
              </w:rPr>
              <w:t>3.6.2</w:t>
            </w:r>
            <w:r w:rsidR="00F27889">
              <w:rPr>
                <w:rFonts w:asciiTheme="minorHAnsi" w:eastAsiaTheme="minorEastAsia" w:hAnsiTheme="minorHAnsi" w:cstheme="minorBidi"/>
                <w:noProof/>
                <w:sz w:val="22"/>
                <w:szCs w:val="22"/>
              </w:rPr>
              <w:tab/>
            </w:r>
            <w:r w:rsidR="00F27889" w:rsidRPr="00951207">
              <w:rPr>
                <w:rStyle w:val="Hyperlink"/>
                <w:b/>
                <w:bCs/>
                <w:noProof/>
              </w:rPr>
              <w:t>Daily Scrum</w:t>
            </w:r>
            <w:r w:rsidR="00F27889">
              <w:rPr>
                <w:noProof/>
                <w:webHidden/>
              </w:rPr>
              <w:tab/>
            </w:r>
            <w:r w:rsidR="00F27889">
              <w:rPr>
                <w:noProof/>
                <w:webHidden/>
              </w:rPr>
              <w:fldChar w:fldCharType="begin"/>
            </w:r>
            <w:r w:rsidR="00F27889">
              <w:rPr>
                <w:noProof/>
                <w:webHidden/>
              </w:rPr>
              <w:instrText xml:space="preserve"> PAGEREF _Toc83383293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62EDDC4E" w14:textId="2487CD01"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94" w:history="1">
            <w:r w:rsidR="00F27889" w:rsidRPr="00951207">
              <w:rPr>
                <w:rStyle w:val="Hyperlink"/>
                <w:b/>
                <w:bCs/>
                <w:noProof/>
              </w:rPr>
              <w:t>3.6.3</w:t>
            </w:r>
            <w:r w:rsidR="00F27889">
              <w:rPr>
                <w:rFonts w:asciiTheme="minorHAnsi" w:eastAsiaTheme="minorEastAsia" w:hAnsiTheme="minorHAnsi" w:cstheme="minorBidi"/>
                <w:noProof/>
                <w:sz w:val="22"/>
                <w:szCs w:val="22"/>
              </w:rPr>
              <w:tab/>
            </w:r>
            <w:r w:rsidR="00F27889" w:rsidRPr="00951207">
              <w:rPr>
                <w:rStyle w:val="Hyperlink"/>
                <w:b/>
                <w:bCs/>
                <w:noProof/>
              </w:rPr>
              <w:t>Sprint Review</w:t>
            </w:r>
            <w:r w:rsidR="00F27889">
              <w:rPr>
                <w:noProof/>
                <w:webHidden/>
              </w:rPr>
              <w:tab/>
            </w:r>
            <w:r w:rsidR="00F27889">
              <w:rPr>
                <w:noProof/>
                <w:webHidden/>
              </w:rPr>
              <w:fldChar w:fldCharType="begin"/>
            </w:r>
            <w:r w:rsidR="00F27889">
              <w:rPr>
                <w:noProof/>
                <w:webHidden/>
              </w:rPr>
              <w:instrText xml:space="preserve"> PAGEREF _Toc83383294 \h </w:instrText>
            </w:r>
            <w:r w:rsidR="00F27889">
              <w:rPr>
                <w:noProof/>
                <w:webHidden/>
              </w:rPr>
            </w:r>
            <w:r w:rsidR="00F27889">
              <w:rPr>
                <w:noProof/>
                <w:webHidden/>
              </w:rPr>
              <w:fldChar w:fldCharType="separate"/>
            </w:r>
            <w:r w:rsidR="00F27889">
              <w:rPr>
                <w:noProof/>
                <w:webHidden/>
              </w:rPr>
              <w:t>31</w:t>
            </w:r>
            <w:r w:rsidR="00F27889">
              <w:rPr>
                <w:noProof/>
                <w:webHidden/>
              </w:rPr>
              <w:fldChar w:fldCharType="end"/>
            </w:r>
          </w:hyperlink>
        </w:p>
        <w:p w14:paraId="5A29933F" w14:textId="7D7C4955"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95" w:history="1">
            <w:r w:rsidR="00F27889" w:rsidRPr="00951207">
              <w:rPr>
                <w:rStyle w:val="Hyperlink"/>
                <w:b/>
                <w:bCs/>
                <w:noProof/>
              </w:rPr>
              <w:t>3.6.4</w:t>
            </w:r>
            <w:r w:rsidR="00F27889">
              <w:rPr>
                <w:rFonts w:asciiTheme="minorHAnsi" w:eastAsiaTheme="minorEastAsia" w:hAnsiTheme="minorHAnsi" w:cstheme="minorBidi"/>
                <w:noProof/>
                <w:sz w:val="22"/>
                <w:szCs w:val="22"/>
              </w:rPr>
              <w:tab/>
            </w:r>
            <w:r w:rsidR="00F27889" w:rsidRPr="00951207">
              <w:rPr>
                <w:rStyle w:val="Hyperlink"/>
                <w:b/>
                <w:bCs/>
                <w:noProof/>
              </w:rPr>
              <w:t>Sprint Retrospective</w:t>
            </w:r>
            <w:r w:rsidR="00F27889">
              <w:rPr>
                <w:noProof/>
                <w:webHidden/>
              </w:rPr>
              <w:tab/>
            </w:r>
            <w:r w:rsidR="00F27889">
              <w:rPr>
                <w:noProof/>
                <w:webHidden/>
              </w:rPr>
              <w:fldChar w:fldCharType="begin"/>
            </w:r>
            <w:r w:rsidR="00F27889">
              <w:rPr>
                <w:noProof/>
                <w:webHidden/>
              </w:rPr>
              <w:instrText xml:space="preserve"> PAGEREF _Toc83383295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0802BBD8" w14:textId="59A548FC" w:rsidR="00F27889" w:rsidRDefault="006F75D5">
          <w:pPr>
            <w:pStyle w:val="TOC3"/>
            <w:tabs>
              <w:tab w:val="left" w:pos="1100"/>
              <w:tab w:val="right" w:leader="dot" w:pos="7927"/>
            </w:tabs>
            <w:rPr>
              <w:rFonts w:asciiTheme="minorHAnsi" w:eastAsiaTheme="minorEastAsia" w:hAnsiTheme="minorHAnsi" w:cstheme="minorBidi"/>
              <w:noProof/>
              <w:sz w:val="22"/>
              <w:szCs w:val="22"/>
            </w:rPr>
          </w:pPr>
          <w:hyperlink w:anchor="_Toc83383296" w:history="1">
            <w:r w:rsidR="00F27889" w:rsidRPr="00951207">
              <w:rPr>
                <w:rStyle w:val="Hyperlink"/>
                <w:b/>
                <w:noProof/>
              </w:rPr>
              <w:t>3.7</w:t>
            </w:r>
            <w:r w:rsidR="00F27889">
              <w:rPr>
                <w:rFonts w:asciiTheme="minorHAnsi" w:eastAsiaTheme="minorEastAsia" w:hAnsiTheme="minorHAnsi" w:cstheme="minorBidi"/>
                <w:noProof/>
                <w:sz w:val="22"/>
                <w:szCs w:val="22"/>
              </w:rPr>
              <w:tab/>
            </w:r>
            <w:r w:rsidR="00F27889" w:rsidRPr="00951207">
              <w:rPr>
                <w:rStyle w:val="Hyperlink"/>
                <w:b/>
                <w:bCs/>
                <w:noProof/>
              </w:rPr>
              <w:t>Sprint 3</w:t>
            </w:r>
            <w:r w:rsidR="00F27889">
              <w:rPr>
                <w:noProof/>
                <w:webHidden/>
              </w:rPr>
              <w:tab/>
            </w:r>
            <w:r w:rsidR="00F27889">
              <w:rPr>
                <w:noProof/>
                <w:webHidden/>
              </w:rPr>
              <w:fldChar w:fldCharType="begin"/>
            </w:r>
            <w:r w:rsidR="00F27889">
              <w:rPr>
                <w:noProof/>
                <w:webHidden/>
              </w:rPr>
              <w:instrText xml:space="preserve"> PAGEREF _Toc83383296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6BED0CC8" w14:textId="5C58C4E5"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97" w:history="1">
            <w:r w:rsidR="00F27889" w:rsidRPr="00951207">
              <w:rPr>
                <w:rStyle w:val="Hyperlink"/>
                <w:b/>
                <w:bCs/>
                <w:noProof/>
              </w:rPr>
              <w:t>3.7.1</w:t>
            </w:r>
            <w:r w:rsidR="00F27889">
              <w:rPr>
                <w:rFonts w:asciiTheme="minorHAnsi" w:eastAsiaTheme="minorEastAsia" w:hAnsiTheme="minorHAnsi" w:cstheme="minorBidi"/>
                <w:noProof/>
                <w:sz w:val="22"/>
                <w:szCs w:val="22"/>
              </w:rPr>
              <w:tab/>
            </w:r>
            <w:r w:rsidR="00F27889" w:rsidRPr="00951207">
              <w:rPr>
                <w:rStyle w:val="Hyperlink"/>
                <w:b/>
                <w:bCs/>
                <w:noProof/>
              </w:rPr>
              <w:t>Sprint Planning</w:t>
            </w:r>
            <w:r w:rsidR="00F27889">
              <w:rPr>
                <w:noProof/>
                <w:webHidden/>
              </w:rPr>
              <w:tab/>
            </w:r>
            <w:r w:rsidR="00F27889">
              <w:rPr>
                <w:noProof/>
                <w:webHidden/>
              </w:rPr>
              <w:fldChar w:fldCharType="begin"/>
            </w:r>
            <w:r w:rsidR="00F27889">
              <w:rPr>
                <w:noProof/>
                <w:webHidden/>
              </w:rPr>
              <w:instrText xml:space="preserve"> PAGEREF _Toc83383297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00104128" w14:textId="4AE4044B"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98" w:history="1">
            <w:r w:rsidR="00F27889" w:rsidRPr="00951207">
              <w:rPr>
                <w:rStyle w:val="Hyperlink"/>
                <w:b/>
                <w:bCs/>
                <w:noProof/>
              </w:rPr>
              <w:t>3.7.2</w:t>
            </w:r>
            <w:r w:rsidR="00F27889">
              <w:rPr>
                <w:rFonts w:asciiTheme="minorHAnsi" w:eastAsiaTheme="minorEastAsia" w:hAnsiTheme="minorHAnsi" w:cstheme="minorBidi"/>
                <w:noProof/>
                <w:sz w:val="22"/>
                <w:szCs w:val="22"/>
              </w:rPr>
              <w:tab/>
            </w:r>
            <w:r w:rsidR="00F27889" w:rsidRPr="00951207">
              <w:rPr>
                <w:rStyle w:val="Hyperlink"/>
                <w:b/>
                <w:bCs/>
                <w:noProof/>
              </w:rPr>
              <w:t>Daily Scrum</w:t>
            </w:r>
            <w:r w:rsidR="00F27889">
              <w:rPr>
                <w:noProof/>
                <w:webHidden/>
              </w:rPr>
              <w:tab/>
            </w:r>
            <w:r w:rsidR="00F27889">
              <w:rPr>
                <w:noProof/>
                <w:webHidden/>
              </w:rPr>
              <w:fldChar w:fldCharType="begin"/>
            </w:r>
            <w:r w:rsidR="00F27889">
              <w:rPr>
                <w:noProof/>
                <w:webHidden/>
              </w:rPr>
              <w:instrText xml:space="preserve"> PAGEREF _Toc83383298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0AA04F9C" w14:textId="576089DA"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299" w:history="1">
            <w:r w:rsidR="00F27889" w:rsidRPr="00951207">
              <w:rPr>
                <w:rStyle w:val="Hyperlink"/>
                <w:b/>
                <w:bCs/>
                <w:noProof/>
              </w:rPr>
              <w:t>3.7.3</w:t>
            </w:r>
            <w:r w:rsidR="00F27889">
              <w:rPr>
                <w:rFonts w:asciiTheme="minorHAnsi" w:eastAsiaTheme="minorEastAsia" w:hAnsiTheme="minorHAnsi" w:cstheme="minorBidi"/>
                <w:noProof/>
                <w:sz w:val="22"/>
                <w:szCs w:val="22"/>
              </w:rPr>
              <w:tab/>
            </w:r>
            <w:r w:rsidR="00F27889" w:rsidRPr="00951207">
              <w:rPr>
                <w:rStyle w:val="Hyperlink"/>
                <w:b/>
                <w:bCs/>
                <w:noProof/>
              </w:rPr>
              <w:t>Sprint Review</w:t>
            </w:r>
            <w:r w:rsidR="00F27889">
              <w:rPr>
                <w:noProof/>
                <w:webHidden/>
              </w:rPr>
              <w:tab/>
            </w:r>
            <w:r w:rsidR="00F27889">
              <w:rPr>
                <w:noProof/>
                <w:webHidden/>
              </w:rPr>
              <w:fldChar w:fldCharType="begin"/>
            </w:r>
            <w:r w:rsidR="00F27889">
              <w:rPr>
                <w:noProof/>
                <w:webHidden/>
              </w:rPr>
              <w:instrText xml:space="preserve"> PAGEREF _Toc83383299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431AD05E" w14:textId="013280B0"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300" w:history="1">
            <w:r w:rsidR="00F27889" w:rsidRPr="00951207">
              <w:rPr>
                <w:rStyle w:val="Hyperlink"/>
                <w:b/>
                <w:bCs/>
                <w:noProof/>
              </w:rPr>
              <w:t>3.7.4</w:t>
            </w:r>
            <w:r w:rsidR="00F27889">
              <w:rPr>
                <w:rFonts w:asciiTheme="minorHAnsi" w:eastAsiaTheme="minorEastAsia" w:hAnsiTheme="minorHAnsi" w:cstheme="minorBidi"/>
                <w:noProof/>
                <w:sz w:val="22"/>
                <w:szCs w:val="22"/>
              </w:rPr>
              <w:tab/>
            </w:r>
            <w:r w:rsidR="00F27889" w:rsidRPr="00951207">
              <w:rPr>
                <w:rStyle w:val="Hyperlink"/>
                <w:b/>
                <w:bCs/>
                <w:noProof/>
              </w:rPr>
              <w:t>Sprint Retrospective</w:t>
            </w:r>
            <w:r w:rsidR="00F27889">
              <w:rPr>
                <w:noProof/>
                <w:webHidden/>
              </w:rPr>
              <w:tab/>
            </w:r>
            <w:r w:rsidR="00F27889">
              <w:rPr>
                <w:noProof/>
                <w:webHidden/>
              </w:rPr>
              <w:fldChar w:fldCharType="begin"/>
            </w:r>
            <w:r w:rsidR="00F27889">
              <w:rPr>
                <w:noProof/>
                <w:webHidden/>
              </w:rPr>
              <w:instrText xml:space="preserve"> PAGEREF _Toc83383300 \h </w:instrText>
            </w:r>
            <w:r w:rsidR="00F27889">
              <w:rPr>
                <w:noProof/>
                <w:webHidden/>
              </w:rPr>
            </w:r>
            <w:r w:rsidR="00F27889">
              <w:rPr>
                <w:noProof/>
                <w:webHidden/>
              </w:rPr>
              <w:fldChar w:fldCharType="separate"/>
            </w:r>
            <w:r w:rsidR="00F27889">
              <w:rPr>
                <w:noProof/>
                <w:webHidden/>
              </w:rPr>
              <w:t>32</w:t>
            </w:r>
            <w:r w:rsidR="00F27889">
              <w:rPr>
                <w:noProof/>
                <w:webHidden/>
              </w:rPr>
              <w:fldChar w:fldCharType="end"/>
            </w:r>
          </w:hyperlink>
        </w:p>
        <w:p w14:paraId="76B86C39" w14:textId="6476322E" w:rsidR="00F27889" w:rsidRDefault="006F75D5">
          <w:pPr>
            <w:pStyle w:val="TOC3"/>
            <w:tabs>
              <w:tab w:val="right" w:leader="dot" w:pos="7927"/>
            </w:tabs>
            <w:rPr>
              <w:rFonts w:asciiTheme="minorHAnsi" w:eastAsiaTheme="minorEastAsia" w:hAnsiTheme="minorHAnsi" w:cstheme="minorBidi"/>
              <w:noProof/>
              <w:sz w:val="22"/>
              <w:szCs w:val="22"/>
            </w:rPr>
          </w:pPr>
          <w:hyperlink w:anchor="_Toc83383301" w:history="1">
            <w:r w:rsidR="00F27889" w:rsidRPr="00951207">
              <w:rPr>
                <w:rStyle w:val="Hyperlink"/>
                <w:b/>
                <w:noProof/>
              </w:rPr>
              <w:t>3.8</w:t>
            </w:r>
            <w:r w:rsidR="00F27889">
              <w:rPr>
                <w:noProof/>
                <w:webHidden/>
              </w:rPr>
              <w:tab/>
            </w:r>
            <w:r w:rsidR="00F27889">
              <w:rPr>
                <w:noProof/>
                <w:webHidden/>
              </w:rPr>
              <w:fldChar w:fldCharType="begin"/>
            </w:r>
            <w:r w:rsidR="00F27889">
              <w:rPr>
                <w:noProof/>
                <w:webHidden/>
              </w:rPr>
              <w:instrText xml:space="preserve"> PAGEREF _Toc83383301 \h </w:instrText>
            </w:r>
            <w:r w:rsidR="00F27889">
              <w:rPr>
                <w:noProof/>
                <w:webHidden/>
              </w:rPr>
            </w:r>
            <w:r w:rsidR="00F27889">
              <w:rPr>
                <w:noProof/>
                <w:webHidden/>
              </w:rPr>
              <w:fldChar w:fldCharType="separate"/>
            </w:r>
            <w:r w:rsidR="00F27889">
              <w:rPr>
                <w:noProof/>
                <w:webHidden/>
              </w:rPr>
              <w:t>33</w:t>
            </w:r>
            <w:r w:rsidR="00F27889">
              <w:rPr>
                <w:noProof/>
                <w:webHidden/>
              </w:rPr>
              <w:fldChar w:fldCharType="end"/>
            </w:r>
          </w:hyperlink>
        </w:p>
        <w:p w14:paraId="1C1CB8AD" w14:textId="6D3AE234" w:rsidR="00F27889" w:rsidRDefault="006F75D5">
          <w:pPr>
            <w:pStyle w:val="TOC3"/>
            <w:tabs>
              <w:tab w:val="left" w:pos="1100"/>
              <w:tab w:val="right" w:leader="dot" w:pos="7927"/>
            </w:tabs>
            <w:rPr>
              <w:rFonts w:asciiTheme="minorHAnsi" w:eastAsiaTheme="minorEastAsia" w:hAnsiTheme="minorHAnsi" w:cstheme="minorBidi"/>
              <w:noProof/>
              <w:sz w:val="22"/>
              <w:szCs w:val="22"/>
            </w:rPr>
          </w:pPr>
          <w:hyperlink w:anchor="_Toc83383302" w:history="1">
            <w:r w:rsidR="00F27889" w:rsidRPr="00951207">
              <w:rPr>
                <w:rStyle w:val="Hyperlink"/>
                <w:b/>
                <w:noProof/>
              </w:rPr>
              <w:t>3.9</w:t>
            </w:r>
            <w:r w:rsidR="00F27889">
              <w:rPr>
                <w:rFonts w:asciiTheme="minorHAnsi" w:eastAsiaTheme="minorEastAsia" w:hAnsiTheme="minorHAnsi" w:cstheme="minorBidi"/>
                <w:noProof/>
                <w:sz w:val="22"/>
                <w:szCs w:val="22"/>
              </w:rPr>
              <w:tab/>
            </w:r>
            <w:r w:rsidR="00F27889" w:rsidRPr="00951207">
              <w:rPr>
                <w:rStyle w:val="Hyperlink"/>
                <w:b/>
                <w:bCs/>
                <w:noProof/>
              </w:rPr>
              <w:t>User Acceptance Test</w:t>
            </w:r>
            <w:r w:rsidR="00F27889">
              <w:rPr>
                <w:noProof/>
                <w:webHidden/>
              </w:rPr>
              <w:tab/>
            </w:r>
            <w:r w:rsidR="00F27889">
              <w:rPr>
                <w:noProof/>
                <w:webHidden/>
              </w:rPr>
              <w:fldChar w:fldCharType="begin"/>
            </w:r>
            <w:r w:rsidR="00F27889">
              <w:rPr>
                <w:noProof/>
                <w:webHidden/>
              </w:rPr>
              <w:instrText xml:space="preserve"> PAGEREF _Toc83383302 \h </w:instrText>
            </w:r>
            <w:r w:rsidR="00F27889">
              <w:rPr>
                <w:noProof/>
                <w:webHidden/>
              </w:rPr>
            </w:r>
            <w:r w:rsidR="00F27889">
              <w:rPr>
                <w:noProof/>
                <w:webHidden/>
              </w:rPr>
              <w:fldChar w:fldCharType="separate"/>
            </w:r>
            <w:r w:rsidR="00F27889">
              <w:rPr>
                <w:noProof/>
                <w:webHidden/>
              </w:rPr>
              <w:t>33</w:t>
            </w:r>
            <w:r w:rsidR="00F27889">
              <w:rPr>
                <w:noProof/>
                <w:webHidden/>
              </w:rPr>
              <w:fldChar w:fldCharType="end"/>
            </w:r>
          </w:hyperlink>
        </w:p>
        <w:p w14:paraId="14E582F7" w14:textId="14CF8688" w:rsidR="00F27889" w:rsidRDefault="006F75D5">
          <w:pPr>
            <w:pStyle w:val="TOC2"/>
            <w:tabs>
              <w:tab w:val="left" w:pos="1100"/>
              <w:tab w:val="right" w:leader="dot" w:pos="7927"/>
            </w:tabs>
            <w:rPr>
              <w:rFonts w:asciiTheme="minorHAnsi" w:eastAsiaTheme="minorEastAsia" w:hAnsiTheme="minorHAnsi" w:cstheme="minorBidi"/>
              <w:noProof/>
              <w:sz w:val="22"/>
              <w:szCs w:val="22"/>
            </w:rPr>
          </w:pPr>
          <w:hyperlink w:anchor="_Toc83383303" w:history="1">
            <w:r w:rsidR="00F27889" w:rsidRPr="00951207">
              <w:rPr>
                <w:rStyle w:val="Hyperlink"/>
                <w:b/>
                <w:noProof/>
              </w:rPr>
              <w:t>3.10</w:t>
            </w:r>
            <w:r w:rsidR="00F27889">
              <w:rPr>
                <w:rFonts w:asciiTheme="minorHAnsi" w:eastAsiaTheme="minorEastAsia" w:hAnsiTheme="minorHAnsi" w:cstheme="minorBidi"/>
                <w:noProof/>
                <w:sz w:val="22"/>
                <w:szCs w:val="22"/>
              </w:rPr>
              <w:tab/>
            </w:r>
            <w:r w:rsidR="00F27889" w:rsidRPr="00951207">
              <w:rPr>
                <w:rStyle w:val="Hyperlink"/>
                <w:b/>
                <w:bCs/>
                <w:noProof/>
              </w:rPr>
              <w:t>Pelatihan</w:t>
            </w:r>
            <w:r w:rsidR="00F27889">
              <w:rPr>
                <w:noProof/>
                <w:webHidden/>
              </w:rPr>
              <w:tab/>
            </w:r>
            <w:r w:rsidR="00F27889">
              <w:rPr>
                <w:noProof/>
                <w:webHidden/>
              </w:rPr>
              <w:fldChar w:fldCharType="begin"/>
            </w:r>
            <w:r w:rsidR="00F27889">
              <w:rPr>
                <w:noProof/>
                <w:webHidden/>
              </w:rPr>
              <w:instrText xml:space="preserve"> PAGEREF _Toc83383303 \h </w:instrText>
            </w:r>
            <w:r w:rsidR="00F27889">
              <w:rPr>
                <w:noProof/>
                <w:webHidden/>
              </w:rPr>
            </w:r>
            <w:r w:rsidR="00F27889">
              <w:rPr>
                <w:noProof/>
                <w:webHidden/>
              </w:rPr>
              <w:fldChar w:fldCharType="separate"/>
            </w:r>
            <w:r w:rsidR="00F27889">
              <w:rPr>
                <w:noProof/>
                <w:webHidden/>
              </w:rPr>
              <w:t>34</w:t>
            </w:r>
            <w:r w:rsidR="00F27889">
              <w:rPr>
                <w:noProof/>
                <w:webHidden/>
              </w:rPr>
              <w:fldChar w:fldCharType="end"/>
            </w:r>
          </w:hyperlink>
        </w:p>
        <w:p w14:paraId="43DE0776" w14:textId="6B438536" w:rsidR="00F27889" w:rsidRDefault="006F75D5">
          <w:pPr>
            <w:pStyle w:val="TOC2"/>
            <w:tabs>
              <w:tab w:val="left" w:pos="1100"/>
              <w:tab w:val="right" w:leader="dot" w:pos="7927"/>
            </w:tabs>
            <w:rPr>
              <w:rFonts w:asciiTheme="minorHAnsi" w:eastAsiaTheme="minorEastAsia" w:hAnsiTheme="minorHAnsi" w:cstheme="minorBidi"/>
              <w:noProof/>
              <w:sz w:val="22"/>
              <w:szCs w:val="22"/>
            </w:rPr>
          </w:pPr>
          <w:hyperlink w:anchor="_Toc83383304" w:history="1">
            <w:r w:rsidR="00F27889" w:rsidRPr="00951207">
              <w:rPr>
                <w:rStyle w:val="Hyperlink"/>
                <w:b/>
                <w:noProof/>
              </w:rPr>
              <w:t>3.11</w:t>
            </w:r>
            <w:r w:rsidR="00F27889">
              <w:rPr>
                <w:rFonts w:asciiTheme="minorHAnsi" w:eastAsiaTheme="minorEastAsia" w:hAnsiTheme="minorHAnsi" w:cstheme="minorBidi"/>
                <w:noProof/>
                <w:sz w:val="22"/>
                <w:szCs w:val="22"/>
              </w:rPr>
              <w:tab/>
            </w:r>
            <w:r w:rsidR="00F27889" w:rsidRPr="00951207">
              <w:rPr>
                <w:rStyle w:val="Hyperlink"/>
                <w:b/>
                <w:bCs/>
                <w:noProof/>
              </w:rPr>
              <w:t>Go – Live</w:t>
            </w:r>
            <w:r w:rsidR="00F27889">
              <w:rPr>
                <w:noProof/>
                <w:webHidden/>
              </w:rPr>
              <w:tab/>
            </w:r>
            <w:r w:rsidR="00F27889">
              <w:rPr>
                <w:noProof/>
                <w:webHidden/>
              </w:rPr>
              <w:fldChar w:fldCharType="begin"/>
            </w:r>
            <w:r w:rsidR="00F27889">
              <w:rPr>
                <w:noProof/>
                <w:webHidden/>
              </w:rPr>
              <w:instrText xml:space="preserve"> PAGEREF _Toc83383304 \h </w:instrText>
            </w:r>
            <w:r w:rsidR="00F27889">
              <w:rPr>
                <w:noProof/>
                <w:webHidden/>
              </w:rPr>
            </w:r>
            <w:r w:rsidR="00F27889">
              <w:rPr>
                <w:noProof/>
                <w:webHidden/>
              </w:rPr>
              <w:fldChar w:fldCharType="separate"/>
            </w:r>
            <w:r w:rsidR="00F27889">
              <w:rPr>
                <w:noProof/>
                <w:webHidden/>
              </w:rPr>
              <w:t>34</w:t>
            </w:r>
            <w:r w:rsidR="00F27889">
              <w:rPr>
                <w:noProof/>
                <w:webHidden/>
              </w:rPr>
              <w:fldChar w:fldCharType="end"/>
            </w:r>
          </w:hyperlink>
        </w:p>
        <w:p w14:paraId="37D10984" w14:textId="5A43833B"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305" w:history="1">
            <w:r w:rsidR="00F27889" w:rsidRPr="00951207">
              <w:rPr>
                <w:rStyle w:val="Hyperlink"/>
                <w:noProof/>
              </w:rPr>
              <w:t>BAB IV IMPLEMENTASI DAN PENGUJIAN</w:t>
            </w:r>
            <w:r w:rsidR="00F27889">
              <w:rPr>
                <w:noProof/>
                <w:webHidden/>
              </w:rPr>
              <w:tab/>
            </w:r>
            <w:r w:rsidR="00F27889">
              <w:rPr>
                <w:noProof/>
                <w:webHidden/>
              </w:rPr>
              <w:fldChar w:fldCharType="begin"/>
            </w:r>
            <w:r w:rsidR="00F27889">
              <w:rPr>
                <w:noProof/>
                <w:webHidden/>
              </w:rPr>
              <w:instrText xml:space="preserve"> PAGEREF _Toc83383305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6966EA03" w14:textId="60606E9E"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306" w:history="1">
            <w:r w:rsidR="00F27889" w:rsidRPr="00951207">
              <w:rPr>
                <w:rStyle w:val="Hyperlink"/>
                <w:noProof/>
              </w:rPr>
              <w:t>4.1</w:t>
            </w:r>
            <w:r w:rsidR="00F27889">
              <w:rPr>
                <w:rFonts w:asciiTheme="minorHAnsi" w:eastAsiaTheme="minorEastAsia" w:hAnsiTheme="minorHAnsi" w:cstheme="minorBidi"/>
                <w:noProof/>
                <w:sz w:val="22"/>
                <w:szCs w:val="22"/>
              </w:rPr>
              <w:tab/>
            </w:r>
            <w:r w:rsidR="00F27889" w:rsidRPr="00951207">
              <w:rPr>
                <w:rStyle w:val="Hyperlink"/>
                <w:noProof/>
              </w:rPr>
              <w:t>Implementasi</w:t>
            </w:r>
            <w:r w:rsidR="00F27889">
              <w:rPr>
                <w:noProof/>
                <w:webHidden/>
              </w:rPr>
              <w:tab/>
            </w:r>
            <w:r w:rsidR="00F27889">
              <w:rPr>
                <w:noProof/>
                <w:webHidden/>
              </w:rPr>
              <w:fldChar w:fldCharType="begin"/>
            </w:r>
            <w:r w:rsidR="00F27889">
              <w:rPr>
                <w:noProof/>
                <w:webHidden/>
              </w:rPr>
              <w:instrText xml:space="preserve"> PAGEREF _Toc83383306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2C2C65DC" w14:textId="380015B3"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307" w:history="1">
            <w:r w:rsidR="00F27889" w:rsidRPr="00951207">
              <w:rPr>
                <w:rStyle w:val="Hyperlink"/>
                <w:noProof/>
              </w:rPr>
              <w:t>4.1.1</w:t>
            </w:r>
            <w:r w:rsidR="00F27889">
              <w:rPr>
                <w:rFonts w:asciiTheme="minorHAnsi" w:eastAsiaTheme="minorEastAsia" w:hAnsiTheme="minorHAnsi" w:cstheme="minorBidi"/>
                <w:noProof/>
                <w:sz w:val="22"/>
                <w:szCs w:val="22"/>
              </w:rPr>
              <w:tab/>
            </w:r>
            <w:r w:rsidR="00F27889" w:rsidRPr="00951207">
              <w:rPr>
                <w:rStyle w:val="Hyperlink"/>
                <w:noProof/>
              </w:rPr>
              <w:t>Implementasi Basis Data</w:t>
            </w:r>
            <w:r w:rsidR="00F27889">
              <w:rPr>
                <w:noProof/>
                <w:webHidden/>
              </w:rPr>
              <w:tab/>
            </w:r>
            <w:r w:rsidR="00F27889">
              <w:rPr>
                <w:noProof/>
                <w:webHidden/>
              </w:rPr>
              <w:fldChar w:fldCharType="begin"/>
            </w:r>
            <w:r w:rsidR="00F27889">
              <w:rPr>
                <w:noProof/>
                <w:webHidden/>
              </w:rPr>
              <w:instrText xml:space="preserve"> PAGEREF _Toc83383307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3E4C6A8F" w14:textId="1A04425C" w:rsidR="00F27889" w:rsidRDefault="006F75D5">
          <w:pPr>
            <w:pStyle w:val="TOC3"/>
            <w:tabs>
              <w:tab w:val="left" w:pos="1320"/>
              <w:tab w:val="right" w:leader="dot" w:pos="7927"/>
            </w:tabs>
            <w:rPr>
              <w:rFonts w:asciiTheme="minorHAnsi" w:eastAsiaTheme="minorEastAsia" w:hAnsiTheme="minorHAnsi" w:cstheme="minorBidi"/>
              <w:noProof/>
              <w:sz w:val="22"/>
              <w:szCs w:val="22"/>
            </w:rPr>
          </w:pPr>
          <w:hyperlink w:anchor="_Toc83383308" w:history="1">
            <w:r w:rsidR="00F27889" w:rsidRPr="00951207">
              <w:rPr>
                <w:rStyle w:val="Hyperlink"/>
                <w:noProof/>
              </w:rPr>
              <w:t>4.1.2</w:t>
            </w:r>
            <w:r w:rsidR="00F27889">
              <w:rPr>
                <w:rFonts w:asciiTheme="minorHAnsi" w:eastAsiaTheme="minorEastAsia" w:hAnsiTheme="minorHAnsi" w:cstheme="minorBidi"/>
                <w:noProof/>
                <w:sz w:val="22"/>
                <w:szCs w:val="22"/>
              </w:rPr>
              <w:tab/>
            </w:r>
            <w:r w:rsidR="00F27889" w:rsidRPr="00951207">
              <w:rPr>
                <w:rStyle w:val="Hyperlink"/>
                <w:noProof/>
              </w:rPr>
              <w:t>Implementasi Antarmuka Pengguna</w:t>
            </w:r>
            <w:r w:rsidR="00F27889">
              <w:rPr>
                <w:noProof/>
                <w:webHidden/>
              </w:rPr>
              <w:tab/>
            </w:r>
            <w:r w:rsidR="00F27889">
              <w:rPr>
                <w:noProof/>
                <w:webHidden/>
              </w:rPr>
              <w:fldChar w:fldCharType="begin"/>
            </w:r>
            <w:r w:rsidR="00F27889">
              <w:rPr>
                <w:noProof/>
                <w:webHidden/>
              </w:rPr>
              <w:instrText xml:space="preserve"> PAGEREF _Toc83383308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14A0CE49" w14:textId="4B163042" w:rsidR="00F27889" w:rsidRDefault="006F75D5">
          <w:pPr>
            <w:pStyle w:val="TOC2"/>
            <w:tabs>
              <w:tab w:val="right" w:leader="dot" w:pos="7927"/>
            </w:tabs>
            <w:rPr>
              <w:rFonts w:asciiTheme="minorHAnsi" w:eastAsiaTheme="minorEastAsia" w:hAnsiTheme="minorHAnsi" w:cstheme="minorBidi"/>
              <w:noProof/>
              <w:sz w:val="22"/>
              <w:szCs w:val="22"/>
            </w:rPr>
          </w:pPr>
          <w:hyperlink w:anchor="_Toc83383309" w:history="1">
            <w:r w:rsidR="00F27889" w:rsidRPr="00951207">
              <w:rPr>
                <w:rStyle w:val="Hyperlink"/>
                <w:noProof/>
              </w:rPr>
              <w:t>4.2  Pengujian Sistem</w:t>
            </w:r>
            <w:r w:rsidR="00F27889">
              <w:rPr>
                <w:noProof/>
                <w:webHidden/>
              </w:rPr>
              <w:tab/>
            </w:r>
            <w:r w:rsidR="00F27889">
              <w:rPr>
                <w:noProof/>
                <w:webHidden/>
              </w:rPr>
              <w:fldChar w:fldCharType="begin"/>
            </w:r>
            <w:r w:rsidR="00F27889">
              <w:rPr>
                <w:noProof/>
                <w:webHidden/>
              </w:rPr>
              <w:instrText xml:space="preserve"> PAGEREF _Toc83383309 \h </w:instrText>
            </w:r>
            <w:r w:rsidR="00F27889">
              <w:rPr>
                <w:noProof/>
                <w:webHidden/>
              </w:rPr>
            </w:r>
            <w:r w:rsidR="00F27889">
              <w:rPr>
                <w:noProof/>
                <w:webHidden/>
              </w:rPr>
              <w:fldChar w:fldCharType="separate"/>
            </w:r>
            <w:r w:rsidR="00F27889">
              <w:rPr>
                <w:noProof/>
                <w:webHidden/>
              </w:rPr>
              <w:t>35</w:t>
            </w:r>
            <w:r w:rsidR="00F27889">
              <w:rPr>
                <w:noProof/>
                <w:webHidden/>
              </w:rPr>
              <w:fldChar w:fldCharType="end"/>
            </w:r>
          </w:hyperlink>
        </w:p>
        <w:p w14:paraId="7816944B" w14:textId="256764E7"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310" w:history="1">
            <w:r w:rsidR="00F27889" w:rsidRPr="00951207">
              <w:rPr>
                <w:rStyle w:val="Hyperlink"/>
                <w:noProof/>
              </w:rPr>
              <w:t>BAB V KESIMPULAN DAN SARAN</w:t>
            </w:r>
            <w:r w:rsidR="00F27889">
              <w:rPr>
                <w:noProof/>
                <w:webHidden/>
              </w:rPr>
              <w:tab/>
            </w:r>
            <w:r w:rsidR="00F27889">
              <w:rPr>
                <w:noProof/>
                <w:webHidden/>
              </w:rPr>
              <w:fldChar w:fldCharType="begin"/>
            </w:r>
            <w:r w:rsidR="00F27889">
              <w:rPr>
                <w:noProof/>
                <w:webHidden/>
              </w:rPr>
              <w:instrText xml:space="preserve"> PAGEREF _Toc83383310 \h </w:instrText>
            </w:r>
            <w:r w:rsidR="00F27889">
              <w:rPr>
                <w:noProof/>
                <w:webHidden/>
              </w:rPr>
            </w:r>
            <w:r w:rsidR="00F27889">
              <w:rPr>
                <w:noProof/>
                <w:webHidden/>
              </w:rPr>
              <w:fldChar w:fldCharType="separate"/>
            </w:r>
            <w:r w:rsidR="00F27889">
              <w:rPr>
                <w:noProof/>
                <w:webHidden/>
              </w:rPr>
              <w:t>36</w:t>
            </w:r>
            <w:r w:rsidR="00F27889">
              <w:rPr>
                <w:noProof/>
                <w:webHidden/>
              </w:rPr>
              <w:fldChar w:fldCharType="end"/>
            </w:r>
          </w:hyperlink>
        </w:p>
        <w:p w14:paraId="1543EFEB" w14:textId="04FBCA08"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311" w:history="1">
            <w:r w:rsidR="00F27889" w:rsidRPr="00951207">
              <w:rPr>
                <w:rStyle w:val="Hyperlink"/>
                <w:noProof/>
              </w:rPr>
              <w:t>5.1</w:t>
            </w:r>
            <w:r w:rsidR="00F27889">
              <w:rPr>
                <w:rFonts w:asciiTheme="minorHAnsi" w:eastAsiaTheme="minorEastAsia" w:hAnsiTheme="minorHAnsi" w:cstheme="minorBidi"/>
                <w:noProof/>
                <w:sz w:val="22"/>
                <w:szCs w:val="22"/>
              </w:rPr>
              <w:tab/>
            </w:r>
            <w:r w:rsidR="00F27889" w:rsidRPr="00951207">
              <w:rPr>
                <w:rStyle w:val="Hyperlink"/>
                <w:noProof/>
              </w:rPr>
              <w:t>Kesimpulan</w:t>
            </w:r>
            <w:r w:rsidR="00F27889">
              <w:rPr>
                <w:noProof/>
                <w:webHidden/>
              </w:rPr>
              <w:tab/>
            </w:r>
            <w:r w:rsidR="00F27889">
              <w:rPr>
                <w:noProof/>
                <w:webHidden/>
              </w:rPr>
              <w:fldChar w:fldCharType="begin"/>
            </w:r>
            <w:r w:rsidR="00F27889">
              <w:rPr>
                <w:noProof/>
                <w:webHidden/>
              </w:rPr>
              <w:instrText xml:space="preserve"> PAGEREF _Toc83383311 \h </w:instrText>
            </w:r>
            <w:r w:rsidR="00F27889">
              <w:rPr>
                <w:noProof/>
                <w:webHidden/>
              </w:rPr>
            </w:r>
            <w:r w:rsidR="00F27889">
              <w:rPr>
                <w:noProof/>
                <w:webHidden/>
              </w:rPr>
              <w:fldChar w:fldCharType="separate"/>
            </w:r>
            <w:r w:rsidR="00F27889">
              <w:rPr>
                <w:noProof/>
                <w:webHidden/>
              </w:rPr>
              <w:t>36</w:t>
            </w:r>
            <w:r w:rsidR="00F27889">
              <w:rPr>
                <w:noProof/>
                <w:webHidden/>
              </w:rPr>
              <w:fldChar w:fldCharType="end"/>
            </w:r>
          </w:hyperlink>
        </w:p>
        <w:p w14:paraId="6A57C8C9" w14:textId="59002CB4" w:rsidR="00F27889" w:rsidRDefault="006F75D5">
          <w:pPr>
            <w:pStyle w:val="TOC2"/>
            <w:tabs>
              <w:tab w:val="left" w:pos="880"/>
              <w:tab w:val="right" w:leader="dot" w:pos="7927"/>
            </w:tabs>
            <w:rPr>
              <w:rFonts w:asciiTheme="minorHAnsi" w:eastAsiaTheme="minorEastAsia" w:hAnsiTheme="minorHAnsi" w:cstheme="minorBidi"/>
              <w:noProof/>
              <w:sz w:val="22"/>
              <w:szCs w:val="22"/>
            </w:rPr>
          </w:pPr>
          <w:hyperlink w:anchor="_Toc83383312" w:history="1">
            <w:r w:rsidR="00F27889" w:rsidRPr="00951207">
              <w:rPr>
                <w:rStyle w:val="Hyperlink"/>
                <w:noProof/>
              </w:rPr>
              <w:t>5.2</w:t>
            </w:r>
            <w:r w:rsidR="00F27889">
              <w:rPr>
                <w:rFonts w:asciiTheme="minorHAnsi" w:eastAsiaTheme="minorEastAsia" w:hAnsiTheme="minorHAnsi" w:cstheme="minorBidi"/>
                <w:noProof/>
                <w:sz w:val="22"/>
                <w:szCs w:val="22"/>
              </w:rPr>
              <w:tab/>
            </w:r>
            <w:r w:rsidR="00F27889" w:rsidRPr="00951207">
              <w:rPr>
                <w:rStyle w:val="Hyperlink"/>
                <w:noProof/>
              </w:rPr>
              <w:t>Saran</w:t>
            </w:r>
            <w:r w:rsidR="00F27889">
              <w:rPr>
                <w:noProof/>
                <w:webHidden/>
              </w:rPr>
              <w:tab/>
            </w:r>
            <w:r w:rsidR="00F27889">
              <w:rPr>
                <w:noProof/>
                <w:webHidden/>
              </w:rPr>
              <w:fldChar w:fldCharType="begin"/>
            </w:r>
            <w:r w:rsidR="00F27889">
              <w:rPr>
                <w:noProof/>
                <w:webHidden/>
              </w:rPr>
              <w:instrText xml:space="preserve"> PAGEREF _Toc83383312 \h </w:instrText>
            </w:r>
            <w:r w:rsidR="00F27889">
              <w:rPr>
                <w:noProof/>
                <w:webHidden/>
              </w:rPr>
            </w:r>
            <w:r w:rsidR="00F27889">
              <w:rPr>
                <w:noProof/>
                <w:webHidden/>
              </w:rPr>
              <w:fldChar w:fldCharType="separate"/>
            </w:r>
            <w:r w:rsidR="00F27889">
              <w:rPr>
                <w:noProof/>
                <w:webHidden/>
              </w:rPr>
              <w:t>36</w:t>
            </w:r>
            <w:r w:rsidR="00F27889">
              <w:rPr>
                <w:noProof/>
                <w:webHidden/>
              </w:rPr>
              <w:fldChar w:fldCharType="end"/>
            </w:r>
          </w:hyperlink>
        </w:p>
        <w:p w14:paraId="44BEAC9F" w14:textId="2C694B3A" w:rsidR="00F27889" w:rsidRDefault="006F75D5">
          <w:pPr>
            <w:pStyle w:val="TOC1"/>
            <w:tabs>
              <w:tab w:val="right" w:leader="dot" w:pos="7927"/>
            </w:tabs>
            <w:rPr>
              <w:rFonts w:asciiTheme="minorHAnsi" w:eastAsiaTheme="minorEastAsia" w:hAnsiTheme="minorHAnsi" w:cstheme="minorBidi"/>
              <w:noProof/>
              <w:sz w:val="22"/>
              <w:szCs w:val="22"/>
            </w:rPr>
          </w:pPr>
          <w:hyperlink w:anchor="_Toc83383313" w:history="1">
            <w:r w:rsidR="00F27889" w:rsidRPr="00951207">
              <w:rPr>
                <w:rStyle w:val="Hyperlink"/>
                <w:noProof/>
              </w:rPr>
              <w:t>DAFTAR PUSTAKA</w:t>
            </w:r>
            <w:r w:rsidR="00F27889">
              <w:rPr>
                <w:noProof/>
                <w:webHidden/>
              </w:rPr>
              <w:tab/>
            </w:r>
            <w:r w:rsidR="00F27889">
              <w:rPr>
                <w:noProof/>
                <w:webHidden/>
              </w:rPr>
              <w:fldChar w:fldCharType="begin"/>
            </w:r>
            <w:r w:rsidR="00F27889">
              <w:rPr>
                <w:noProof/>
                <w:webHidden/>
              </w:rPr>
              <w:instrText xml:space="preserve"> PAGEREF _Toc83383313 \h </w:instrText>
            </w:r>
            <w:r w:rsidR="00F27889">
              <w:rPr>
                <w:noProof/>
                <w:webHidden/>
              </w:rPr>
            </w:r>
            <w:r w:rsidR="00F27889">
              <w:rPr>
                <w:noProof/>
                <w:webHidden/>
              </w:rPr>
              <w:fldChar w:fldCharType="separate"/>
            </w:r>
            <w:r w:rsidR="00F27889">
              <w:rPr>
                <w:noProof/>
                <w:webHidden/>
              </w:rPr>
              <w:t>37</w:t>
            </w:r>
            <w:r w:rsidR="00F27889">
              <w:rPr>
                <w:noProof/>
                <w:webHidden/>
              </w:rPr>
              <w:fldChar w:fldCharType="end"/>
            </w:r>
          </w:hyperlink>
        </w:p>
        <w:p w14:paraId="073E67BF" w14:textId="61F1354A" w:rsidR="00E84F03" w:rsidRDefault="00E027C4" w:rsidP="00E84F03">
          <w:pPr>
            <w:rPr>
              <w:b/>
              <w:bCs/>
              <w:noProof/>
            </w:rPr>
          </w:pPr>
          <w:r>
            <w:rPr>
              <w:b/>
              <w:bCs/>
              <w:noProof/>
            </w:rPr>
            <w:fldChar w:fldCharType="end"/>
          </w:r>
        </w:p>
      </w:sdtContent>
    </w:sdt>
    <w:bookmarkStart w:id="15" w:name="_Toc530564734" w:displacedByCustomXml="prev"/>
    <w:p w14:paraId="3F805557" w14:textId="77777777" w:rsidR="00820AA7" w:rsidRDefault="00820AA7" w:rsidP="00E84F03">
      <w:pPr>
        <w:pStyle w:val="Heading1"/>
        <w:numPr>
          <w:ilvl w:val="0"/>
          <w:numId w:val="0"/>
        </w:numPr>
        <w:ind w:left="432"/>
      </w:pPr>
    </w:p>
    <w:p w14:paraId="4F2E6CEF" w14:textId="77777777" w:rsidR="00820AA7" w:rsidRDefault="00820AA7" w:rsidP="00E84F03">
      <w:pPr>
        <w:pStyle w:val="Heading1"/>
        <w:numPr>
          <w:ilvl w:val="0"/>
          <w:numId w:val="0"/>
        </w:numPr>
        <w:ind w:left="432"/>
      </w:pPr>
    </w:p>
    <w:p w14:paraId="392AE5D8" w14:textId="52F34210" w:rsidR="00820AA7" w:rsidRDefault="00820AA7" w:rsidP="00E84F03">
      <w:pPr>
        <w:pStyle w:val="Heading1"/>
        <w:numPr>
          <w:ilvl w:val="0"/>
          <w:numId w:val="0"/>
        </w:numPr>
        <w:ind w:left="432"/>
      </w:pPr>
    </w:p>
    <w:p w14:paraId="593A415E" w14:textId="2AEAA005" w:rsidR="00820AA7" w:rsidRDefault="00820AA7" w:rsidP="00820AA7">
      <w:pPr>
        <w:rPr>
          <w:lang w:val="id-ID"/>
        </w:rPr>
      </w:pPr>
    </w:p>
    <w:p w14:paraId="0609B6BD" w14:textId="3DB418BF" w:rsidR="00820AA7" w:rsidRDefault="00820AA7" w:rsidP="00820AA7">
      <w:pPr>
        <w:rPr>
          <w:lang w:val="id-ID"/>
        </w:rPr>
      </w:pPr>
    </w:p>
    <w:p w14:paraId="4126380B" w14:textId="7240E3F9" w:rsidR="00820AA7" w:rsidRDefault="00820AA7" w:rsidP="00820AA7">
      <w:pPr>
        <w:rPr>
          <w:lang w:val="id-ID"/>
        </w:rPr>
      </w:pPr>
    </w:p>
    <w:p w14:paraId="3E76A977" w14:textId="6950042F" w:rsidR="00820AA7" w:rsidRDefault="00820AA7" w:rsidP="00820AA7">
      <w:pPr>
        <w:rPr>
          <w:lang w:val="id-ID"/>
        </w:rPr>
      </w:pPr>
    </w:p>
    <w:p w14:paraId="3DBD63A1" w14:textId="25A3E830" w:rsidR="00820AA7" w:rsidRDefault="00820AA7" w:rsidP="00820AA7">
      <w:pPr>
        <w:rPr>
          <w:lang w:val="id-ID"/>
        </w:rPr>
      </w:pPr>
    </w:p>
    <w:p w14:paraId="1C0F44F8" w14:textId="10D5952B" w:rsidR="00820AA7" w:rsidRDefault="00820AA7" w:rsidP="00820AA7">
      <w:pPr>
        <w:rPr>
          <w:lang w:val="id-ID"/>
        </w:rPr>
      </w:pPr>
    </w:p>
    <w:p w14:paraId="6CC85980" w14:textId="5D1E7D42" w:rsidR="00820AA7" w:rsidRDefault="00820AA7" w:rsidP="00820AA7">
      <w:pPr>
        <w:rPr>
          <w:lang w:val="id-ID"/>
        </w:rPr>
      </w:pPr>
    </w:p>
    <w:p w14:paraId="75B82D42" w14:textId="35AD267A" w:rsidR="00820AA7" w:rsidRDefault="00820AA7" w:rsidP="00820AA7">
      <w:pPr>
        <w:rPr>
          <w:lang w:val="id-ID"/>
        </w:rPr>
      </w:pPr>
    </w:p>
    <w:p w14:paraId="4EA9E691" w14:textId="66FF371E" w:rsidR="00820AA7" w:rsidRDefault="00820AA7" w:rsidP="00820AA7">
      <w:pPr>
        <w:rPr>
          <w:lang w:val="id-ID"/>
        </w:rPr>
      </w:pPr>
    </w:p>
    <w:p w14:paraId="67F2700F" w14:textId="5AC1DA72" w:rsidR="00820AA7" w:rsidRDefault="00820AA7" w:rsidP="00820AA7">
      <w:pPr>
        <w:rPr>
          <w:lang w:val="id-ID"/>
        </w:rPr>
      </w:pPr>
    </w:p>
    <w:p w14:paraId="59E62FF0" w14:textId="6EC9F2EF" w:rsidR="00820AA7" w:rsidRDefault="00820AA7" w:rsidP="00820AA7">
      <w:pPr>
        <w:rPr>
          <w:lang w:val="id-ID"/>
        </w:rPr>
      </w:pPr>
    </w:p>
    <w:p w14:paraId="5479B87A" w14:textId="5CA711AF" w:rsidR="00820AA7" w:rsidRDefault="00820AA7" w:rsidP="00820AA7">
      <w:pPr>
        <w:rPr>
          <w:lang w:val="id-ID"/>
        </w:rPr>
      </w:pPr>
    </w:p>
    <w:p w14:paraId="105E5FF6" w14:textId="0F941DBD" w:rsidR="00820AA7" w:rsidRDefault="00820AA7" w:rsidP="00820AA7">
      <w:pPr>
        <w:rPr>
          <w:lang w:val="id-ID"/>
        </w:rPr>
      </w:pPr>
    </w:p>
    <w:p w14:paraId="40458612" w14:textId="46353309" w:rsidR="00820AA7" w:rsidRDefault="00820AA7" w:rsidP="00820AA7">
      <w:pPr>
        <w:rPr>
          <w:lang w:val="id-ID"/>
        </w:rPr>
      </w:pPr>
    </w:p>
    <w:p w14:paraId="01F3B997" w14:textId="77777777" w:rsidR="00820AA7" w:rsidRPr="00820AA7" w:rsidRDefault="00820AA7" w:rsidP="00820AA7">
      <w:pPr>
        <w:rPr>
          <w:lang w:val="id-ID"/>
        </w:rPr>
      </w:pPr>
    </w:p>
    <w:p w14:paraId="1B4F7975" w14:textId="77777777" w:rsidR="00820AA7" w:rsidRDefault="00820AA7" w:rsidP="00E84F03">
      <w:pPr>
        <w:pStyle w:val="Heading1"/>
        <w:numPr>
          <w:ilvl w:val="0"/>
          <w:numId w:val="0"/>
        </w:numPr>
        <w:ind w:left="432"/>
      </w:pPr>
    </w:p>
    <w:p w14:paraId="001ECA88" w14:textId="3DC074D9" w:rsidR="00E84F03" w:rsidRDefault="00E84F03" w:rsidP="00E84F03">
      <w:pPr>
        <w:pStyle w:val="Heading1"/>
        <w:numPr>
          <w:ilvl w:val="0"/>
          <w:numId w:val="0"/>
        </w:numPr>
        <w:ind w:left="432"/>
      </w:pPr>
      <w:bookmarkStart w:id="16" w:name="_Toc83383247"/>
      <w:r>
        <w:t>DAFTAR GAMBAR</w:t>
      </w:r>
      <w:bookmarkEnd w:id="16"/>
    </w:p>
    <w:p w14:paraId="73681E2D" w14:textId="326D0E43" w:rsidR="00820AA7" w:rsidRDefault="00820AA7">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3183272" w:history="1">
        <w:r w:rsidRPr="006243D3">
          <w:rPr>
            <w:rStyle w:val="Hyperlink"/>
            <w:rFonts w:eastAsiaTheme="majorEastAsia"/>
            <w:noProof/>
          </w:rPr>
          <w:t>Gambar 1 Scrum</w:t>
        </w:r>
        <w:r>
          <w:rPr>
            <w:noProof/>
            <w:webHidden/>
          </w:rPr>
          <w:tab/>
        </w:r>
        <w:r>
          <w:rPr>
            <w:noProof/>
            <w:webHidden/>
          </w:rPr>
          <w:fldChar w:fldCharType="begin"/>
        </w:r>
        <w:r>
          <w:rPr>
            <w:noProof/>
            <w:webHidden/>
          </w:rPr>
          <w:instrText xml:space="preserve"> PAGEREF _Toc83183272 \h </w:instrText>
        </w:r>
        <w:r>
          <w:rPr>
            <w:noProof/>
            <w:webHidden/>
          </w:rPr>
        </w:r>
        <w:r>
          <w:rPr>
            <w:noProof/>
            <w:webHidden/>
          </w:rPr>
          <w:fldChar w:fldCharType="separate"/>
        </w:r>
        <w:r>
          <w:rPr>
            <w:noProof/>
            <w:webHidden/>
          </w:rPr>
          <w:t>13</w:t>
        </w:r>
        <w:r>
          <w:rPr>
            <w:noProof/>
            <w:webHidden/>
          </w:rPr>
          <w:fldChar w:fldCharType="end"/>
        </w:r>
      </w:hyperlink>
    </w:p>
    <w:p w14:paraId="7C5A8BBF" w14:textId="31ED2B31" w:rsidR="00820AA7" w:rsidRDefault="006F75D5">
      <w:pPr>
        <w:pStyle w:val="TableofFigures"/>
        <w:tabs>
          <w:tab w:val="right" w:leader="dot" w:pos="7927"/>
        </w:tabs>
        <w:rPr>
          <w:rFonts w:asciiTheme="minorHAnsi" w:eastAsiaTheme="minorEastAsia" w:hAnsiTheme="minorHAnsi" w:cstheme="minorBidi"/>
          <w:noProof/>
          <w:sz w:val="22"/>
          <w:szCs w:val="22"/>
        </w:rPr>
      </w:pPr>
      <w:hyperlink w:anchor="_Toc83183273" w:history="1">
        <w:r w:rsidR="00820AA7" w:rsidRPr="006243D3">
          <w:rPr>
            <w:rStyle w:val="Hyperlink"/>
            <w:rFonts w:eastAsiaTheme="majorEastAsia"/>
            <w:noProof/>
          </w:rPr>
          <w:t>Gambar 2 Struktur Organisasi Jogja Painting</w:t>
        </w:r>
        <w:r w:rsidR="00820AA7">
          <w:rPr>
            <w:noProof/>
            <w:webHidden/>
          </w:rPr>
          <w:tab/>
        </w:r>
        <w:r w:rsidR="00820AA7">
          <w:rPr>
            <w:noProof/>
            <w:webHidden/>
          </w:rPr>
          <w:fldChar w:fldCharType="begin"/>
        </w:r>
        <w:r w:rsidR="00820AA7">
          <w:rPr>
            <w:noProof/>
            <w:webHidden/>
          </w:rPr>
          <w:instrText xml:space="preserve"> PAGEREF _Toc83183273 \h </w:instrText>
        </w:r>
        <w:r w:rsidR="00820AA7">
          <w:rPr>
            <w:noProof/>
            <w:webHidden/>
          </w:rPr>
        </w:r>
        <w:r w:rsidR="00820AA7">
          <w:rPr>
            <w:noProof/>
            <w:webHidden/>
          </w:rPr>
          <w:fldChar w:fldCharType="separate"/>
        </w:r>
        <w:r w:rsidR="00820AA7">
          <w:rPr>
            <w:noProof/>
            <w:webHidden/>
          </w:rPr>
          <w:t>23</w:t>
        </w:r>
        <w:r w:rsidR="00820AA7">
          <w:rPr>
            <w:noProof/>
            <w:webHidden/>
          </w:rPr>
          <w:fldChar w:fldCharType="end"/>
        </w:r>
      </w:hyperlink>
    </w:p>
    <w:p w14:paraId="04E9B1EC" w14:textId="38B011B4" w:rsidR="007D6F16" w:rsidRPr="008D6480" w:rsidRDefault="00820AA7"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3383248"/>
      <w:r>
        <w:t>DAFTAR TABEL</w:t>
      </w:r>
      <w:bookmarkEnd w:id="17"/>
    </w:p>
    <w:bookmarkStart w:id="18" w:name="_Toc25252683"/>
    <w:p w14:paraId="019D8846" w14:textId="30AEE936" w:rsidR="00820AA7" w:rsidRDefault="00820AA7">
      <w:pPr>
        <w:pStyle w:val="TableofFigures"/>
        <w:tabs>
          <w:tab w:val="right" w:leader="dot" w:pos="7927"/>
        </w:tabs>
        <w:rPr>
          <w:rFonts w:asciiTheme="minorHAnsi" w:eastAsiaTheme="minorEastAsia" w:hAnsiTheme="minorHAnsi" w:cstheme="minorBidi"/>
          <w:noProof/>
          <w:sz w:val="22"/>
          <w:szCs w:val="22"/>
        </w:rPr>
      </w:pPr>
      <w:r>
        <w:rPr>
          <w:lang w:val="id-ID"/>
        </w:rPr>
        <w:fldChar w:fldCharType="begin"/>
      </w:r>
      <w:r>
        <w:rPr>
          <w:lang w:val="id-ID"/>
        </w:rPr>
        <w:instrText xml:space="preserve"> TOC \h \z \c "Table" </w:instrText>
      </w:r>
      <w:r>
        <w:rPr>
          <w:lang w:val="id-ID"/>
        </w:rPr>
        <w:fldChar w:fldCharType="separate"/>
      </w:r>
      <w:hyperlink w:anchor="_Toc83183259" w:history="1">
        <w:r w:rsidRPr="00D77FA0">
          <w:rPr>
            <w:rStyle w:val="Hyperlink"/>
            <w:rFonts w:eastAsiaTheme="majorEastAsia"/>
            <w:noProof/>
          </w:rPr>
          <w:t>Table 1 Tim Scrum</w:t>
        </w:r>
        <w:r>
          <w:rPr>
            <w:noProof/>
            <w:webHidden/>
          </w:rPr>
          <w:tab/>
        </w:r>
        <w:r>
          <w:rPr>
            <w:noProof/>
            <w:webHidden/>
          </w:rPr>
          <w:fldChar w:fldCharType="begin"/>
        </w:r>
        <w:r>
          <w:rPr>
            <w:noProof/>
            <w:webHidden/>
          </w:rPr>
          <w:instrText xml:space="preserve"> PAGEREF _Toc83183259 \h </w:instrText>
        </w:r>
        <w:r>
          <w:rPr>
            <w:noProof/>
            <w:webHidden/>
          </w:rPr>
        </w:r>
        <w:r>
          <w:rPr>
            <w:noProof/>
            <w:webHidden/>
          </w:rPr>
          <w:fldChar w:fldCharType="separate"/>
        </w:r>
        <w:r>
          <w:rPr>
            <w:noProof/>
            <w:webHidden/>
          </w:rPr>
          <w:t>23</w:t>
        </w:r>
        <w:r>
          <w:rPr>
            <w:noProof/>
            <w:webHidden/>
          </w:rPr>
          <w:fldChar w:fldCharType="end"/>
        </w:r>
      </w:hyperlink>
    </w:p>
    <w:p w14:paraId="13819D2E" w14:textId="3B1356A3" w:rsidR="00820AA7" w:rsidRDefault="006F75D5">
      <w:pPr>
        <w:pStyle w:val="TableofFigures"/>
        <w:tabs>
          <w:tab w:val="right" w:leader="dot" w:pos="7927"/>
        </w:tabs>
        <w:rPr>
          <w:rFonts w:asciiTheme="minorHAnsi" w:eastAsiaTheme="minorEastAsia" w:hAnsiTheme="minorHAnsi" w:cstheme="minorBidi"/>
          <w:noProof/>
          <w:sz w:val="22"/>
          <w:szCs w:val="22"/>
        </w:rPr>
      </w:pPr>
      <w:hyperlink w:anchor="_Toc83183260" w:history="1">
        <w:r w:rsidR="00820AA7" w:rsidRPr="00D77FA0">
          <w:rPr>
            <w:rStyle w:val="Hyperlink"/>
            <w:rFonts w:eastAsiaTheme="majorEastAsia"/>
            <w:noProof/>
          </w:rPr>
          <w:t>Table 2 List Product Backlog</w:t>
        </w:r>
        <w:r w:rsidR="00820AA7">
          <w:rPr>
            <w:noProof/>
            <w:webHidden/>
          </w:rPr>
          <w:tab/>
        </w:r>
        <w:r w:rsidR="00820AA7">
          <w:rPr>
            <w:noProof/>
            <w:webHidden/>
          </w:rPr>
          <w:fldChar w:fldCharType="begin"/>
        </w:r>
        <w:r w:rsidR="00820AA7">
          <w:rPr>
            <w:noProof/>
            <w:webHidden/>
          </w:rPr>
          <w:instrText xml:space="preserve"> PAGEREF _Toc83183260 \h </w:instrText>
        </w:r>
        <w:r w:rsidR="00820AA7">
          <w:rPr>
            <w:noProof/>
            <w:webHidden/>
          </w:rPr>
        </w:r>
        <w:r w:rsidR="00820AA7">
          <w:rPr>
            <w:noProof/>
            <w:webHidden/>
          </w:rPr>
          <w:fldChar w:fldCharType="separate"/>
        </w:r>
        <w:r w:rsidR="00820AA7">
          <w:rPr>
            <w:noProof/>
            <w:webHidden/>
          </w:rPr>
          <w:t>26</w:t>
        </w:r>
        <w:r w:rsidR="00820AA7">
          <w:rPr>
            <w:noProof/>
            <w:webHidden/>
          </w:rPr>
          <w:fldChar w:fldCharType="end"/>
        </w:r>
      </w:hyperlink>
    </w:p>
    <w:p w14:paraId="6E77A695" w14:textId="2FFBA188" w:rsidR="00820AA7" w:rsidRDefault="006F75D5">
      <w:pPr>
        <w:pStyle w:val="TableofFigures"/>
        <w:tabs>
          <w:tab w:val="right" w:leader="dot" w:pos="7927"/>
        </w:tabs>
        <w:rPr>
          <w:rFonts w:asciiTheme="minorHAnsi" w:eastAsiaTheme="minorEastAsia" w:hAnsiTheme="minorHAnsi" w:cstheme="minorBidi"/>
          <w:noProof/>
          <w:sz w:val="22"/>
          <w:szCs w:val="22"/>
        </w:rPr>
      </w:pPr>
      <w:hyperlink w:anchor="_Toc83183261" w:history="1">
        <w:r w:rsidR="00820AA7" w:rsidRPr="00D77FA0">
          <w:rPr>
            <w:rStyle w:val="Hyperlink"/>
            <w:rFonts w:eastAsiaTheme="majorEastAsia"/>
            <w:noProof/>
          </w:rPr>
          <w:t>Table 3 Definition of Done</w:t>
        </w:r>
        <w:r w:rsidR="00820AA7">
          <w:rPr>
            <w:noProof/>
            <w:webHidden/>
          </w:rPr>
          <w:tab/>
        </w:r>
        <w:r w:rsidR="00820AA7">
          <w:rPr>
            <w:noProof/>
            <w:webHidden/>
          </w:rPr>
          <w:fldChar w:fldCharType="begin"/>
        </w:r>
        <w:r w:rsidR="00820AA7">
          <w:rPr>
            <w:noProof/>
            <w:webHidden/>
          </w:rPr>
          <w:instrText xml:space="preserve"> PAGEREF _Toc83183261 \h </w:instrText>
        </w:r>
        <w:r w:rsidR="00820AA7">
          <w:rPr>
            <w:noProof/>
            <w:webHidden/>
          </w:rPr>
        </w:r>
        <w:r w:rsidR="00820AA7">
          <w:rPr>
            <w:noProof/>
            <w:webHidden/>
          </w:rPr>
          <w:fldChar w:fldCharType="separate"/>
        </w:r>
        <w:r w:rsidR="00820AA7">
          <w:rPr>
            <w:noProof/>
            <w:webHidden/>
          </w:rPr>
          <w:t>27</w:t>
        </w:r>
        <w:r w:rsidR="00820AA7">
          <w:rPr>
            <w:noProof/>
            <w:webHidden/>
          </w:rPr>
          <w:fldChar w:fldCharType="end"/>
        </w:r>
      </w:hyperlink>
    </w:p>
    <w:p w14:paraId="7F3E824C" w14:textId="3F82AA3E" w:rsidR="00820AA7" w:rsidRDefault="006F75D5">
      <w:pPr>
        <w:pStyle w:val="TableofFigures"/>
        <w:tabs>
          <w:tab w:val="right" w:leader="dot" w:pos="7927"/>
        </w:tabs>
        <w:rPr>
          <w:rFonts w:asciiTheme="minorHAnsi" w:eastAsiaTheme="minorEastAsia" w:hAnsiTheme="minorHAnsi" w:cstheme="minorBidi"/>
          <w:noProof/>
          <w:sz w:val="22"/>
          <w:szCs w:val="22"/>
        </w:rPr>
      </w:pPr>
      <w:hyperlink w:anchor="_Toc83183262" w:history="1">
        <w:r w:rsidR="00820AA7" w:rsidRPr="00D77FA0">
          <w:rPr>
            <w:rStyle w:val="Hyperlink"/>
            <w:rFonts w:eastAsiaTheme="majorEastAsia"/>
            <w:noProof/>
          </w:rPr>
          <w:t>Table 4 List Pertanyaan UAT</w:t>
        </w:r>
        <w:r w:rsidR="00820AA7">
          <w:rPr>
            <w:noProof/>
            <w:webHidden/>
          </w:rPr>
          <w:tab/>
        </w:r>
        <w:r w:rsidR="00820AA7">
          <w:rPr>
            <w:noProof/>
            <w:webHidden/>
          </w:rPr>
          <w:fldChar w:fldCharType="begin"/>
        </w:r>
        <w:r w:rsidR="00820AA7">
          <w:rPr>
            <w:noProof/>
            <w:webHidden/>
          </w:rPr>
          <w:instrText xml:space="preserve"> PAGEREF _Toc83183262 \h </w:instrText>
        </w:r>
        <w:r w:rsidR="00820AA7">
          <w:rPr>
            <w:noProof/>
            <w:webHidden/>
          </w:rPr>
        </w:r>
        <w:r w:rsidR="00820AA7">
          <w:rPr>
            <w:noProof/>
            <w:webHidden/>
          </w:rPr>
          <w:fldChar w:fldCharType="separate"/>
        </w:r>
        <w:r w:rsidR="00820AA7">
          <w:rPr>
            <w:noProof/>
            <w:webHidden/>
          </w:rPr>
          <w:t>29</w:t>
        </w:r>
        <w:r w:rsidR="00820AA7">
          <w:rPr>
            <w:noProof/>
            <w:webHidden/>
          </w:rPr>
          <w:fldChar w:fldCharType="end"/>
        </w:r>
      </w:hyperlink>
    </w:p>
    <w:p w14:paraId="458E4490" w14:textId="403323B3" w:rsidR="00820AA7" w:rsidRDefault="00820AA7" w:rsidP="00820AA7">
      <w:pPr>
        <w:keepNext/>
        <w:keepLines/>
        <w:spacing w:after="240"/>
        <w:outlineLvl w:val="0"/>
        <w:rPr>
          <w:lang w:val="id-ID"/>
        </w:rPr>
      </w:pPr>
      <w:r>
        <w:rPr>
          <w:lang w:val="id-ID"/>
        </w:rPr>
        <w:lastRenderedPageBreak/>
        <w:fldChar w:fldCharType="end"/>
      </w:r>
    </w:p>
    <w:p w14:paraId="04ED5FE6" w14:textId="04C49276" w:rsidR="00820AA7" w:rsidRDefault="00820AA7" w:rsidP="00820AA7">
      <w:pPr>
        <w:keepNext/>
        <w:keepLines/>
        <w:spacing w:after="240"/>
        <w:outlineLvl w:val="0"/>
        <w:rPr>
          <w:lang w:val="id-ID"/>
        </w:rPr>
      </w:pPr>
    </w:p>
    <w:p w14:paraId="04337770" w14:textId="4579AA80" w:rsidR="00820AA7" w:rsidRDefault="00820AA7" w:rsidP="00820AA7">
      <w:pPr>
        <w:keepNext/>
        <w:keepLines/>
        <w:spacing w:after="240"/>
        <w:outlineLvl w:val="0"/>
        <w:rPr>
          <w:lang w:val="id-ID"/>
        </w:rPr>
      </w:pPr>
    </w:p>
    <w:p w14:paraId="678ECDC9" w14:textId="6C797753" w:rsidR="00820AA7" w:rsidRDefault="00820AA7" w:rsidP="00820AA7">
      <w:pPr>
        <w:keepNext/>
        <w:keepLines/>
        <w:spacing w:after="240"/>
        <w:outlineLvl w:val="0"/>
        <w:rPr>
          <w:lang w:val="id-ID"/>
        </w:rPr>
      </w:pPr>
    </w:p>
    <w:p w14:paraId="0AE3AD28" w14:textId="5B7690B3" w:rsidR="00820AA7" w:rsidRDefault="00820AA7" w:rsidP="00820AA7">
      <w:pPr>
        <w:keepNext/>
        <w:keepLines/>
        <w:spacing w:after="240"/>
        <w:outlineLvl w:val="0"/>
        <w:rPr>
          <w:lang w:val="id-ID"/>
        </w:rPr>
      </w:pPr>
    </w:p>
    <w:p w14:paraId="6E9A1391" w14:textId="27ED9B23" w:rsidR="00820AA7" w:rsidRDefault="00820AA7" w:rsidP="00820AA7">
      <w:pPr>
        <w:keepNext/>
        <w:keepLines/>
        <w:spacing w:after="240"/>
        <w:outlineLvl w:val="0"/>
        <w:rPr>
          <w:lang w:val="id-ID"/>
        </w:rPr>
      </w:pPr>
    </w:p>
    <w:p w14:paraId="6165521F" w14:textId="070C6940" w:rsidR="00820AA7" w:rsidRDefault="00820AA7" w:rsidP="00820AA7">
      <w:pPr>
        <w:keepNext/>
        <w:keepLines/>
        <w:spacing w:after="240"/>
        <w:outlineLvl w:val="0"/>
        <w:rPr>
          <w:lang w:val="id-ID"/>
        </w:rPr>
      </w:pPr>
    </w:p>
    <w:p w14:paraId="022E64A4" w14:textId="48D79762" w:rsidR="00820AA7" w:rsidRDefault="00820AA7" w:rsidP="00820AA7">
      <w:pPr>
        <w:keepNext/>
        <w:keepLines/>
        <w:spacing w:after="240"/>
        <w:outlineLvl w:val="0"/>
        <w:rPr>
          <w:lang w:val="id-ID"/>
        </w:rPr>
      </w:pPr>
    </w:p>
    <w:p w14:paraId="527A8774" w14:textId="110DFDCB" w:rsidR="00820AA7" w:rsidRDefault="00820AA7" w:rsidP="00820AA7">
      <w:pPr>
        <w:spacing w:after="160" w:line="259" w:lineRule="auto"/>
        <w:jc w:val="left"/>
        <w:rPr>
          <w:lang w:val="id-ID"/>
        </w:rPr>
      </w:pPr>
    </w:p>
    <w:p w14:paraId="60CE21EC" w14:textId="5EF83805" w:rsidR="00820AA7" w:rsidRDefault="00820AA7" w:rsidP="00820AA7">
      <w:pPr>
        <w:spacing w:after="160" w:line="259" w:lineRule="auto"/>
        <w:jc w:val="left"/>
        <w:rPr>
          <w:lang w:val="id-ID"/>
        </w:rPr>
      </w:pPr>
    </w:p>
    <w:p w14:paraId="7389F71F" w14:textId="77777777" w:rsidR="00820AA7" w:rsidRDefault="00820AA7" w:rsidP="00820AA7">
      <w:pPr>
        <w:spacing w:after="160" w:line="259" w:lineRule="auto"/>
        <w:jc w:val="left"/>
        <w:rPr>
          <w:lang w:val="id-ID"/>
        </w:rPr>
      </w:pPr>
    </w:p>
    <w:p w14:paraId="1FC5044D" w14:textId="77777777" w:rsidR="001C27D0" w:rsidRDefault="001C27D0" w:rsidP="009E3B5B">
      <w:pPr>
        <w:keepNext/>
        <w:keepLines/>
        <w:spacing w:after="240"/>
        <w:jc w:val="center"/>
        <w:outlineLvl w:val="0"/>
        <w:rPr>
          <w:lang w:val="id-ID"/>
        </w:rPr>
      </w:pPr>
    </w:p>
    <w:p w14:paraId="29491ECF" w14:textId="734456DB" w:rsidR="009E3B5B" w:rsidRPr="00A629A4" w:rsidRDefault="009E3B5B" w:rsidP="009E3B5B">
      <w:pPr>
        <w:keepNext/>
        <w:keepLines/>
        <w:spacing w:after="240"/>
        <w:jc w:val="center"/>
        <w:outlineLvl w:val="0"/>
        <w:rPr>
          <w:b/>
        </w:rPr>
      </w:pPr>
      <w:bookmarkStart w:id="19" w:name="_Toc83383249"/>
      <w:r>
        <w:rPr>
          <w:b/>
        </w:rPr>
        <w:t>DAFTAR SINGKATAN</w:t>
      </w:r>
      <w:bookmarkEnd w:id="15"/>
      <w:bookmarkEnd w:id="18"/>
      <w:bookmarkEnd w:id="19"/>
    </w:p>
    <w:p w14:paraId="752FAF3B" w14:textId="59789E28"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A8428E">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1D6CC006" w:rsidR="009E3B5B" w:rsidRPr="007B6D89" w:rsidRDefault="009E3B5B" w:rsidP="000308C2">
      <w:pPr>
        <w:pStyle w:val="Heading1"/>
        <w:numPr>
          <w:ilvl w:val="0"/>
          <w:numId w:val="0"/>
        </w:numPr>
      </w:pPr>
      <w:bookmarkStart w:id="21" w:name="_Toc25252684"/>
      <w:bookmarkStart w:id="22" w:name="_Toc83383250"/>
      <w:r w:rsidRPr="00A629A4">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6BFEFF0D"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A8428E">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27C59A90"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A8428E">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lastRenderedPageBreak/>
        <w:t>Class Diagram</w:t>
      </w:r>
    </w:p>
    <w:p w14:paraId="6FC81BB1" w14:textId="3A1A8345"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A8428E">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6D570FAF"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A8428E">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2BA5838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A8428E">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3383251"/>
      <w:r>
        <w:rPr>
          <w:b/>
        </w:rPr>
        <w:lastRenderedPageBreak/>
        <w:t>BAB I</w:t>
      </w:r>
      <w:bookmarkStart w:id="31" w:name="_Toc25252689"/>
      <w:bookmarkEnd w:id="28"/>
      <w:r w:rsidR="00D02EC3">
        <w:rPr>
          <w:b/>
        </w:rPr>
        <w:br/>
      </w:r>
      <w:r>
        <w:rPr>
          <w:b/>
        </w:rPr>
        <w:t>PENDAHULUAN</w:t>
      </w:r>
      <w:bookmarkEnd w:id="29"/>
      <w:bookmarkEnd w:id="30"/>
      <w:bookmarkEnd w:id="31"/>
    </w:p>
    <w:p w14:paraId="739742B8" w14:textId="345AAE38" w:rsidR="00B82AEF" w:rsidRDefault="003145FB" w:rsidP="00DF38D9">
      <w:pPr>
        <w:pStyle w:val="Heading2"/>
        <w:numPr>
          <w:ilvl w:val="1"/>
          <w:numId w:val="1"/>
        </w:numPr>
      </w:pPr>
      <w:bookmarkStart w:id="32" w:name="_Toc25252690"/>
      <w:bookmarkStart w:id="33" w:name="_Toc83383252"/>
      <w:bookmarkStart w:id="34" w:name="_Toc431729084"/>
      <w:bookmarkStart w:id="35" w:name="_Toc464720218"/>
      <w:r>
        <w:softHyphen/>
      </w:r>
      <w:r w:rsidRPr="00B35969">
        <w:t>Latar Belakang Masalah</w:t>
      </w:r>
      <w:bookmarkEnd w:id="32"/>
      <w:bookmarkEnd w:id="33"/>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DF38D9">
      <w:pPr>
        <w:pStyle w:val="Heading2"/>
        <w:numPr>
          <w:ilvl w:val="1"/>
          <w:numId w:val="1"/>
        </w:numPr>
      </w:pPr>
      <w:bookmarkStart w:id="36" w:name="_Toc25252691"/>
      <w:bookmarkStart w:id="37" w:name="_Toc83383253"/>
      <w:bookmarkEnd w:id="34"/>
      <w:bookmarkEnd w:id="35"/>
      <w:commentRangeStart w:id="38"/>
      <w:commentRangeStart w:id="39"/>
      <w:commentRangeStart w:id="40"/>
      <w:r w:rsidRPr="00B35969">
        <w:t>Identifikasi Masalah</w:t>
      </w:r>
      <w:bookmarkEnd w:id="36"/>
      <w:commentRangeEnd w:id="38"/>
      <w:r w:rsidR="00303FE0">
        <w:rPr>
          <w:rStyle w:val="CommentReference"/>
          <w:rFonts w:eastAsia="Times New Roman"/>
          <w:b w:val="0"/>
          <w:lang w:val="en-US"/>
        </w:rPr>
        <w:commentReference w:id="38"/>
      </w:r>
      <w:commentRangeEnd w:id="39"/>
      <w:r w:rsidR="00ED108F">
        <w:rPr>
          <w:rStyle w:val="CommentReference"/>
          <w:rFonts w:eastAsia="Times New Roman"/>
          <w:b w:val="0"/>
          <w:lang w:val="en-US"/>
        </w:rPr>
        <w:commentReference w:id="39"/>
      </w:r>
      <w:commentRangeEnd w:id="40"/>
      <w:r w:rsidR="00D46E75">
        <w:rPr>
          <w:rStyle w:val="CommentReference"/>
          <w:rFonts w:eastAsia="Times New Roman"/>
          <w:b w:val="0"/>
          <w:lang w:val="en-US"/>
        </w:rPr>
        <w:commentReference w:id="40"/>
      </w:r>
      <w:bookmarkEnd w:id="37"/>
    </w:p>
    <w:p w14:paraId="2D92F000" w14:textId="2B086415" w:rsidR="00A767DE" w:rsidRPr="00A767DE" w:rsidRDefault="00A767DE" w:rsidP="00363786">
      <w:pPr>
        <w:ind w:firstLine="567"/>
      </w:pPr>
      <w:bookmarkStart w:id="41"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DF38D9">
      <w:pPr>
        <w:pStyle w:val="Heading2"/>
        <w:numPr>
          <w:ilvl w:val="1"/>
          <w:numId w:val="1"/>
        </w:numPr>
      </w:pPr>
      <w:bookmarkStart w:id="42" w:name="_Toc25252692"/>
      <w:bookmarkStart w:id="43" w:name="_Toc83383254"/>
      <w:bookmarkEnd w:id="41"/>
      <w:r w:rsidRPr="00B35969">
        <w:t>Batasan Masalah</w:t>
      </w:r>
      <w:bookmarkEnd w:id="42"/>
      <w:bookmarkEnd w:id="43"/>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050E1C">
        <w:rPr>
          <w:lang w:val="id-ID"/>
        </w:rPr>
        <w:t>direncanakan. Batasan-batasan tersebut diantaranya:</w:t>
      </w:r>
    </w:p>
    <w:p w14:paraId="7D11881E" w14:textId="77777777" w:rsidR="00050E1C" w:rsidRPr="00050E1C" w:rsidRDefault="00050E1C" w:rsidP="00760908">
      <w:pPr>
        <w:pStyle w:val="ListParagraph"/>
        <w:numPr>
          <w:ilvl w:val="0"/>
          <w:numId w:val="28"/>
        </w:numPr>
        <w:ind w:left="993"/>
        <w:rPr>
          <w:highlight w:val="yellow"/>
          <w:lang w:val="id-ID"/>
        </w:rPr>
      </w:pPr>
      <w:commentRangeStart w:id="44"/>
      <w:r w:rsidRPr="00050E1C">
        <w:rPr>
          <w:highlight w:val="yellow"/>
        </w:rPr>
        <w:t>Proses jual beli dilakukan oleh pihak ketiga seperti W</w:t>
      </w:r>
      <w:r>
        <w:rPr>
          <w:highlight w:val="yellow"/>
        </w:rPr>
        <w:t>hatsApp,</w:t>
      </w:r>
      <w:r w:rsidRPr="00050E1C">
        <w:rPr>
          <w:highlight w:val="yellow"/>
        </w:rPr>
        <w:t xml:space="preserve"> yang mana seluruh kesepakaan </w:t>
      </w:r>
      <w:r>
        <w:rPr>
          <w:highlight w:val="yellow"/>
        </w:rPr>
        <w:t xml:space="preserve">terkait </w:t>
      </w:r>
      <w:r w:rsidRPr="00050E1C">
        <w:rPr>
          <w:highlight w:val="yellow"/>
        </w:rPr>
        <w:t>harga, pembelian, pengiriman, dll ditentukan oleh penjual dan pembeli melalui platform tersebut.</w:t>
      </w:r>
    </w:p>
    <w:p w14:paraId="321D969A" w14:textId="0D07FD45" w:rsidR="005554D4" w:rsidRPr="00050E1C" w:rsidRDefault="00050E1C" w:rsidP="00760908">
      <w:pPr>
        <w:pStyle w:val="ListParagraph"/>
        <w:numPr>
          <w:ilvl w:val="0"/>
          <w:numId w:val="28"/>
        </w:numPr>
        <w:ind w:left="993"/>
        <w:rPr>
          <w:highlight w:val="yellow"/>
          <w:lang w:val="id-ID"/>
        </w:rPr>
      </w:pPr>
      <w:r>
        <w:rPr>
          <w:highlight w:val="yellow"/>
        </w:rPr>
        <w:lastRenderedPageBreak/>
        <w:t>M</w:t>
      </w:r>
      <w:r w:rsidR="005554D4" w:rsidRPr="00050E1C">
        <w:rPr>
          <w:highlight w:val="yellow"/>
          <w:lang w:val="id-ID"/>
        </w:rPr>
        <w:t>etode yang diberikan hanya melalui transfer bank dan</w:t>
      </w:r>
      <w:r w:rsidR="005554D4" w:rsidRPr="00050E1C">
        <w:rPr>
          <w:highlight w:val="yellow"/>
        </w:rPr>
        <w:t xml:space="preserve"> </w:t>
      </w:r>
      <w:r w:rsidR="005554D4" w:rsidRPr="00050E1C">
        <w:rPr>
          <w:highlight w:val="yellow"/>
          <w:lang w:val="id-ID"/>
        </w:rPr>
        <w:t>mengunggah bukti transfer ke dalam aplikasi.</w:t>
      </w:r>
      <w:r>
        <w:rPr>
          <w:highlight w:val="yellow"/>
        </w:rPr>
        <w:t xml:space="preserve"> </w:t>
      </w:r>
      <w:r w:rsidRPr="00050E1C">
        <w:rPr>
          <w:highlight w:val="yellow"/>
        </w:rPr>
        <w:t>Metode pembayaran akan dikembalikan kepada kesepakatan penjual dan pembeli setelah melakukan diskusi</w:t>
      </w:r>
      <w:r>
        <w:rPr>
          <w:highlight w:val="yellow"/>
        </w:rPr>
        <w:t>.</w:t>
      </w:r>
    </w:p>
    <w:p w14:paraId="6938847D" w14:textId="1DB787E5" w:rsidR="00050E1C" w:rsidRPr="00050E1C" w:rsidRDefault="00050E1C" w:rsidP="00760908">
      <w:pPr>
        <w:pStyle w:val="ListParagraph"/>
        <w:numPr>
          <w:ilvl w:val="0"/>
          <w:numId w:val="28"/>
        </w:numPr>
        <w:ind w:left="993"/>
        <w:rPr>
          <w:highlight w:val="yellow"/>
          <w:lang w:val="id-ID"/>
        </w:rPr>
      </w:pPr>
      <w:r w:rsidRPr="00050E1C">
        <w:rPr>
          <w:highlight w:val="yellow"/>
        </w:rPr>
        <w:t>Fitur artish of the month hanya dapat dikelola oleh admin melalui dashboard</w:t>
      </w:r>
      <w:r>
        <w:rPr>
          <w:highlight w:val="yellow"/>
        </w:rPr>
        <w:t>.</w:t>
      </w:r>
    </w:p>
    <w:p w14:paraId="4588E2CF" w14:textId="0AA2AC45" w:rsidR="00050E1C" w:rsidRPr="00050E1C" w:rsidRDefault="00050E1C" w:rsidP="00760908">
      <w:pPr>
        <w:pStyle w:val="ListParagraph"/>
        <w:numPr>
          <w:ilvl w:val="0"/>
          <w:numId w:val="28"/>
        </w:numPr>
        <w:ind w:left="993"/>
        <w:rPr>
          <w:lang w:val="id-ID"/>
        </w:rPr>
      </w:pPr>
      <w:r w:rsidRPr="00050E1C">
        <w:rPr>
          <w:highlight w:val="yellow"/>
        </w:rPr>
        <w:t xml:space="preserve">Post dan astikel dikelola admin yang nanti akan dilakukan dalam </w:t>
      </w:r>
      <w:r w:rsidRPr="00050E1C">
        <w:t>halaman dashboard.</w:t>
      </w:r>
    </w:p>
    <w:p w14:paraId="5908820D" w14:textId="5BA601DF" w:rsidR="00050E1C" w:rsidRPr="00050E1C" w:rsidRDefault="00050E1C" w:rsidP="00760908">
      <w:pPr>
        <w:pStyle w:val="ListParagraph"/>
        <w:numPr>
          <w:ilvl w:val="0"/>
          <w:numId w:val="28"/>
        </w:numPr>
        <w:ind w:left="993"/>
        <w:rPr>
          <w:highlight w:val="yellow"/>
          <w:lang w:val="id-ID"/>
        </w:rPr>
      </w:pPr>
      <w:r w:rsidRPr="00050E1C">
        <w:rPr>
          <w:highlight w:val="yellow"/>
        </w:rPr>
        <w:t>Fitur yang tidak dapat dibuat saat ini akan menggunakan aplikasi pihak ketiga seperti discord, google form, dan yang lainnya</w:t>
      </w:r>
      <w:r>
        <w:rPr>
          <w:highlight w:val="yellow"/>
        </w:rPr>
        <w:t>.</w:t>
      </w:r>
    </w:p>
    <w:p w14:paraId="454A4E08" w14:textId="06BA2932" w:rsidR="003145FB" w:rsidRDefault="003145FB" w:rsidP="00760908">
      <w:pPr>
        <w:pStyle w:val="Heading2"/>
        <w:numPr>
          <w:ilvl w:val="0"/>
          <w:numId w:val="8"/>
        </w:numPr>
        <w:ind w:left="567" w:hanging="567"/>
      </w:pPr>
      <w:bookmarkStart w:id="45" w:name="_Toc25252693"/>
      <w:bookmarkStart w:id="46" w:name="_Toc83383255"/>
      <w:r w:rsidRPr="00B35969">
        <w:t>Maksud dan Tujuan</w:t>
      </w:r>
      <w:bookmarkEnd w:id="45"/>
      <w:bookmarkEnd w:id="46"/>
      <w:r w:rsidRPr="00B35969">
        <w:t xml:space="preserve"> </w:t>
      </w:r>
    </w:p>
    <w:p w14:paraId="4A866B7B" w14:textId="10556A2C" w:rsidR="005554D4" w:rsidRDefault="005554D4" w:rsidP="00363786">
      <w:pPr>
        <w:ind w:firstLine="567"/>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w:t>
      </w:r>
      <w:proofErr w:type="gramStart"/>
      <w:r w:rsidR="00ED37C8">
        <w:t>yaitu :</w:t>
      </w:r>
      <w:proofErr w:type="gramEnd"/>
      <w:r w:rsidR="00ED37C8">
        <w:t xml:space="preserve"> </w:t>
      </w:r>
    </w:p>
    <w:p w14:paraId="02C8621A" w14:textId="77777777" w:rsidR="00D46E75" w:rsidRDefault="00D46E75" w:rsidP="00760908">
      <w:pPr>
        <w:pStyle w:val="ListParagraph"/>
        <w:numPr>
          <w:ilvl w:val="0"/>
          <w:numId w:val="29"/>
        </w:numPr>
        <w:ind w:left="993"/>
      </w:pPr>
      <w:r w:rsidRPr="00050E1C">
        <w:t xml:space="preserve">Membangun aplikasi yang dapat melakukan </w:t>
      </w:r>
      <w:r>
        <w:t xml:space="preserve">edukasi dan promosi </w:t>
      </w:r>
      <w:r w:rsidRPr="00050E1C">
        <w:t>karya seniman Indonesia.</w:t>
      </w:r>
    </w:p>
    <w:p w14:paraId="5C6822E3" w14:textId="77777777" w:rsidR="00D46E75" w:rsidRDefault="00D46E75" w:rsidP="00760908">
      <w:pPr>
        <w:pStyle w:val="ListParagraph"/>
        <w:numPr>
          <w:ilvl w:val="0"/>
          <w:numId w:val="29"/>
        </w:numPr>
        <w:ind w:left="993"/>
      </w:pPr>
      <w:r w:rsidRPr="00050E1C">
        <w:t xml:space="preserve">Membantu dalam melakukan proses </w:t>
      </w:r>
      <w:r>
        <w:t xml:space="preserve">promosi </w:t>
      </w:r>
      <w:r w:rsidRPr="00050E1C">
        <w:t>seni secara online.</w:t>
      </w:r>
    </w:p>
    <w:p w14:paraId="5AABAF34" w14:textId="6C084971" w:rsidR="00D46E75" w:rsidRPr="00D46E75" w:rsidRDefault="00D46E75" w:rsidP="00760908">
      <w:pPr>
        <w:pStyle w:val="ListParagraph"/>
        <w:numPr>
          <w:ilvl w:val="0"/>
          <w:numId w:val="29"/>
        </w:numPr>
        <w:ind w:left="993"/>
      </w:pPr>
      <w:r w:rsidRPr="00050E1C">
        <w:t>Membantu perusahaan dalam memberikan fasilitas website agar seluruh informasi dan proses jual beli dapat dilakukan lebih mudah dan informatif.</w:t>
      </w:r>
      <w:commentRangeEnd w:id="44"/>
      <w:r>
        <w:rPr>
          <w:rStyle w:val="CommentReference"/>
        </w:rPr>
        <w:commentReference w:id="44"/>
      </w:r>
    </w:p>
    <w:p w14:paraId="4EA05CC0" w14:textId="70C1A30D" w:rsidR="003145FB" w:rsidRPr="00ED37C8" w:rsidRDefault="003145FB" w:rsidP="00760908">
      <w:pPr>
        <w:pStyle w:val="Heading2"/>
        <w:numPr>
          <w:ilvl w:val="0"/>
          <w:numId w:val="8"/>
        </w:numPr>
        <w:ind w:left="567" w:hanging="567"/>
        <w:rPr>
          <w:highlight w:val="lightGray"/>
        </w:rPr>
      </w:pPr>
      <w:bookmarkStart w:id="47" w:name="_Toc25252694"/>
      <w:bookmarkStart w:id="48" w:name="_Toc83383256"/>
      <w:r w:rsidRPr="00ED37C8">
        <w:rPr>
          <w:highlight w:val="lightGray"/>
        </w:rPr>
        <w:t xml:space="preserve">Metodologi </w:t>
      </w:r>
      <w:bookmarkEnd w:id="47"/>
      <w:r w:rsidR="00ED37C8" w:rsidRPr="00ED37C8">
        <w:rPr>
          <w:highlight w:val="lightGray"/>
          <w:lang w:val="en-US"/>
        </w:rPr>
        <w:t>Kerja Praktik</w:t>
      </w:r>
      <w:bookmarkEnd w:id="48"/>
    </w:p>
    <w:p w14:paraId="592E603D" w14:textId="370BB016" w:rsidR="00DC6F67" w:rsidRPr="00D77735" w:rsidRDefault="00D77735" w:rsidP="00363786">
      <w:pPr>
        <w:ind w:firstLine="567"/>
      </w:pPr>
      <w:commentRangeStart w:id="49"/>
      <w:commentRangeStart w:id="50"/>
      <w:r w:rsidRPr="00CC0F26">
        <w:rPr>
          <w:highlight w:val="cyan"/>
        </w:rPr>
        <w:t>Metode penelitian yang akan kami gunakan dalam pembangunan sistem ini adalah</w:t>
      </w:r>
      <w:r w:rsidR="001B4FCD">
        <w:t xml:space="preserve"> s</w:t>
      </w:r>
      <w:r w:rsidR="00D46E75" w:rsidRPr="00D46E75">
        <w:t>crum</w:t>
      </w:r>
      <w:r w:rsidR="001B4FCD">
        <w:t xml:space="preserve"> yang</w:t>
      </w:r>
      <w:r w:rsidR="00D46E75" w:rsidRPr="00D46E75">
        <w:t xml:space="preserve"> merupakan sebuah kerangka kerja yang</w:t>
      </w:r>
      <w:r w:rsidR="00D46E75">
        <w:t xml:space="preserve"> </w:t>
      </w:r>
      <w:r w:rsidR="00D46E75" w:rsidRPr="00D46E75">
        <w:t>didasari oleh empirism (transparansi, inspeksi, dan adaptasi) dan banyak digunakan untuk mengembangkan produk atau perangkat lunak yang bersifat kompleks</w:t>
      </w:r>
      <w:commentRangeEnd w:id="49"/>
      <w:r w:rsidR="00DE3BDB">
        <w:rPr>
          <w:rStyle w:val="CommentReference"/>
        </w:rPr>
        <w:commentReference w:id="49"/>
      </w:r>
      <w:commentRangeEnd w:id="50"/>
      <w:r w:rsidR="00ED108F">
        <w:rPr>
          <w:rStyle w:val="CommentReference"/>
        </w:rPr>
        <w:commentReference w:id="50"/>
      </w:r>
      <w:r w:rsidR="00D46E75">
        <w:fldChar w:fldCharType="begin" w:fldLock="1"/>
      </w:r>
      <w:r w:rsidR="00D46E75">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operties":{"noteIndex":0},"schema":"https://github.com/citation-style-language/schema/raw/master/csl-citation.json"}</w:instrText>
      </w:r>
      <w:r w:rsidR="00D46E75">
        <w:fldChar w:fldCharType="separate"/>
      </w:r>
      <w:r w:rsidR="00D46E75" w:rsidRPr="00D46E75">
        <w:rPr>
          <w:noProof/>
        </w:rPr>
        <w:t>[7]</w:t>
      </w:r>
      <w:r w:rsidR="00D46E75">
        <w:fldChar w:fldCharType="end"/>
      </w:r>
      <w:r w:rsidR="00D46E75">
        <w:t>.</w:t>
      </w:r>
    </w:p>
    <w:p w14:paraId="79131567" w14:textId="508DB36C" w:rsidR="003145FB" w:rsidRDefault="003145FB" w:rsidP="008C620C">
      <w:pPr>
        <w:pStyle w:val="Heading3"/>
        <w:ind w:left="993" w:hanging="426"/>
      </w:pPr>
      <w:bookmarkStart w:id="51" w:name="_Toc25252695"/>
      <w:bookmarkStart w:id="52" w:name="_Toc83383257"/>
      <w:r w:rsidRPr="00B35969">
        <w:t>Metode Pengumpulan Data</w:t>
      </w:r>
      <w:bookmarkEnd w:id="51"/>
      <w:bookmarkEnd w:id="52"/>
    </w:p>
    <w:p w14:paraId="672903A2" w14:textId="608F6136" w:rsidR="00DC6F67" w:rsidRDefault="00237655" w:rsidP="008C620C">
      <w:pPr>
        <w:ind w:left="567" w:firstLine="720"/>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760908">
      <w:pPr>
        <w:pStyle w:val="ListParagraph"/>
        <w:numPr>
          <w:ilvl w:val="0"/>
          <w:numId w:val="18"/>
        </w:numPr>
        <w:tabs>
          <w:tab w:val="left" w:pos="1134"/>
        </w:tabs>
        <w:ind w:left="1080"/>
      </w:pPr>
      <w:proofErr w:type="gramStart"/>
      <w:r>
        <w:t>Observasi</w:t>
      </w:r>
      <w:r w:rsidR="00237655">
        <w:t xml:space="preserve"> :</w:t>
      </w:r>
      <w:proofErr w:type="gramEnd"/>
    </w:p>
    <w:p w14:paraId="70936657" w14:textId="6FE5B629" w:rsidR="008B2172" w:rsidRDefault="008B2172" w:rsidP="008C620C">
      <w:pPr>
        <w:ind w:left="1080" w:firstLine="360"/>
      </w:pPr>
      <w:r w:rsidRPr="00FD3B0A">
        <w:lastRenderedPageBreak/>
        <w:t xml:space="preserve">Pada kerja praktik ini, observasi dilakukan dengan mengamati proses bisnis yang berlangsung dalam </w:t>
      </w:r>
      <w:commentRangeStart w:id="53"/>
      <w:commentRangeStart w:id="54"/>
      <w:r w:rsidRPr="00DF4FAF">
        <w:rPr>
          <w:highlight w:val="cyan"/>
        </w:rPr>
        <w:t>komunitas IDNFT</w:t>
      </w:r>
      <w:commentRangeEnd w:id="53"/>
      <w:r w:rsidR="00DE3BDB">
        <w:rPr>
          <w:rStyle w:val="CommentReference"/>
        </w:rPr>
        <w:commentReference w:id="53"/>
      </w:r>
      <w:commentRangeEnd w:id="54"/>
      <w:r w:rsidR="00ED108F">
        <w:rPr>
          <w:rStyle w:val="CommentReference"/>
        </w:rPr>
        <w:commentReference w:id="54"/>
      </w:r>
      <w:r w:rsidRPr="00FD3B0A">
        <w:t xml:space="preserve">, mulai dari proses </w:t>
      </w:r>
      <w:bookmarkStart w:id="55" w:name="_Hlk82741560"/>
      <w:r w:rsidRPr="00FD3B0A">
        <w:t>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bookmarkEnd w:id="55"/>
    </w:p>
    <w:p w14:paraId="2014C766" w14:textId="61683F8C" w:rsidR="008B2172" w:rsidRDefault="008B2172" w:rsidP="00760908">
      <w:pPr>
        <w:pStyle w:val="ListParagraph"/>
        <w:numPr>
          <w:ilvl w:val="0"/>
          <w:numId w:val="18"/>
        </w:numPr>
        <w:ind w:left="1080"/>
      </w:pPr>
      <w:proofErr w:type="gramStart"/>
      <w:r>
        <w:t>Wawancara :</w:t>
      </w:r>
      <w:proofErr w:type="gramEnd"/>
    </w:p>
    <w:p w14:paraId="2775FD62" w14:textId="288A763A" w:rsidR="00237655" w:rsidRDefault="00237655" w:rsidP="008C620C">
      <w:pPr>
        <w:ind w:left="1080" w:firstLine="360"/>
      </w:pPr>
      <w:r>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6" w:name="_Hlk82740097"/>
      <w:r w:rsidR="008B2172">
        <w:t xml:space="preserve">Pada kerja praktik ini, wawancara dilakukan dengan melakukan zoom meeting secara berkala bersama dengan CEO </w:t>
      </w:r>
      <w:bookmarkStart w:id="57" w:name="_Hlk82340909"/>
      <w:r w:rsidR="008B2172">
        <w:t xml:space="preserve">PT. Budi Digdaya </w:t>
      </w:r>
      <w:r w:rsidR="008B2172" w:rsidRPr="008B2172">
        <w:t>Berkah Santosa</w:t>
      </w:r>
      <w:bookmarkEnd w:id="57"/>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6"/>
      <w:r w:rsidR="008B2172">
        <w:t>.</w:t>
      </w:r>
    </w:p>
    <w:p w14:paraId="054B4844" w14:textId="2451DD90" w:rsidR="00237655" w:rsidRDefault="00237655" w:rsidP="00760908">
      <w:pPr>
        <w:pStyle w:val="ListParagraph"/>
        <w:numPr>
          <w:ilvl w:val="0"/>
          <w:numId w:val="18"/>
        </w:numPr>
        <w:ind w:left="1080"/>
      </w:pPr>
      <w:r>
        <w:t xml:space="preserve">Studi </w:t>
      </w:r>
      <w:proofErr w:type="gramStart"/>
      <w:r>
        <w:t>Pustaka :</w:t>
      </w:r>
      <w:proofErr w:type="gramEnd"/>
      <w:r>
        <w:t xml:space="preserve"> </w:t>
      </w:r>
    </w:p>
    <w:p w14:paraId="73ADA491" w14:textId="7FFEB73C" w:rsidR="00F324E1" w:rsidRPr="00237655" w:rsidRDefault="00F324E1" w:rsidP="008C620C">
      <w:pPr>
        <w:ind w:left="1080"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B53523">
      <w:pPr>
        <w:pStyle w:val="Heading3"/>
        <w:tabs>
          <w:tab w:val="left" w:pos="1418"/>
        </w:tabs>
        <w:ind w:left="2694" w:hanging="2127"/>
      </w:pPr>
      <w:bookmarkStart w:id="58" w:name="_Toc25252696"/>
      <w:bookmarkStart w:id="59" w:name="_Toc83383258"/>
      <w:r w:rsidRPr="00B35969">
        <w:t>Metode Pengembangan Sistem</w:t>
      </w:r>
      <w:bookmarkEnd w:id="58"/>
      <w:bookmarkEnd w:id="59"/>
      <w:r w:rsidRPr="00B35969">
        <w:t xml:space="preserve"> </w:t>
      </w:r>
    </w:p>
    <w:p w14:paraId="06ED206E" w14:textId="7C520772" w:rsidR="00CC0F26" w:rsidRDefault="00CC0F26" w:rsidP="00B53523">
      <w:pPr>
        <w:ind w:left="567"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w:t>
      </w:r>
      <w:proofErr w:type="gramStart"/>
      <w:r>
        <w:t>berikut :</w:t>
      </w:r>
      <w:proofErr w:type="gramEnd"/>
      <w:r>
        <w:t xml:space="preserve"> </w:t>
      </w:r>
    </w:p>
    <w:p w14:paraId="72CFD315" w14:textId="69F5049E" w:rsidR="00CC0F26" w:rsidRDefault="00B53523" w:rsidP="00DF4FAF">
      <w:pPr>
        <w:keepNext/>
        <w:jc w:val="center"/>
      </w:pPr>
      <w:r>
        <w:rPr>
          <w:noProof/>
        </w:rPr>
        <w:t xml:space="preserve">         </w:t>
      </w:r>
      <w:r w:rsidR="00DF4FAF">
        <w:rPr>
          <w:noProof/>
        </w:rPr>
        <w:drawing>
          <wp:inline distT="0" distB="0" distL="0" distR="0" wp14:anchorId="74660679" wp14:editId="7CD8603F">
            <wp:extent cx="4164602" cy="1830705"/>
            <wp:effectExtent l="0" t="0" r="762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72265" cy="1834073"/>
                    </a:xfrm>
                    <a:prstGeom prst="rect">
                      <a:avLst/>
                    </a:prstGeom>
                  </pic:spPr>
                </pic:pic>
              </a:graphicData>
            </a:graphic>
          </wp:inline>
        </w:drawing>
      </w:r>
    </w:p>
    <w:p w14:paraId="64453ABF" w14:textId="6462D40D" w:rsidR="001C27D0" w:rsidRDefault="001C27D0" w:rsidP="001C27D0">
      <w:pPr>
        <w:pStyle w:val="Caption"/>
      </w:pPr>
      <w:bookmarkStart w:id="60" w:name="_Toc83183272"/>
      <w:r>
        <w:t xml:space="preserve">Gambar </w:t>
      </w:r>
      <w:r>
        <w:fldChar w:fldCharType="begin"/>
      </w:r>
      <w:r>
        <w:instrText xml:space="preserve"> SEQ Gambar \* ARABIC </w:instrText>
      </w:r>
      <w:r>
        <w:fldChar w:fldCharType="separate"/>
      </w:r>
      <w:r w:rsidR="00A8428E">
        <w:rPr>
          <w:noProof/>
        </w:rPr>
        <w:t>1</w:t>
      </w:r>
      <w:r>
        <w:fldChar w:fldCharType="end"/>
      </w:r>
      <w:r>
        <w:t xml:space="preserve"> Scrum</w:t>
      </w:r>
      <w:bookmarkEnd w:id="60"/>
    </w:p>
    <w:p w14:paraId="7A13F905" w14:textId="6B8EE71D" w:rsidR="00CC0F26" w:rsidRDefault="007D018A" w:rsidP="00760908">
      <w:pPr>
        <w:pStyle w:val="ListParagraph"/>
        <w:numPr>
          <w:ilvl w:val="0"/>
          <w:numId w:val="19"/>
        </w:numPr>
        <w:ind w:left="1440"/>
      </w:pPr>
      <w:r>
        <w:lastRenderedPageBreak/>
        <w:t xml:space="preserve">Menyusun </w:t>
      </w:r>
      <w:r w:rsidR="00CC0F26">
        <w:t xml:space="preserve">Product Backlog </w:t>
      </w:r>
    </w:p>
    <w:p w14:paraId="5374B7A3" w14:textId="77BF0F77" w:rsidR="007D018A" w:rsidRDefault="007D018A" w:rsidP="00B53523">
      <w:pPr>
        <w:ind w:left="1440"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B82BA43" w14:textId="77535DDF" w:rsidR="00CC0F26" w:rsidRDefault="00CC0F26" w:rsidP="00760908">
      <w:pPr>
        <w:pStyle w:val="ListParagraph"/>
        <w:numPr>
          <w:ilvl w:val="0"/>
          <w:numId w:val="19"/>
        </w:numPr>
        <w:ind w:left="1440"/>
      </w:pPr>
      <w:r>
        <w:t>S</w:t>
      </w:r>
      <w:r w:rsidR="00A863F8">
        <w:t xml:space="preserve">print Planning Meeting </w:t>
      </w:r>
    </w:p>
    <w:p w14:paraId="54452168" w14:textId="25D3F303" w:rsidR="00A863F8" w:rsidRPr="00DE3BDB" w:rsidRDefault="001E7513" w:rsidP="00B53523">
      <w:pPr>
        <w:ind w:left="1440"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760908">
      <w:pPr>
        <w:pStyle w:val="ListParagraph"/>
        <w:numPr>
          <w:ilvl w:val="0"/>
          <w:numId w:val="19"/>
        </w:numPr>
        <w:ind w:left="1440"/>
      </w:pPr>
      <w:r>
        <w:t xml:space="preserve">Daily Scrum </w:t>
      </w:r>
    </w:p>
    <w:p w14:paraId="0E8F7B2E" w14:textId="71580669" w:rsidR="00282560" w:rsidRDefault="00282560" w:rsidP="00B53523">
      <w:pPr>
        <w:ind w:left="1440"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760908">
      <w:pPr>
        <w:pStyle w:val="ListParagraph"/>
        <w:numPr>
          <w:ilvl w:val="0"/>
          <w:numId w:val="19"/>
        </w:numPr>
        <w:ind w:left="1440"/>
      </w:pPr>
      <w:r>
        <w:t xml:space="preserve">Sprint Review Meeting </w:t>
      </w:r>
    </w:p>
    <w:p w14:paraId="2D479F84" w14:textId="2FBF53EF" w:rsidR="001B4FCD" w:rsidRDefault="004E544C" w:rsidP="001B4FCD">
      <w:pPr>
        <w:ind w:left="1440"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760908">
      <w:pPr>
        <w:pStyle w:val="ListParagraph"/>
        <w:numPr>
          <w:ilvl w:val="0"/>
          <w:numId w:val="19"/>
        </w:numPr>
        <w:ind w:left="1440"/>
      </w:pPr>
      <w:r w:rsidRPr="00A863F8">
        <w:t>Sprint Retro</w:t>
      </w:r>
      <w:r w:rsidR="00FE0F4A">
        <w:t>s</w:t>
      </w:r>
      <w:r w:rsidRPr="00A863F8">
        <w:t>pective</w:t>
      </w:r>
    </w:p>
    <w:p w14:paraId="47C32A2F" w14:textId="0BAFEC77" w:rsidR="00CC0F26" w:rsidRPr="00FE0F4A" w:rsidRDefault="00FE0F4A" w:rsidP="00B53523">
      <w:pPr>
        <w:ind w:left="1440" w:firstLine="360"/>
      </w:pPr>
      <w:r>
        <w:lastRenderedPageBreak/>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B53523">
      <w:pPr>
        <w:pStyle w:val="Heading3"/>
        <w:ind w:left="851" w:hanging="567"/>
      </w:pPr>
      <w:bookmarkStart w:id="61" w:name="_Toc25252697"/>
      <w:bookmarkStart w:id="62" w:name="_Toc83383259"/>
      <w:r w:rsidRPr="00B35969">
        <w:t>Sistematika Penulisan</w:t>
      </w:r>
      <w:bookmarkEnd w:id="61"/>
      <w:bookmarkEnd w:id="62"/>
    </w:p>
    <w:p w14:paraId="661F580E" w14:textId="77777777" w:rsidR="003145FB" w:rsidRPr="003D04E2" w:rsidRDefault="003145FB" w:rsidP="00B53523">
      <w:pPr>
        <w:ind w:left="284"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7929" w:type="dxa"/>
        <w:tblInd w:w="279" w:type="dxa"/>
        <w:tblLook w:val="04A0" w:firstRow="1" w:lastRow="0" w:firstColumn="1" w:lastColumn="0" w:noHBand="0" w:noVBand="1"/>
      </w:tblPr>
      <w:tblGrid>
        <w:gridCol w:w="1470"/>
        <w:gridCol w:w="6459"/>
      </w:tblGrid>
      <w:tr w:rsidR="003145FB" w:rsidRPr="00E9581F" w14:paraId="5EECA132" w14:textId="77777777" w:rsidTr="00B53523">
        <w:trPr>
          <w:trHeight w:val="1243"/>
        </w:trPr>
        <w:tc>
          <w:tcPr>
            <w:tcW w:w="1134"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795"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B53523">
        <w:trPr>
          <w:trHeight w:val="817"/>
        </w:trPr>
        <w:tc>
          <w:tcPr>
            <w:tcW w:w="1134"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795"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B53523">
        <w:trPr>
          <w:trHeight w:val="1237"/>
        </w:trPr>
        <w:tc>
          <w:tcPr>
            <w:tcW w:w="1134"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795"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B53523">
        <w:trPr>
          <w:trHeight w:val="468"/>
        </w:trPr>
        <w:tc>
          <w:tcPr>
            <w:tcW w:w="1134"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795"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proofErr w:type="gramStart"/>
            <w:r w:rsidRPr="00E9581F">
              <w:rPr>
                <w:color w:val="000000" w:themeColor="text1"/>
              </w:rPr>
              <w:t>pembangunan</w:t>
            </w:r>
            <w:r>
              <w:rPr>
                <w:color w:val="000000" w:themeColor="text1"/>
              </w:rPr>
              <w:t xml:space="preserve"> </w:t>
            </w:r>
            <w:r w:rsidRPr="00E9581F">
              <w:rPr>
                <w:color w:val="000000" w:themeColor="text1"/>
              </w:rPr>
              <w:t xml:space="preserve"> </w:t>
            </w:r>
            <w:r w:rsidRPr="00E9581F">
              <w:t>Sistem</w:t>
            </w:r>
            <w:proofErr w:type="gramEnd"/>
            <w:r w:rsidRPr="00E9581F">
              <w:t xml:space="preserve"> Informasi </w:t>
            </w:r>
            <w:r w:rsidR="00E75156">
              <w:rPr>
                <w:lang w:val="id-ID"/>
              </w:rPr>
              <w:t>Persediaan Spare Part Mobil pada PT Megalos Auto Cemerlang</w:t>
            </w:r>
            <w:r>
              <w:t>.</w:t>
            </w:r>
          </w:p>
        </w:tc>
      </w:tr>
      <w:tr w:rsidR="003145FB" w:rsidRPr="00E9581F" w14:paraId="50023435" w14:textId="77777777" w:rsidTr="00B53523">
        <w:trPr>
          <w:trHeight w:val="1891"/>
        </w:trPr>
        <w:tc>
          <w:tcPr>
            <w:tcW w:w="1134"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795"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B53523">
        <w:trPr>
          <w:trHeight w:val="420"/>
        </w:trPr>
        <w:tc>
          <w:tcPr>
            <w:tcW w:w="1134" w:type="dxa"/>
          </w:tcPr>
          <w:p w14:paraId="7F99BE00" w14:textId="77777777" w:rsidR="003145FB" w:rsidRPr="00E9581F" w:rsidRDefault="003145FB" w:rsidP="0080315B">
            <w:pPr>
              <w:spacing w:before="120"/>
              <w:rPr>
                <w:color w:val="000000" w:themeColor="text1"/>
              </w:rPr>
            </w:pPr>
            <w:r>
              <w:rPr>
                <w:color w:val="000000" w:themeColor="text1"/>
              </w:rPr>
              <w:lastRenderedPageBreak/>
              <w:t>DAFTAR PUSTAKA</w:t>
            </w:r>
          </w:p>
        </w:tc>
        <w:tc>
          <w:tcPr>
            <w:tcW w:w="6795"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w:t>
            </w:r>
            <w:proofErr w:type="gramStart"/>
            <w:r w:rsidRPr="00712B75">
              <w:rPr>
                <w:color w:val="000000"/>
              </w:rPr>
              <w:t>acuan  untuk</w:t>
            </w:r>
            <w:proofErr w:type="gramEnd"/>
            <w:r w:rsidRPr="00712B75">
              <w:rPr>
                <w:color w:val="000000"/>
              </w:rPr>
              <w:t xml:space="preserve"> melakukan pengecakan apakah sudah sesuai dengan buku yang tertera dalam daftar pustaka.</w:t>
            </w:r>
          </w:p>
        </w:tc>
      </w:tr>
      <w:tr w:rsidR="003145FB" w:rsidRPr="00E9581F" w14:paraId="4429A0FB" w14:textId="77777777" w:rsidTr="00B53523">
        <w:trPr>
          <w:trHeight w:val="420"/>
        </w:trPr>
        <w:tc>
          <w:tcPr>
            <w:tcW w:w="1134" w:type="dxa"/>
          </w:tcPr>
          <w:p w14:paraId="668CBD9C" w14:textId="77777777" w:rsidR="003145FB" w:rsidRDefault="003145FB" w:rsidP="0080315B">
            <w:pPr>
              <w:spacing w:before="120"/>
              <w:rPr>
                <w:color w:val="000000" w:themeColor="text1"/>
              </w:rPr>
            </w:pPr>
            <w:r>
              <w:rPr>
                <w:color w:val="000000" w:themeColor="text1"/>
              </w:rPr>
              <w:t>LAMPIRAN</w:t>
            </w:r>
          </w:p>
        </w:tc>
        <w:tc>
          <w:tcPr>
            <w:tcW w:w="6795"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63" w:name="_Toc25252698"/>
      <w:bookmarkStart w:id="64" w:name="_Toc83383260"/>
      <w:r>
        <w:rPr>
          <w:b/>
        </w:rPr>
        <w:lastRenderedPageBreak/>
        <w:t>BAB II</w:t>
      </w:r>
      <w:bookmarkStart w:id="65" w:name="_Toc25252699"/>
      <w:bookmarkEnd w:id="63"/>
      <w:r w:rsidR="00D02EC3">
        <w:rPr>
          <w:b/>
        </w:rPr>
        <w:br/>
      </w:r>
      <w:r>
        <w:rPr>
          <w:b/>
        </w:rPr>
        <w:t>LANDASAN TEORI</w:t>
      </w:r>
      <w:bookmarkEnd w:id="64"/>
      <w:bookmarkEnd w:id="65"/>
    </w:p>
    <w:p w14:paraId="7317E62B" w14:textId="56602CA9" w:rsidR="00DD7034" w:rsidRDefault="00D35F91" w:rsidP="00760908">
      <w:pPr>
        <w:pStyle w:val="Heading2"/>
        <w:numPr>
          <w:ilvl w:val="1"/>
          <w:numId w:val="3"/>
        </w:numPr>
        <w:tabs>
          <w:tab w:val="left" w:pos="567"/>
        </w:tabs>
        <w:ind w:left="567" w:hanging="720"/>
      </w:pPr>
      <w:bookmarkStart w:id="66" w:name="_Toc25252700"/>
      <w:bookmarkStart w:id="67" w:name="_Toc83383261"/>
      <w:r w:rsidRPr="00B35969">
        <w:t>Landasan Teori</w:t>
      </w:r>
      <w:bookmarkEnd w:id="66"/>
      <w:bookmarkEnd w:id="67"/>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6840B54E" w:rsidR="00DD7034" w:rsidRPr="0049325F" w:rsidRDefault="00DF38D9" w:rsidP="00760908">
      <w:pPr>
        <w:pStyle w:val="ListParagraph"/>
        <w:numPr>
          <w:ilvl w:val="0"/>
          <w:numId w:val="9"/>
        </w:numPr>
        <w:tabs>
          <w:tab w:val="left" w:pos="851"/>
          <w:tab w:val="left" w:pos="993"/>
          <w:tab w:val="left" w:pos="1276"/>
        </w:tabs>
        <w:ind w:left="993" w:firstLine="0"/>
        <w:outlineLvl w:val="2"/>
        <w:rPr>
          <w:b/>
          <w:bCs/>
        </w:rPr>
      </w:pPr>
      <w:bookmarkStart w:id="68" w:name="_Toc83383262"/>
      <w:r>
        <w:rPr>
          <w:b/>
          <w:bCs/>
        </w:rPr>
        <w:t xml:space="preserve">Definisi </w:t>
      </w:r>
      <w:r w:rsidR="00DD7034" w:rsidRPr="0049325F">
        <w:rPr>
          <w:b/>
          <w:bCs/>
        </w:rPr>
        <w:t>Website</w:t>
      </w:r>
      <w:bookmarkEnd w:id="68"/>
      <w:r w:rsidR="00DD7034" w:rsidRPr="0049325F">
        <w:rPr>
          <w:b/>
          <w:bCs/>
        </w:rPr>
        <w:t>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0D70C031" w:rsidR="00DD7034" w:rsidRPr="00D50687" w:rsidRDefault="00DF38D9" w:rsidP="00760908">
      <w:pPr>
        <w:pStyle w:val="ListParagraph"/>
        <w:numPr>
          <w:ilvl w:val="0"/>
          <w:numId w:val="10"/>
        </w:numPr>
        <w:tabs>
          <w:tab w:val="left" w:pos="1276"/>
        </w:tabs>
        <w:ind w:left="993" w:hanging="425"/>
        <w:outlineLvl w:val="2"/>
        <w:rPr>
          <w:b/>
          <w:bCs/>
        </w:rPr>
      </w:pPr>
      <w:bookmarkStart w:id="69" w:name="_Toc83383263"/>
      <w:r>
        <w:rPr>
          <w:b/>
          <w:bCs/>
        </w:rPr>
        <w:t xml:space="preserve">Definisi </w:t>
      </w:r>
      <w:r w:rsidR="00DD7034" w:rsidRPr="00D50687">
        <w:rPr>
          <w:b/>
          <w:bCs/>
        </w:rPr>
        <w:t>Basis Data</w:t>
      </w:r>
      <w:bookmarkEnd w:id="69"/>
      <w:r w:rsidR="00DD7034" w:rsidRPr="00D50687">
        <w:rPr>
          <w:b/>
          <w:bCs/>
        </w:rPr>
        <w:t>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503EA380" w:rsidR="00DD7034" w:rsidRPr="005D5E78" w:rsidRDefault="00DF38D9" w:rsidP="00760908">
      <w:pPr>
        <w:pStyle w:val="ListParagraph"/>
        <w:numPr>
          <w:ilvl w:val="0"/>
          <w:numId w:val="11"/>
        </w:numPr>
        <w:tabs>
          <w:tab w:val="left" w:pos="1276"/>
        </w:tabs>
        <w:ind w:left="993" w:hanging="425"/>
        <w:outlineLvl w:val="2"/>
        <w:rPr>
          <w:b/>
          <w:bCs/>
        </w:rPr>
      </w:pPr>
      <w:bookmarkStart w:id="70" w:name="_Toc83383264"/>
      <w:r>
        <w:rPr>
          <w:b/>
          <w:bCs/>
        </w:rPr>
        <w:t xml:space="preserve">Definisi </w:t>
      </w:r>
      <w:r w:rsidR="00DD7034" w:rsidRPr="005D5E78">
        <w:rPr>
          <w:b/>
          <w:bCs/>
        </w:rPr>
        <w:t>MySQL</w:t>
      </w:r>
      <w:bookmarkEnd w:id="70"/>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 xml:space="preserve">The World's most popular </w:t>
      </w:r>
      <w:proofErr w:type="gramStart"/>
      <w:r w:rsidRPr="00DD7034">
        <w:rPr>
          <w:i/>
          <w:iCs/>
        </w:rPr>
        <w:t>open source</w:t>
      </w:r>
      <w:proofErr w:type="gramEnd"/>
      <w:r w:rsidRPr="00DD7034">
        <w:rPr>
          <w:i/>
          <w:iCs/>
        </w:rPr>
        <w:t xml:space="preserv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23"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60130494" w:rsidR="00DD7034" w:rsidRPr="00A07D5C" w:rsidRDefault="00DF38D9" w:rsidP="00760908">
      <w:pPr>
        <w:pStyle w:val="ListParagraph"/>
        <w:numPr>
          <w:ilvl w:val="0"/>
          <w:numId w:val="12"/>
        </w:numPr>
        <w:tabs>
          <w:tab w:val="left" w:pos="1276"/>
        </w:tabs>
        <w:ind w:left="993" w:hanging="425"/>
        <w:outlineLvl w:val="2"/>
        <w:rPr>
          <w:b/>
          <w:bCs/>
        </w:rPr>
      </w:pPr>
      <w:bookmarkStart w:id="71" w:name="_Toc83383265"/>
      <w:r>
        <w:rPr>
          <w:b/>
          <w:bCs/>
        </w:rPr>
        <w:t xml:space="preserve">Definisi </w:t>
      </w:r>
      <w:r w:rsidR="00DD7034" w:rsidRPr="00A07D5C">
        <w:rPr>
          <w:b/>
          <w:bCs/>
        </w:rPr>
        <w:t>PHP</w:t>
      </w:r>
      <w:bookmarkEnd w:id="71"/>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4986D025" w:rsidR="00DD7034" w:rsidRPr="005F0022" w:rsidRDefault="00DF38D9" w:rsidP="00760908">
      <w:pPr>
        <w:pStyle w:val="ListParagraph"/>
        <w:numPr>
          <w:ilvl w:val="0"/>
          <w:numId w:val="13"/>
        </w:numPr>
        <w:tabs>
          <w:tab w:val="left" w:pos="1276"/>
          <w:tab w:val="left" w:pos="1418"/>
        </w:tabs>
        <w:ind w:left="567" w:firstLine="0"/>
        <w:outlineLvl w:val="2"/>
        <w:rPr>
          <w:b/>
          <w:bCs/>
        </w:rPr>
      </w:pPr>
      <w:bookmarkStart w:id="72" w:name="_Toc83383266"/>
      <w:r>
        <w:rPr>
          <w:b/>
          <w:bCs/>
        </w:rPr>
        <w:t xml:space="preserve">Definisi </w:t>
      </w:r>
      <w:r w:rsidR="00DD7034" w:rsidRPr="005F0022">
        <w:rPr>
          <w:b/>
          <w:bCs/>
        </w:rPr>
        <w:t>Framework</w:t>
      </w:r>
      <w:bookmarkEnd w:id="72"/>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320111E5" w:rsidR="00DD7034" w:rsidRPr="00D177F2" w:rsidRDefault="00DF38D9" w:rsidP="00760908">
      <w:pPr>
        <w:pStyle w:val="ListParagraph"/>
        <w:numPr>
          <w:ilvl w:val="0"/>
          <w:numId w:val="14"/>
        </w:numPr>
        <w:tabs>
          <w:tab w:val="left" w:pos="1276"/>
          <w:tab w:val="left" w:pos="1418"/>
        </w:tabs>
        <w:ind w:left="567" w:firstLine="0"/>
        <w:outlineLvl w:val="2"/>
        <w:rPr>
          <w:b/>
          <w:bCs/>
        </w:rPr>
      </w:pPr>
      <w:bookmarkStart w:id="73" w:name="_Toc83383267"/>
      <w:r>
        <w:rPr>
          <w:b/>
          <w:bCs/>
        </w:rPr>
        <w:t xml:space="preserve">Definisi </w:t>
      </w:r>
      <w:r w:rsidR="00DD7034" w:rsidRPr="00D177F2">
        <w:rPr>
          <w:b/>
          <w:bCs/>
        </w:rPr>
        <w:t>CodeIgniter</w:t>
      </w:r>
      <w:bookmarkEnd w:id="73"/>
    </w:p>
    <w:p w14:paraId="53E70BF8" w14:textId="0753A75D" w:rsidR="00DD7034" w:rsidRPr="00DD7034" w:rsidRDefault="00DD7034" w:rsidP="009A2AFB">
      <w:pPr>
        <w:ind w:left="567" w:firstLine="709"/>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5958924B" w:rsidR="00DD7034" w:rsidRPr="009A2AFB" w:rsidRDefault="00DF38D9" w:rsidP="00760908">
      <w:pPr>
        <w:pStyle w:val="ListParagraph"/>
        <w:numPr>
          <w:ilvl w:val="0"/>
          <w:numId w:val="15"/>
        </w:numPr>
        <w:tabs>
          <w:tab w:val="left" w:pos="1276"/>
        </w:tabs>
        <w:ind w:left="993" w:hanging="425"/>
        <w:outlineLvl w:val="2"/>
        <w:rPr>
          <w:b/>
          <w:bCs/>
        </w:rPr>
      </w:pPr>
      <w:bookmarkStart w:id="74" w:name="_Toc83383268"/>
      <w:r>
        <w:rPr>
          <w:b/>
          <w:bCs/>
        </w:rPr>
        <w:t xml:space="preserve">Definisi </w:t>
      </w:r>
      <w:r w:rsidR="00DD7034" w:rsidRPr="009A2AFB">
        <w:rPr>
          <w:b/>
          <w:bCs/>
        </w:rPr>
        <w:t>API</w:t>
      </w:r>
      <w:bookmarkEnd w:id="74"/>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6104F569" w:rsidR="00DD7034" w:rsidRPr="009A2AFB" w:rsidRDefault="00DF38D9" w:rsidP="00760908">
      <w:pPr>
        <w:pStyle w:val="ListParagraph"/>
        <w:numPr>
          <w:ilvl w:val="0"/>
          <w:numId w:val="16"/>
        </w:numPr>
        <w:tabs>
          <w:tab w:val="left" w:pos="1276"/>
        </w:tabs>
        <w:ind w:left="993" w:hanging="425"/>
        <w:outlineLvl w:val="2"/>
        <w:rPr>
          <w:b/>
          <w:bCs/>
        </w:rPr>
      </w:pPr>
      <w:bookmarkStart w:id="75" w:name="_Toc83383269"/>
      <w:r>
        <w:rPr>
          <w:b/>
          <w:bCs/>
        </w:rPr>
        <w:t xml:space="preserve">Definisi </w:t>
      </w:r>
      <w:r w:rsidR="00DD7034" w:rsidRPr="009A2AFB">
        <w:rPr>
          <w:b/>
          <w:bCs/>
        </w:rPr>
        <w:t>E-Commerse</w:t>
      </w:r>
      <w:bookmarkEnd w:id="75"/>
      <w:r w:rsidR="00DD7034" w:rsidRPr="009A2AFB">
        <w:rPr>
          <w:b/>
          <w:bCs/>
        </w:rPr>
        <w:t>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22277664" w:rsidR="00DD7034" w:rsidRPr="00E15C1E" w:rsidRDefault="00DF38D9" w:rsidP="00760908">
      <w:pPr>
        <w:pStyle w:val="ListParagraph"/>
        <w:numPr>
          <w:ilvl w:val="0"/>
          <w:numId w:val="17"/>
        </w:numPr>
        <w:tabs>
          <w:tab w:val="left" w:pos="1276"/>
        </w:tabs>
        <w:ind w:left="1418" w:hanging="851"/>
        <w:outlineLvl w:val="2"/>
        <w:rPr>
          <w:b/>
          <w:bCs/>
        </w:rPr>
      </w:pPr>
      <w:bookmarkStart w:id="76" w:name="_Toc83383270"/>
      <w:r>
        <w:rPr>
          <w:b/>
          <w:bCs/>
        </w:rPr>
        <w:t xml:space="preserve">Definisi </w:t>
      </w:r>
      <w:r w:rsidR="00DD7034" w:rsidRPr="00E15C1E">
        <w:rPr>
          <w:b/>
          <w:bCs/>
        </w:rPr>
        <w:t>UML</w:t>
      </w:r>
      <w:bookmarkEnd w:id="76"/>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591E4ABF"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D46E75">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760908">
      <w:pPr>
        <w:pStyle w:val="Heading2"/>
        <w:numPr>
          <w:ilvl w:val="1"/>
          <w:numId w:val="3"/>
        </w:numPr>
        <w:ind w:left="720" w:hanging="720"/>
      </w:pPr>
      <w:bookmarkStart w:id="77" w:name="_Toc83383271"/>
      <w:r w:rsidRPr="00EB13F8">
        <w:rPr>
          <w:highlight w:val="yellow"/>
          <w:lang w:val="en-US"/>
        </w:rPr>
        <w:t>Studi Pustaka</w:t>
      </w:r>
      <w:bookmarkEnd w:id="77"/>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78" w:name="_Toc83383272"/>
      <w:r>
        <w:lastRenderedPageBreak/>
        <w:t>BAB III</w:t>
      </w:r>
      <w:r>
        <w:br/>
        <w:t>ANALISIS DAN PERANCANGAN</w:t>
      </w:r>
      <w:bookmarkEnd w:id="78"/>
    </w:p>
    <w:p w14:paraId="7DA21134" w14:textId="5549F7FA" w:rsidR="00E75156" w:rsidRDefault="002B1282" w:rsidP="00760908">
      <w:pPr>
        <w:pStyle w:val="Heading2"/>
        <w:numPr>
          <w:ilvl w:val="0"/>
          <w:numId w:val="20"/>
        </w:numPr>
        <w:tabs>
          <w:tab w:val="left" w:pos="567"/>
        </w:tabs>
        <w:ind w:left="567" w:hanging="709"/>
        <w:rPr>
          <w:lang w:val="en-US"/>
        </w:rPr>
      </w:pPr>
      <w:bookmarkStart w:id="79" w:name="_Toc83383273"/>
      <w:r>
        <w:t xml:space="preserve">Latar Belakang </w:t>
      </w:r>
      <w:r w:rsidR="009A590A">
        <w:rPr>
          <w:lang w:val="en-US"/>
        </w:rPr>
        <w:t>Organisasi</w:t>
      </w:r>
      <w:bookmarkEnd w:id="79"/>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760908">
      <w:pPr>
        <w:pStyle w:val="Heading3"/>
        <w:numPr>
          <w:ilvl w:val="2"/>
          <w:numId w:val="6"/>
        </w:numPr>
        <w:tabs>
          <w:tab w:val="left" w:pos="567"/>
          <w:tab w:val="left" w:pos="1276"/>
        </w:tabs>
        <w:ind w:left="1134" w:firstLine="0"/>
        <w:rPr>
          <w:lang w:val="en-US"/>
        </w:rPr>
      </w:pPr>
      <w:r w:rsidRPr="00107669">
        <w:rPr>
          <w:lang w:val="en-US"/>
        </w:rPr>
        <w:t xml:space="preserve">   </w:t>
      </w:r>
      <w:bookmarkStart w:id="80" w:name="_Toc83383274"/>
      <w:r w:rsidR="00F81369" w:rsidRPr="00107669">
        <w:rPr>
          <w:lang w:val="en-US"/>
        </w:rPr>
        <w:t>Visi dan Misi Organisasi</w:t>
      </w:r>
      <w:bookmarkEnd w:id="80"/>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760908">
      <w:pPr>
        <w:pStyle w:val="ListParagraph"/>
        <w:numPr>
          <w:ilvl w:val="0"/>
          <w:numId w:val="7"/>
        </w:numPr>
        <w:ind w:left="1004"/>
      </w:pPr>
      <w:r>
        <w:t>Menciptakan tempat one-stop solution dalam bidang seni melalui konseptualisasi ide, desain objek, dan eksekusi karya seni.</w:t>
      </w:r>
    </w:p>
    <w:p w14:paraId="665491F6" w14:textId="77777777" w:rsidR="00F81369" w:rsidRDefault="00F81369" w:rsidP="00760908">
      <w:pPr>
        <w:pStyle w:val="ListParagraph"/>
        <w:numPr>
          <w:ilvl w:val="0"/>
          <w:numId w:val="7"/>
        </w:numPr>
        <w:ind w:left="1004"/>
      </w:pPr>
      <w:r>
        <w:t>Menciptakan inovasi produk seni dengan cara mendesain ulang, mengembangkan dan meningkatkan nilai suatu karya seni.</w:t>
      </w:r>
    </w:p>
    <w:p w14:paraId="27CC1A06" w14:textId="77777777" w:rsidR="00F81369" w:rsidRDefault="00F81369" w:rsidP="00760908">
      <w:pPr>
        <w:pStyle w:val="ListParagraph"/>
        <w:numPr>
          <w:ilvl w:val="0"/>
          <w:numId w:val="7"/>
        </w:numPr>
        <w:ind w:left="1004"/>
      </w:pPr>
      <w:r>
        <w:t>Menginisiasi komunitas seniman berbakat berskala nasional bahkan internasional dengan E3 Programs (Embracing, Educating, and Empowering).</w:t>
      </w:r>
    </w:p>
    <w:p w14:paraId="5DA552FE" w14:textId="4D4F17FB" w:rsidR="00F81369" w:rsidRPr="00F81369" w:rsidRDefault="00F81369" w:rsidP="00760908">
      <w:pPr>
        <w:pStyle w:val="ListParagraph"/>
        <w:numPr>
          <w:ilvl w:val="0"/>
          <w:numId w:val="7"/>
        </w:numPr>
        <w:ind w:left="1004"/>
      </w:pPr>
      <w:r>
        <w:t>Membangun agensi seniman sebagai wadah untuk membangun karir dan membuka lapangan pekerjaan yang professional.</w:t>
      </w:r>
    </w:p>
    <w:p w14:paraId="10A80BFF" w14:textId="6A05024C" w:rsidR="00F81369" w:rsidRDefault="00F81369" w:rsidP="00760908">
      <w:pPr>
        <w:pStyle w:val="Heading3"/>
        <w:numPr>
          <w:ilvl w:val="2"/>
          <w:numId w:val="6"/>
        </w:numPr>
        <w:tabs>
          <w:tab w:val="left" w:pos="1418"/>
        </w:tabs>
        <w:ind w:left="1276" w:hanging="283"/>
      </w:pPr>
      <w:bookmarkStart w:id="81" w:name="_Toc83383275"/>
      <w:r>
        <w:rPr>
          <w:lang w:val="en-US"/>
        </w:rPr>
        <w:t>Struktur Organisiasi</w:t>
      </w:r>
      <w:bookmarkEnd w:id="81"/>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77337F30" w14:textId="09AC865C" w:rsidR="001C27D0" w:rsidRDefault="001C27D0" w:rsidP="001C27D0">
      <w:pPr>
        <w:pStyle w:val="Caption"/>
        <w:rPr>
          <w:b/>
          <w:bCs/>
        </w:rPr>
      </w:pPr>
      <w:bookmarkStart w:id="82" w:name="_Toc83183273"/>
      <w:r>
        <w:t xml:space="preserve">Gambar </w:t>
      </w:r>
      <w:r>
        <w:fldChar w:fldCharType="begin"/>
      </w:r>
      <w:r>
        <w:instrText xml:space="preserve"> SEQ Gambar \* ARABIC </w:instrText>
      </w:r>
      <w:r>
        <w:fldChar w:fldCharType="separate"/>
      </w:r>
      <w:r w:rsidR="00A8428E">
        <w:rPr>
          <w:noProof/>
        </w:rPr>
        <w:t>2</w:t>
      </w:r>
      <w:r>
        <w:fldChar w:fldCharType="end"/>
      </w:r>
      <w:r>
        <w:t xml:space="preserve"> </w:t>
      </w:r>
      <w:r w:rsidRPr="00A349D0">
        <w:t>Struktur Organisasi Jogja Painting</w:t>
      </w:r>
      <w:bookmarkEnd w:id="82"/>
    </w:p>
    <w:p w14:paraId="0018107E" w14:textId="7C662F5A" w:rsidR="00107669" w:rsidRPr="00311AE2" w:rsidRDefault="00107669" w:rsidP="00760908">
      <w:pPr>
        <w:pStyle w:val="ListParagraph"/>
        <w:numPr>
          <w:ilvl w:val="0"/>
          <w:numId w:val="6"/>
        </w:numPr>
        <w:ind w:left="567" w:hanging="709"/>
        <w:outlineLvl w:val="1"/>
        <w:rPr>
          <w:b/>
          <w:bCs/>
        </w:rPr>
      </w:pPr>
      <w:bookmarkStart w:id="83" w:name="_Toc83383276"/>
      <w:r w:rsidRPr="00311AE2">
        <w:rPr>
          <w:b/>
          <w:bCs/>
        </w:rPr>
        <w:t>Komposisi Tim Scrum</w:t>
      </w:r>
      <w:bookmarkEnd w:id="83"/>
      <w:r w:rsidRPr="00311AE2">
        <w:rPr>
          <w:b/>
          <w:bCs/>
        </w:rPr>
        <w:t xml:space="preserve"> </w:t>
      </w:r>
    </w:p>
    <w:p w14:paraId="177C909F" w14:textId="542E74CC" w:rsidR="004471FC" w:rsidRDefault="004471FC" w:rsidP="00AE4BE4">
      <w:pPr>
        <w:ind w:left="-142" w:firstLine="709"/>
        <w:jc w:val="left"/>
      </w:pPr>
      <w:r>
        <w:t xml:space="preserve">Komposisi tim scrum akan menjelaskan seluruh posisi tim scrum yang akan berperan dalam pengerjaan kerja praktik ini. Dapat dilihat pada tabel </w:t>
      </w:r>
      <w:r w:rsidR="00E076B7">
        <w:t xml:space="preserve">1 </w:t>
      </w:r>
      <w:proofErr w:type="gramStart"/>
      <w:r w:rsidR="00E076B7">
        <w:t>dibawah :</w:t>
      </w:r>
      <w:proofErr w:type="gramEnd"/>
    </w:p>
    <w:p w14:paraId="580FEFD1" w14:textId="2B15E808" w:rsidR="00315A74" w:rsidRDefault="00311AE2" w:rsidP="00311AE2">
      <w:pPr>
        <w:pStyle w:val="Caption"/>
      </w:pPr>
      <w:bookmarkStart w:id="84" w:name="_Toc83183056"/>
      <w:bookmarkStart w:id="85" w:name="_Toc83183259"/>
      <w:r>
        <w:t xml:space="preserve">Table </w:t>
      </w:r>
      <w:r>
        <w:fldChar w:fldCharType="begin"/>
      </w:r>
      <w:r>
        <w:instrText xml:space="preserve"> SEQ Table \* ARABIC </w:instrText>
      </w:r>
      <w:r>
        <w:fldChar w:fldCharType="separate"/>
      </w:r>
      <w:r w:rsidR="008563B6">
        <w:rPr>
          <w:noProof/>
        </w:rPr>
        <w:t>1</w:t>
      </w:r>
      <w:r>
        <w:fldChar w:fldCharType="end"/>
      </w:r>
      <w:r>
        <w:t xml:space="preserve"> Tim Scrum</w:t>
      </w:r>
      <w:bookmarkEnd w:id="84"/>
      <w:bookmarkEnd w:id="85"/>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CF64F7">
            <w:pPr>
              <w:jc w:val="center"/>
            </w:pPr>
            <w:r>
              <w:t>Pembimbing Lapangan</w:t>
            </w:r>
          </w:p>
        </w:tc>
        <w:tc>
          <w:tcPr>
            <w:tcW w:w="2643" w:type="dxa"/>
          </w:tcPr>
          <w:p w14:paraId="13DD65FE" w14:textId="7AB51A06" w:rsidR="004471FC" w:rsidRDefault="004471FC" w:rsidP="00CF64F7">
            <w:pPr>
              <w:jc w:val="center"/>
            </w:pPr>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CF64F7">
            <w:pPr>
              <w:jc w:val="center"/>
            </w:pPr>
            <w:r>
              <w:t>Pembimbing Akademik</w:t>
            </w:r>
          </w:p>
        </w:tc>
        <w:tc>
          <w:tcPr>
            <w:tcW w:w="2643" w:type="dxa"/>
          </w:tcPr>
          <w:p w14:paraId="11AA2FE8" w14:textId="7A9654B3" w:rsidR="004471FC" w:rsidRDefault="004471FC" w:rsidP="00CF64F7">
            <w:pPr>
              <w:jc w:val="center"/>
            </w:pPr>
            <w:r>
              <w:t>Scrum Master</w:t>
            </w:r>
          </w:p>
        </w:tc>
      </w:tr>
      <w:tr w:rsidR="00CF64F7" w14:paraId="4BC8EE9C" w14:textId="77777777" w:rsidTr="004471FC">
        <w:tc>
          <w:tcPr>
            <w:tcW w:w="2642" w:type="dxa"/>
          </w:tcPr>
          <w:p w14:paraId="1C809959" w14:textId="00267D35" w:rsidR="00CF64F7" w:rsidRDefault="00CF64F7" w:rsidP="00CF64F7">
            <w:r>
              <w:t xml:space="preserve">Indiarto Aji Begawan </w:t>
            </w:r>
          </w:p>
        </w:tc>
        <w:tc>
          <w:tcPr>
            <w:tcW w:w="2642" w:type="dxa"/>
          </w:tcPr>
          <w:p w14:paraId="0C87AC60" w14:textId="5C6E95FE" w:rsidR="00CF64F7" w:rsidRDefault="00CF64F7" w:rsidP="00CF64F7">
            <w:pPr>
              <w:jc w:val="center"/>
            </w:pPr>
            <w:r>
              <w:t>Mahasiswa 1</w:t>
            </w:r>
          </w:p>
        </w:tc>
        <w:tc>
          <w:tcPr>
            <w:tcW w:w="2643" w:type="dxa"/>
          </w:tcPr>
          <w:p w14:paraId="4BEC8576" w14:textId="7B91A5AA" w:rsidR="00CF64F7" w:rsidRDefault="00CF64F7" w:rsidP="00CF64F7">
            <w:pPr>
              <w:jc w:val="center"/>
            </w:pPr>
            <w:r>
              <w:t>Developer</w:t>
            </w:r>
          </w:p>
        </w:tc>
      </w:tr>
      <w:tr w:rsidR="00CF64F7" w14:paraId="1150966C" w14:textId="77777777" w:rsidTr="004471FC">
        <w:tc>
          <w:tcPr>
            <w:tcW w:w="2642" w:type="dxa"/>
          </w:tcPr>
          <w:p w14:paraId="7676C257" w14:textId="1C1AA168" w:rsidR="00CF64F7" w:rsidRDefault="00CF64F7" w:rsidP="00CF64F7">
            <w:r>
              <w:t>Devita Dwitama Putri B</w:t>
            </w:r>
          </w:p>
        </w:tc>
        <w:tc>
          <w:tcPr>
            <w:tcW w:w="2642" w:type="dxa"/>
          </w:tcPr>
          <w:p w14:paraId="450A847B" w14:textId="60D09B5A" w:rsidR="00CF64F7" w:rsidRDefault="00CF64F7" w:rsidP="00CF64F7">
            <w:pPr>
              <w:jc w:val="center"/>
            </w:pPr>
            <w:r>
              <w:t>Mahasiswa 2</w:t>
            </w:r>
          </w:p>
        </w:tc>
        <w:tc>
          <w:tcPr>
            <w:tcW w:w="2643" w:type="dxa"/>
          </w:tcPr>
          <w:p w14:paraId="3F894CB5" w14:textId="6BC4D89F" w:rsidR="00CF64F7" w:rsidRDefault="00CF64F7" w:rsidP="00CF64F7">
            <w:pPr>
              <w:jc w:val="center"/>
            </w:pPr>
            <w:r>
              <w:t>Developer</w:t>
            </w:r>
          </w:p>
        </w:tc>
      </w:tr>
    </w:tbl>
    <w:p w14:paraId="5BEBBB2C" w14:textId="77777777" w:rsidR="004471FC" w:rsidRDefault="004471FC" w:rsidP="004471FC">
      <w:pPr>
        <w:ind w:left="-142" w:firstLine="709"/>
      </w:pPr>
    </w:p>
    <w:p w14:paraId="4902A228" w14:textId="6C5DAC34" w:rsidR="00107669" w:rsidRPr="00630454" w:rsidRDefault="00107669" w:rsidP="00760908">
      <w:pPr>
        <w:pStyle w:val="ListParagraph"/>
        <w:numPr>
          <w:ilvl w:val="0"/>
          <w:numId w:val="6"/>
        </w:numPr>
        <w:ind w:left="567" w:hanging="709"/>
        <w:outlineLvl w:val="1"/>
        <w:rPr>
          <w:b/>
          <w:bCs/>
        </w:rPr>
      </w:pPr>
      <w:bookmarkStart w:id="86" w:name="_Toc83383277"/>
      <w:r w:rsidRPr="00630454">
        <w:rPr>
          <w:b/>
          <w:bCs/>
        </w:rPr>
        <w:t>Proses Bisnis Organisasi</w:t>
      </w:r>
      <w:bookmarkEnd w:id="86"/>
      <w:r w:rsidRPr="00630454">
        <w:rPr>
          <w:b/>
          <w:bCs/>
        </w:rPr>
        <w:t xml:space="preserve"> </w:t>
      </w:r>
    </w:p>
    <w:p w14:paraId="3F2B401E" w14:textId="6A9FD481" w:rsidR="00630454" w:rsidRDefault="00630454" w:rsidP="00760908">
      <w:pPr>
        <w:pStyle w:val="ListParagraph"/>
        <w:numPr>
          <w:ilvl w:val="0"/>
          <w:numId w:val="21"/>
        </w:numPr>
        <w:ind w:left="1134" w:hanging="141"/>
        <w:outlineLvl w:val="2"/>
        <w:rPr>
          <w:b/>
          <w:bCs/>
        </w:rPr>
      </w:pPr>
      <w:bookmarkStart w:id="87" w:name="_Toc83383278"/>
      <w:r w:rsidRPr="00630454">
        <w:rPr>
          <w:b/>
          <w:bCs/>
        </w:rPr>
        <w:t>Wawancara</w:t>
      </w:r>
      <w:bookmarkEnd w:id="87"/>
      <w:r w:rsidRPr="00630454">
        <w:rPr>
          <w:b/>
          <w:bCs/>
        </w:rPr>
        <w:t xml:space="preserve"> </w:t>
      </w:r>
    </w:p>
    <w:p w14:paraId="10A84417" w14:textId="1A1AF430" w:rsidR="002D73A2" w:rsidRPr="00CF64F7" w:rsidRDefault="002D73A2" w:rsidP="00CF64F7">
      <w:pPr>
        <w:shd w:val="clear" w:color="auto" w:fill="FFFFFF" w:themeFill="background1"/>
        <w:ind w:left="567" w:firstLine="414"/>
      </w:pPr>
      <w:r>
        <w:t xml:space="preserve">Proses wawancara yang dilakukan secara berkala dengan menggunakan media komunikasi zoom meeting </w:t>
      </w:r>
      <w:r w:rsidR="00876122">
        <w:t xml:space="preserve">pada </w:t>
      </w:r>
      <w:r>
        <w:t xml:space="preserve">tanggal 12 </w:t>
      </w:r>
      <w:r w:rsidR="00876122">
        <w:t xml:space="preserve">juli 2021 </w:t>
      </w:r>
      <w:proofErr w:type="gramStart"/>
      <w:r w:rsidR="00876122">
        <w:t>dan  24</w:t>
      </w:r>
      <w:proofErr w:type="gramEnd"/>
      <w:r w:rsidR="00876122">
        <w:t xml:space="preserve"> Juli </w:t>
      </w:r>
      <w:r>
        <w:t>2021</w:t>
      </w:r>
      <w:r w:rsidR="00876122">
        <w:t xml:space="preserve">. </w:t>
      </w:r>
      <w:r>
        <w:t xml:space="preserve">Setiap proses wawancara biasanya memakan waktu </w:t>
      </w:r>
      <w:r w:rsidR="00CF64F7">
        <w:t xml:space="preserve">sekitar </w:t>
      </w:r>
      <w:r>
        <w:t xml:space="preserve">30 menit sampai 1 jam. Wawancara ini dilakukan bersama Human Resources Ibu Dewi Rachmawati dan Bapak Budi Santosa selaku CEO PT. Budi Digdaya </w:t>
      </w:r>
      <w:r w:rsidRPr="008B2172">
        <w:t>Berkah Santosa</w:t>
      </w:r>
      <w:r>
        <w:t xml:space="preserve"> yang berperan sebagai pembimbing lapangan pada kerja praktik ini. Pada proses wawancara</w:t>
      </w:r>
      <w:r w:rsidR="00AE2BB0">
        <w:t xml:space="preserve"> yang pertama, </w:t>
      </w:r>
      <w:r>
        <w:t xml:space="preserve">dilakukan dengan </w:t>
      </w:r>
      <w:r w:rsidR="00AE2BB0">
        <w:t xml:space="preserve">berbagai pertanyaan terkait perusahaan seperti proses bisnis, profil dan struktur organisasi, dan visi-misi perusahaan. Pada pertemuan pertama ini pun, pembimbing lapangan memberikan pemaparan pertamanya terkait konsep dasar sistem yang dibutuhkan; kemudian dalam wawancara kedua, dilakukannya dengan berbagai pertanyaan </w:t>
      </w:r>
      <w:r w:rsidR="00876122">
        <w:t xml:space="preserve">yang lebih mendetail </w:t>
      </w:r>
      <w:r w:rsidR="00AE2BB0">
        <w:t>terkait konsep sistem, seperti masalah dan kebutuhan yang perlu diselesaikan, kegiatan operasional</w:t>
      </w:r>
      <w:r w:rsidR="00CF64F7">
        <w:t xml:space="preserve"> yang </w:t>
      </w:r>
      <w:r w:rsidR="00CF64F7">
        <w:lastRenderedPageBreak/>
        <w:t xml:space="preserve">berlangsung secara umum, </w:t>
      </w:r>
      <w:r w:rsidR="00AE2BB0">
        <w:t>siapa saja aktor yang akan berperan, bagaimana setiap aktor berperan dalam prosesnya,</w:t>
      </w:r>
      <w:r w:rsidR="00876122">
        <w:t xml:space="preserve"> </w:t>
      </w:r>
      <w:r w:rsidR="00876122" w:rsidRPr="00876122">
        <w:t xml:space="preserve">bagaimana proses pendataan anggota, perbedaan kebutuhan antara anggota dan non-anggota, proses pendaftaran, </w:t>
      </w:r>
      <w:r w:rsidR="00AE2BB0">
        <w:t xml:space="preserve">dan informasi apa saja yang </w:t>
      </w:r>
      <w:r w:rsidR="006B5F1F">
        <w:t xml:space="preserve">akan ada dalam </w:t>
      </w:r>
      <w:r w:rsidR="00AE2BB0">
        <w:t>sistem.</w:t>
      </w:r>
      <w:r w:rsidR="00876122">
        <w:t xml:space="preserve"> </w:t>
      </w:r>
      <w:r w:rsidR="00CF64F7">
        <w:t>Setiap proses wawancara selalu dilakukannya perekaman sebagai dokumentasi dari proses bimbingan lapangan, yang kemudian dari rekaman itulah dilakukan pengulangan untuk memudahkan dalam pemahaman atas seluruh hal yang disampaikan oleh narasumber, setelah proses wawancara ini dilakukan pula proses observasi untuk dapat mengamati lebih detail terkait kebutuhan sistem.</w:t>
      </w:r>
    </w:p>
    <w:p w14:paraId="3006B90C" w14:textId="37602865" w:rsidR="002D73A2" w:rsidRDefault="002D73A2" w:rsidP="00760908">
      <w:pPr>
        <w:pStyle w:val="ListParagraph"/>
        <w:numPr>
          <w:ilvl w:val="0"/>
          <w:numId w:val="21"/>
        </w:numPr>
        <w:ind w:left="1134" w:hanging="141"/>
        <w:outlineLvl w:val="2"/>
        <w:rPr>
          <w:b/>
          <w:bCs/>
        </w:rPr>
      </w:pPr>
      <w:bookmarkStart w:id="88" w:name="_Toc83383279"/>
      <w:r>
        <w:rPr>
          <w:b/>
          <w:bCs/>
        </w:rPr>
        <w:t>Observasi</w:t>
      </w:r>
      <w:bookmarkEnd w:id="88"/>
    </w:p>
    <w:p w14:paraId="1C61D071" w14:textId="4154CB3E" w:rsidR="00630454" w:rsidRPr="00876122" w:rsidRDefault="00630454" w:rsidP="00876122">
      <w:pPr>
        <w:shd w:val="clear" w:color="auto" w:fill="FFFFFF" w:themeFill="background1"/>
        <w:ind w:left="567" w:firstLine="720"/>
      </w:pPr>
      <w:r w:rsidRPr="00FD3B0A">
        <w:t xml:space="preserve">Pada kerja praktik ini, </w:t>
      </w:r>
      <w:r>
        <w:t xml:space="preserve">tahap </w:t>
      </w:r>
      <w:r w:rsidRPr="00630454">
        <w:t>observasi dilakukan dengan mengamati</w:t>
      </w:r>
      <w:r w:rsidR="00CF64F7">
        <w:t xml:space="preserve"> lebih detail terkait seluruh informasi yang telah didapatkan pada proses wawancara.</w:t>
      </w:r>
      <w:r w:rsidRPr="00630454">
        <w:t xml:space="preserve"> </w:t>
      </w:r>
      <w:r w:rsidR="006B5F1F">
        <w:t xml:space="preserve">Seluruh hal yang diobservasi terkait </w:t>
      </w:r>
      <w:r w:rsidRPr="00630454">
        <w:t>proses bisnis yang berlangsung</w:t>
      </w:r>
      <w:r w:rsidRPr="00630454">
        <w:rPr>
          <w:shd w:val="clear" w:color="auto" w:fill="FFFFFF" w:themeFill="background1"/>
        </w:rPr>
        <w:t>,</w:t>
      </w:r>
      <w:r>
        <w:rPr>
          <w:shd w:val="clear" w:color="auto" w:fill="FFFFFF" w:themeFill="background1"/>
        </w:rPr>
        <w:t xml:space="preserve"> </w:t>
      </w:r>
      <w:r w:rsidRPr="00FD3B0A">
        <w:t>mulai dari proses pendataan anggota komunitas, perbedaan kebutuhan antara anggota dan non-anggota, proses</w:t>
      </w:r>
      <w:r>
        <w:t xml:space="preserve"> pendaftaran</w:t>
      </w:r>
      <w:r w:rsidRPr="00FD3B0A">
        <w:t xml:space="preserve">, </w:t>
      </w:r>
      <w:r w:rsidR="00A31FBD" w:rsidRPr="00A31FBD">
        <w:t>dan informasi apa saja yang akan ada dalam sistem</w:t>
      </w:r>
      <w:r>
        <w:t xml:space="preserve">. </w:t>
      </w:r>
      <w:r w:rsidR="006B5F1F">
        <w:t xml:space="preserve">Observasi menghasilkan pemahaman terkait seluruh proses keanggotaan dan informasi terkait edukasi seni yang akan ditampilkan dalam sistem, kemudian seluruh hasil obervasi yang dilakukan, kami validasi kembali kepada narasumber pada </w:t>
      </w:r>
      <w:r w:rsidR="00876122">
        <w:t xml:space="preserve">tanggal 30 Juli 2021 melalui zoom meeting yang berlansung sekitar 1 jam. Setelah seluruh hasil observasi telah dilakukan, kami mulai melakukan perincian seluruh fitur kedalam list kebutuhan sistem. </w:t>
      </w:r>
    </w:p>
    <w:p w14:paraId="746B741A" w14:textId="4382D9E1" w:rsidR="00630454" w:rsidRDefault="00630454" w:rsidP="00760908">
      <w:pPr>
        <w:pStyle w:val="ListParagraph"/>
        <w:numPr>
          <w:ilvl w:val="0"/>
          <w:numId w:val="21"/>
        </w:numPr>
        <w:ind w:left="1134" w:hanging="141"/>
        <w:outlineLvl w:val="2"/>
        <w:rPr>
          <w:b/>
          <w:bCs/>
        </w:rPr>
      </w:pPr>
      <w:bookmarkStart w:id="89" w:name="_Toc83383280"/>
      <w:r>
        <w:rPr>
          <w:b/>
          <w:bCs/>
        </w:rPr>
        <w:t>Penangkapan Proses Bisnis</w:t>
      </w:r>
      <w:bookmarkEnd w:id="89"/>
      <w:r>
        <w:rPr>
          <w:b/>
          <w:bCs/>
        </w:rPr>
        <w:t xml:space="preserve"> </w:t>
      </w:r>
    </w:p>
    <w:p w14:paraId="0DED678E" w14:textId="4503E889" w:rsidR="00A31FBD" w:rsidRDefault="00A31FBD" w:rsidP="00A31FBD">
      <w:pPr>
        <w:ind w:left="567" w:firstLine="567"/>
      </w:pPr>
      <w:r w:rsidRPr="00A31FBD">
        <w:t>Pada tahap ini dilakukannya penangkapan proses bisnis</w:t>
      </w:r>
      <w:r>
        <w:t xml:space="preserve"> yang berupa hasil pemahaman proses bisnis yang berlangsung sebelum adanya sistem yang akan dibuat pada kerja praktik ini. Berikut ini pseudocode dari proses bisnis saat </w:t>
      </w:r>
      <w:proofErr w:type="gramStart"/>
      <w:r>
        <w:t>ini :</w:t>
      </w:r>
      <w:proofErr w:type="gramEnd"/>
      <w:r>
        <w:t xml:space="preserve"> </w:t>
      </w:r>
    </w:p>
    <w:p w14:paraId="41FCB8E5" w14:textId="48891847" w:rsidR="00A31FBD" w:rsidRDefault="00A31FBD" w:rsidP="00760908">
      <w:pPr>
        <w:pStyle w:val="ListParagraph"/>
        <w:numPr>
          <w:ilvl w:val="0"/>
          <w:numId w:val="22"/>
        </w:numPr>
        <w:shd w:val="clear" w:color="auto" w:fill="FFFF00"/>
      </w:pPr>
      <w:commentRangeStart w:id="90"/>
      <w:commentRangeStart w:id="91"/>
      <w:commentRangeStart w:id="92"/>
      <w:commentRangeStart w:id="93"/>
      <w:r>
        <w:t xml:space="preserve">Seniman melakukan pendaftaran sebagai anggota melalui instagram, pada bagian ini seluruh seniman yang akan menjadi anggota akan ditanyakan beberapa pertanyaan </w:t>
      </w:r>
      <w:r w:rsidR="00841447">
        <w:t xml:space="preserve">seperti nama </w:t>
      </w:r>
      <w:r w:rsidR="00841447">
        <w:lastRenderedPageBreak/>
        <w:t xml:space="preserve">lengkap, alamat email, nomor telpon, domisili, sosial media, dan jenis aliran seni. </w:t>
      </w:r>
    </w:p>
    <w:p w14:paraId="4E753D0D" w14:textId="3495DFE4" w:rsidR="00841447" w:rsidRDefault="00841447" w:rsidP="00760908">
      <w:pPr>
        <w:pStyle w:val="ListParagraph"/>
        <w:numPr>
          <w:ilvl w:val="0"/>
          <w:numId w:val="22"/>
        </w:numPr>
        <w:shd w:val="clear" w:color="auto" w:fill="FFFF00"/>
      </w:pPr>
      <w:r>
        <w:t xml:space="preserve">Proses pendaftaran dilakukan oleh seniman dengan melakukan pengisian formulir pendaftaran menggunakan GFrom yang diberikan oleh admin instagram. </w:t>
      </w:r>
    </w:p>
    <w:p w14:paraId="74BB092A" w14:textId="07040657" w:rsidR="00841447" w:rsidRDefault="00841447" w:rsidP="00760908">
      <w:pPr>
        <w:pStyle w:val="ListParagraph"/>
        <w:numPr>
          <w:ilvl w:val="0"/>
          <w:numId w:val="22"/>
        </w:numPr>
        <w:shd w:val="clear" w:color="auto" w:fill="FFFF00"/>
      </w:pPr>
      <w:r>
        <w:t xml:space="preserve">Admin melakukan pendataan anggota yang telah terdaftar kedalam dokumentasi pembukuan. </w:t>
      </w:r>
    </w:p>
    <w:p w14:paraId="4073FD37" w14:textId="6EFE8868" w:rsidR="00841447" w:rsidRDefault="00841447" w:rsidP="00760908">
      <w:pPr>
        <w:pStyle w:val="ListParagraph"/>
        <w:numPr>
          <w:ilvl w:val="0"/>
          <w:numId w:val="22"/>
        </w:numPr>
        <w:shd w:val="clear" w:color="auto" w:fill="FFFF00"/>
      </w:pPr>
      <w:r>
        <w:t>Kemudian anggota yang telah terdaftar akan mendapatkan tanda keanggotaan berupa ID yang diberikan oleh admin.</w:t>
      </w:r>
    </w:p>
    <w:p w14:paraId="35C3E87B" w14:textId="3F3CEE8F" w:rsidR="00841447" w:rsidRDefault="00841447" w:rsidP="00760908">
      <w:pPr>
        <w:pStyle w:val="ListParagraph"/>
        <w:numPr>
          <w:ilvl w:val="0"/>
          <w:numId w:val="22"/>
        </w:numPr>
        <w:shd w:val="clear" w:color="auto" w:fill="FFFF00"/>
      </w:pPr>
      <w:r>
        <w:t>Setelah proses pendaftaran anggota telah selesai, maka akan masuk ke dalam suatu media komunikasi berupa Grup WhatsApp.</w:t>
      </w:r>
    </w:p>
    <w:p w14:paraId="1F98B540" w14:textId="395DC50D" w:rsidR="00841447" w:rsidRDefault="00841447" w:rsidP="00760908">
      <w:pPr>
        <w:pStyle w:val="ListParagraph"/>
        <w:numPr>
          <w:ilvl w:val="0"/>
          <w:numId w:val="22"/>
        </w:numPr>
        <w:shd w:val="clear" w:color="auto" w:fill="FFFF00"/>
      </w:pPr>
      <w:r>
        <w:t>Seluruh anggota yang telah terdaftar akan mendapatkan informasi terkait acara-acara tatap muka terkait edukasi dan promosi seni</w:t>
      </w:r>
      <w:r w:rsidR="00DE3BDB">
        <w:t xml:space="preserve">, seperti pameran kebudayaan, galery seni, festival, dan lain lain.  </w:t>
      </w:r>
    </w:p>
    <w:p w14:paraId="309CF20F" w14:textId="0F70218D" w:rsidR="00DE3BDB" w:rsidRPr="00A31FBD" w:rsidRDefault="00DE3BDB" w:rsidP="00760908">
      <w:pPr>
        <w:pStyle w:val="ListParagraph"/>
        <w:numPr>
          <w:ilvl w:val="0"/>
          <w:numId w:val="22"/>
        </w:numPr>
        <w:shd w:val="clear" w:color="auto" w:fill="FFFF00"/>
      </w:pPr>
      <w:r>
        <w:t xml:space="preserve">Kemudian, setelah mendapat informasi tersebut maka para anggota memiliki kesempatan untuk melakukan pengembangan diri karena dapat menerima edukasi, dan memperkenalkan hasil karya nya secara lebih luas pada sesi promosi. </w:t>
      </w:r>
      <w:commentRangeEnd w:id="90"/>
      <w:r>
        <w:rPr>
          <w:rStyle w:val="CommentReference"/>
        </w:rPr>
        <w:commentReference w:id="90"/>
      </w:r>
      <w:commentRangeEnd w:id="91"/>
      <w:r w:rsidR="00ED108F">
        <w:rPr>
          <w:rStyle w:val="CommentReference"/>
        </w:rPr>
        <w:commentReference w:id="91"/>
      </w:r>
      <w:commentRangeEnd w:id="92"/>
      <w:r w:rsidR="001B4FCD">
        <w:rPr>
          <w:rStyle w:val="CommentReference"/>
        </w:rPr>
        <w:commentReference w:id="92"/>
      </w:r>
      <w:commentRangeEnd w:id="93"/>
      <w:r w:rsidR="001B4FCD">
        <w:rPr>
          <w:rStyle w:val="CommentReference"/>
        </w:rPr>
        <w:commentReference w:id="93"/>
      </w:r>
    </w:p>
    <w:p w14:paraId="039846C7" w14:textId="11B8A214" w:rsidR="00630454" w:rsidRDefault="00630454" w:rsidP="00760908">
      <w:pPr>
        <w:pStyle w:val="ListParagraph"/>
        <w:numPr>
          <w:ilvl w:val="0"/>
          <w:numId w:val="21"/>
        </w:numPr>
        <w:ind w:left="1134" w:hanging="141"/>
        <w:outlineLvl w:val="2"/>
        <w:rPr>
          <w:b/>
          <w:bCs/>
        </w:rPr>
      </w:pPr>
      <w:bookmarkStart w:id="94" w:name="_Toc83383281"/>
      <w:r>
        <w:rPr>
          <w:b/>
          <w:bCs/>
        </w:rPr>
        <w:t>Identifikasi Masalah</w:t>
      </w:r>
      <w:bookmarkEnd w:id="94"/>
      <w:r>
        <w:rPr>
          <w:b/>
          <w:bCs/>
        </w:rPr>
        <w:t xml:space="preserve"> </w:t>
      </w:r>
    </w:p>
    <w:p w14:paraId="1FB90402" w14:textId="004CEEB3" w:rsidR="00303FE0" w:rsidRPr="00303FE0" w:rsidRDefault="00303FE0" w:rsidP="00303FE0">
      <w:pPr>
        <w:ind w:left="567" w:firstLine="567"/>
      </w:pPr>
      <w:r>
        <w:t>Setelah dilakukannya identifikasi terhadap proses saat ini yang telah berlangsung hampir kurang lebih 1 tahun</w:t>
      </w:r>
      <w:r w:rsidR="001B4FCD">
        <w:t xml:space="preserve"> </w:t>
      </w:r>
      <w:r>
        <w:t xml:space="preserve">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w:t>
      </w:r>
      <w:r>
        <w:t xml:space="preserve"> dan </w:t>
      </w:r>
      <w:commentRangeStart w:id="95"/>
      <w:commentRangeStart w:id="96"/>
      <w:r>
        <w:t>komunitas</w:t>
      </w:r>
      <w:commentRangeEnd w:id="95"/>
      <w:r>
        <w:rPr>
          <w:rStyle w:val="CommentReference"/>
        </w:rPr>
        <w:commentReference w:id="95"/>
      </w:r>
      <w:commentRangeEnd w:id="96"/>
      <w:r w:rsidR="00ED108F">
        <w:rPr>
          <w:rStyle w:val="CommentReference"/>
        </w:rPr>
        <w:commentReference w:id="96"/>
      </w:r>
      <w:r w:rsidRPr="00A767DE">
        <w:t xml:space="preserve"> menjadi terjangkau lebih luas</w:t>
      </w:r>
      <w:r>
        <w:t>.</w:t>
      </w:r>
    </w:p>
    <w:p w14:paraId="4EF7344F" w14:textId="42F062D4" w:rsidR="00107669" w:rsidRDefault="00107669" w:rsidP="00760908">
      <w:pPr>
        <w:pStyle w:val="ListParagraph"/>
        <w:numPr>
          <w:ilvl w:val="0"/>
          <w:numId w:val="6"/>
        </w:numPr>
        <w:ind w:left="567" w:hanging="709"/>
        <w:outlineLvl w:val="1"/>
        <w:rPr>
          <w:b/>
          <w:bCs/>
        </w:rPr>
      </w:pPr>
      <w:bookmarkStart w:id="97" w:name="_Toc83383282"/>
      <w:r w:rsidRPr="00630454">
        <w:rPr>
          <w:b/>
          <w:bCs/>
        </w:rPr>
        <w:t>Kick Off Project</w:t>
      </w:r>
      <w:bookmarkEnd w:id="97"/>
      <w:r w:rsidRPr="00630454">
        <w:rPr>
          <w:b/>
          <w:bCs/>
        </w:rPr>
        <w:t xml:space="preserve"> </w:t>
      </w:r>
    </w:p>
    <w:p w14:paraId="1B0C2C32" w14:textId="4C10E5DC" w:rsidR="00303FE0" w:rsidRDefault="00303FE0" w:rsidP="00760908">
      <w:pPr>
        <w:pStyle w:val="ListParagraph"/>
        <w:numPr>
          <w:ilvl w:val="0"/>
          <w:numId w:val="23"/>
        </w:numPr>
        <w:ind w:left="1134"/>
        <w:outlineLvl w:val="2"/>
        <w:rPr>
          <w:b/>
          <w:bCs/>
        </w:rPr>
      </w:pPr>
      <w:bookmarkStart w:id="98" w:name="_Toc83383283"/>
      <w:r>
        <w:rPr>
          <w:b/>
          <w:bCs/>
        </w:rPr>
        <w:t>Penentuan Product Goal</w:t>
      </w:r>
      <w:bookmarkEnd w:id="98"/>
      <w:r>
        <w:rPr>
          <w:b/>
          <w:bCs/>
        </w:rPr>
        <w:t xml:space="preserve"> </w:t>
      </w:r>
    </w:p>
    <w:p w14:paraId="3B22A4C9" w14:textId="027C0F34" w:rsidR="001B4FCD" w:rsidRPr="001B4FCD" w:rsidRDefault="00196E59" w:rsidP="001B4FCD">
      <w:pPr>
        <w:ind w:left="1134" w:firstLine="284"/>
      </w:pPr>
      <w:commentRangeStart w:id="99"/>
      <w:commentRangeStart w:id="100"/>
      <w:r w:rsidRPr="00196E59">
        <w:lastRenderedPageBreak/>
        <w:t>Membuat sebuah sistem website sebagai wadah edukasi, informasi, dan promosi terkait seni untuk seluruh anggota</w:t>
      </w:r>
      <w:r w:rsidR="00B11FD1">
        <w:t xml:space="preserve"> komunitas</w:t>
      </w:r>
      <w:r w:rsidR="008D0E1A">
        <w:t xml:space="preserve"> </w:t>
      </w:r>
      <w:r w:rsidR="00B11FD1">
        <w:t>agar seluruh informasi dan karya dari anggota dapat dipromosikan dan terjangkau dengan lebih luas sehingga dapat membantu para seniman yang terhalang aktivitas promosinya karena pembatasan sosial pandemi covid-19. Sistem ini juga diharapkan dapat</w:t>
      </w:r>
      <w:r w:rsidR="001B4FCD">
        <w:t xml:space="preserve"> </w:t>
      </w:r>
      <w:r w:rsidR="00B11FD1">
        <w:t xml:space="preserve">menyimpan data keanggotaan </w:t>
      </w:r>
      <w:r w:rsidR="001B4FCD">
        <w:t xml:space="preserve">dengan cara mendaftarkan diri pada website yang akan dibuat </w:t>
      </w:r>
      <w:r w:rsidR="00B11FD1">
        <w:t>sehingga tidak perlu lagi pencatatan dalam dokumen</w:t>
      </w:r>
      <w:r w:rsidR="001B4FCD">
        <w:t>.</w:t>
      </w:r>
      <w:commentRangeEnd w:id="99"/>
      <w:r w:rsidR="00B11FD1">
        <w:rPr>
          <w:rStyle w:val="CommentReference"/>
        </w:rPr>
        <w:commentReference w:id="99"/>
      </w:r>
      <w:commentRangeEnd w:id="100"/>
      <w:r w:rsidR="00ED108F">
        <w:rPr>
          <w:rStyle w:val="CommentReference"/>
        </w:rPr>
        <w:commentReference w:id="100"/>
      </w:r>
    </w:p>
    <w:p w14:paraId="5C72018A" w14:textId="45DC9A92" w:rsidR="00303FE0" w:rsidRDefault="00303FE0" w:rsidP="00760908">
      <w:pPr>
        <w:pStyle w:val="ListParagraph"/>
        <w:numPr>
          <w:ilvl w:val="0"/>
          <w:numId w:val="23"/>
        </w:numPr>
        <w:ind w:left="1134"/>
        <w:outlineLvl w:val="2"/>
        <w:rPr>
          <w:b/>
          <w:bCs/>
        </w:rPr>
      </w:pPr>
      <w:bookmarkStart w:id="101" w:name="_Toc83383284"/>
      <w:r>
        <w:rPr>
          <w:b/>
          <w:bCs/>
        </w:rPr>
        <w:t>Penentuan Product Backlog</w:t>
      </w:r>
      <w:bookmarkEnd w:id="101"/>
      <w:r>
        <w:rPr>
          <w:b/>
          <w:bCs/>
        </w:rPr>
        <w:t xml:space="preserve"> </w:t>
      </w:r>
    </w:p>
    <w:p w14:paraId="5DCB6C6C" w14:textId="604ADD07" w:rsidR="00806AE7" w:rsidRDefault="00806AE7" w:rsidP="008563B6">
      <w:pPr>
        <w:ind w:left="1134"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Berikut adalah daftar dari fitur-fitur yang akan dibangun sesuai dengan prioritas </w:t>
      </w:r>
      <w:proofErr w:type="gramStart"/>
      <w:r>
        <w:t>nya :</w:t>
      </w:r>
      <w:proofErr w:type="gramEnd"/>
    </w:p>
    <w:p w14:paraId="15749686" w14:textId="467A1B8D" w:rsidR="001C27D0" w:rsidRPr="001C27D0" w:rsidRDefault="008563B6" w:rsidP="008563B6">
      <w:pPr>
        <w:pStyle w:val="Caption"/>
      </w:pPr>
      <w:bookmarkStart w:id="102" w:name="_Toc83183260"/>
      <w:r>
        <w:t xml:space="preserve">Table </w:t>
      </w:r>
      <w:r>
        <w:fldChar w:fldCharType="begin"/>
      </w:r>
      <w:r>
        <w:instrText xml:space="preserve"> SEQ Table \* ARABIC </w:instrText>
      </w:r>
      <w:r>
        <w:fldChar w:fldCharType="separate"/>
      </w:r>
      <w:r>
        <w:rPr>
          <w:noProof/>
        </w:rPr>
        <w:t>2</w:t>
      </w:r>
      <w:r>
        <w:fldChar w:fldCharType="end"/>
      </w:r>
      <w:r>
        <w:t xml:space="preserve"> </w:t>
      </w:r>
      <w:commentRangeStart w:id="103"/>
      <w:commentRangeStart w:id="104"/>
      <w:r w:rsidRPr="00595877">
        <w:t>List Product Backlog</w:t>
      </w:r>
      <w:commentRangeEnd w:id="103"/>
      <w:r>
        <w:rPr>
          <w:rStyle w:val="CommentReference"/>
          <w:iCs w:val="0"/>
        </w:rPr>
        <w:commentReference w:id="103"/>
      </w:r>
      <w:bookmarkEnd w:id="102"/>
      <w:commentRangeEnd w:id="104"/>
      <w:r w:rsidR="00ED108F">
        <w:rPr>
          <w:rStyle w:val="CommentReference"/>
          <w:iCs w:val="0"/>
        </w:rPr>
        <w:commentReference w:id="104"/>
      </w:r>
    </w:p>
    <w:tbl>
      <w:tblPr>
        <w:tblStyle w:val="TableGrid"/>
        <w:tblW w:w="6804" w:type="dxa"/>
        <w:tblInd w:w="1129" w:type="dxa"/>
        <w:tblLook w:val="04A0" w:firstRow="1" w:lastRow="0" w:firstColumn="1" w:lastColumn="0" w:noHBand="0" w:noVBand="1"/>
      </w:tblPr>
      <w:tblGrid>
        <w:gridCol w:w="1843"/>
        <w:gridCol w:w="3686"/>
        <w:gridCol w:w="1275"/>
      </w:tblGrid>
      <w:tr w:rsidR="00806AE7" w:rsidRPr="00862948" w14:paraId="16DA0C0F" w14:textId="77777777" w:rsidTr="00ED108F">
        <w:tc>
          <w:tcPr>
            <w:tcW w:w="1843" w:type="dxa"/>
          </w:tcPr>
          <w:p w14:paraId="3AB107B8" w14:textId="77777777" w:rsidR="00806AE7" w:rsidRPr="00862948" w:rsidRDefault="00806AE7" w:rsidP="00ED108F">
            <w:pPr>
              <w:jc w:val="center"/>
              <w:rPr>
                <w:sz w:val="20"/>
                <w:szCs w:val="20"/>
              </w:rPr>
            </w:pPr>
            <w:r w:rsidRPr="00862948">
              <w:rPr>
                <w:sz w:val="20"/>
                <w:szCs w:val="20"/>
              </w:rPr>
              <w:t>ID Product Backlog</w:t>
            </w:r>
          </w:p>
        </w:tc>
        <w:tc>
          <w:tcPr>
            <w:tcW w:w="3686" w:type="dxa"/>
          </w:tcPr>
          <w:p w14:paraId="3481F7D5" w14:textId="77777777" w:rsidR="00806AE7" w:rsidRPr="00862948" w:rsidRDefault="00806AE7" w:rsidP="00ED108F">
            <w:pPr>
              <w:jc w:val="center"/>
              <w:rPr>
                <w:sz w:val="20"/>
                <w:szCs w:val="20"/>
              </w:rPr>
            </w:pPr>
            <w:r w:rsidRPr="00862948">
              <w:rPr>
                <w:sz w:val="20"/>
                <w:szCs w:val="20"/>
              </w:rPr>
              <w:t>Product Backlog Item</w:t>
            </w:r>
          </w:p>
        </w:tc>
        <w:tc>
          <w:tcPr>
            <w:tcW w:w="1275" w:type="dxa"/>
          </w:tcPr>
          <w:p w14:paraId="790D85FC" w14:textId="77777777" w:rsidR="00806AE7" w:rsidRPr="00862948" w:rsidRDefault="00806AE7" w:rsidP="00ED108F">
            <w:pPr>
              <w:jc w:val="center"/>
              <w:rPr>
                <w:sz w:val="20"/>
                <w:szCs w:val="20"/>
              </w:rPr>
            </w:pPr>
            <w:r w:rsidRPr="00862948">
              <w:rPr>
                <w:sz w:val="20"/>
                <w:szCs w:val="20"/>
              </w:rPr>
              <w:t>Priority</w:t>
            </w:r>
          </w:p>
        </w:tc>
      </w:tr>
      <w:tr w:rsidR="00806AE7" w:rsidRPr="00D82C86" w14:paraId="012338DA" w14:textId="77777777" w:rsidTr="00ED108F">
        <w:tc>
          <w:tcPr>
            <w:tcW w:w="1843" w:type="dxa"/>
          </w:tcPr>
          <w:p w14:paraId="460D6A80" w14:textId="77777777" w:rsidR="00806AE7" w:rsidRPr="00D82C86" w:rsidRDefault="00806AE7" w:rsidP="00ED108F">
            <w:pPr>
              <w:jc w:val="center"/>
              <w:rPr>
                <w:sz w:val="20"/>
                <w:szCs w:val="20"/>
              </w:rPr>
            </w:pPr>
            <w:bookmarkStart w:id="105" w:name="_Hlk82812690"/>
            <w:r w:rsidRPr="00D82C86">
              <w:rPr>
                <w:sz w:val="20"/>
                <w:szCs w:val="20"/>
              </w:rPr>
              <w:t>PB01</w:t>
            </w:r>
          </w:p>
        </w:tc>
        <w:tc>
          <w:tcPr>
            <w:tcW w:w="3686" w:type="dxa"/>
          </w:tcPr>
          <w:p w14:paraId="0BBB7C2E" w14:textId="5DE95C84" w:rsidR="00806AE7" w:rsidRPr="00D82C86" w:rsidRDefault="00806AE7" w:rsidP="00ED108F">
            <w:pPr>
              <w:rPr>
                <w:sz w:val="20"/>
                <w:szCs w:val="20"/>
              </w:rPr>
            </w:pPr>
            <w:r w:rsidRPr="00D82C86">
              <w:rPr>
                <w:sz w:val="20"/>
                <w:szCs w:val="20"/>
              </w:rPr>
              <w:t>Melakukan analisis</w:t>
            </w:r>
            <w:r w:rsidR="008D0E1A">
              <w:rPr>
                <w:sz w:val="20"/>
                <w:szCs w:val="20"/>
              </w:rPr>
              <w:t xml:space="preserve"> awal terhadap</w:t>
            </w:r>
            <w:r w:rsidRPr="00D82C86">
              <w:rPr>
                <w:sz w:val="20"/>
                <w:szCs w:val="20"/>
              </w:rPr>
              <w:t xml:space="preserve"> proses bisnis untuk kebutuhan sistem</w:t>
            </w:r>
          </w:p>
        </w:tc>
        <w:tc>
          <w:tcPr>
            <w:tcW w:w="1275" w:type="dxa"/>
          </w:tcPr>
          <w:p w14:paraId="3297B5B9" w14:textId="77777777" w:rsidR="00806AE7" w:rsidRPr="00D82C86" w:rsidRDefault="00806AE7" w:rsidP="00ED108F">
            <w:pPr>
              <w:jc w:val="center"/>
              <w:rPr>
                <w:sz w:val="20"/>
                <w:szCs w:val="20"/>
              </w:rPr>
            </w:pPr>
            <w:r>
              <w:rPr>
                <w:sz w:val="20"/>
                <w:szCs w:val="20"/>
              </w:rPr>
              <w:t>1</w:t>
            </w:r>
          </w:p>
        </w:tc>
      </w:tr>
      <w:tr w:rsidR="00806AE7" w14:paraId="082329C4" w14:textId="77777777" w:rsidTr="00ED108F">
        <w:tc>
          <w:tcPr>
            <w:tcW w:w="1843" w:type="dxa"/>
          </w:tcPr>
          <w:p w14:paraId="3F48B0FA" w14:textId="77777777" w:rsidR="00806AE7" w:rsidRPr="00D82C86" w:rsidRDefault="00806AE7" w:rsidP="00ED108F">
            <w:pPr>
              <w:jc w:val="center"/>
              <w:rPr>
                <w:sz w:val="20"/>
                <w:szCs w:val="20"/>
              </w:rPr>
            </w:pPr>
            <w:r>
              <w:rPr>
                <w:sz w:val="20"/>
                <w:szCs w:val="20"/>
              </w:rPr>
              <w:t>PB02</w:t>
            </w:r>
          </w:p>
        </w:tc>
        <w:tc>
          <w:tcPr>
            <w:tcW w:w="3686" w:type="dxa"/>
          </w:tcPr>
          <w:p w14:paraId="62BA3FFC" w14:textId="77777777" w:rsidR="00806AE7" w:rsidRPr="00D82C86" w:rsidRDefault="00806AE7" w:rsidP="00ED108F">
            <w:pPr>
              <w:rPr>
                <w:sz w:val="20"/>
                <w:szCs w:val="20"/>
              </w:rPr>
            </w:pPr>
            <w:r w:rsidRPr="00D82C86">
              <w:rPr>
                <w:sz w:val="20"/>
                <w:szCs w:val="20"/>
              </w:rPr>
              <w:t xml:space="preserve">Membuat halaman fitur login </w:t>
            </w:r>
            <w:r>
              <w:rPr>
                <w:sz w:val="20"/>
                <w:szCs w:val="20"/>
              </w:rPr>
              <w:t>customer</w:t>
            </w:r>
          </w:p>
        </w:tc>
        <w:tc>
          <w:tcPr>
            <w:tcW w:w="1275" w:type="dxa"/>
          </w:tcPr>
          <w:p w14:paraId="1E3591B2" w14:textId="77777777" w:rsidR="00806AE7" w:rsidRDefault="00806AE7" w:rsidP="00ED108F">
            <w:pPr>
              <w:jc w:val="center"/>
              <w:rPr>
                <w:sz w:val="20"/>
                <w:szCs w:val="20"/>
              </w:rPr>
            </w:pPr>
            <w:r>
              <w:rPr>
                <w:sz w:val="20"/>
                <w:szCs w:val="20"/>
              </w:rPr>
              <w:t>1</w:t>
            </w:r>
          </w:p>
        </w:tc>
      </w:tr>
      <w:tr w:rsidR="00806AE7" w14:paraId="59BCE40B" w14:textId="77777777" w:rsidTr="00ED108F">
        <w:tc>
          <w:tcPr>
            <w:tcW w:w="1843" w:type="dxa"/>
          </w:tcPr>
          <w:p w14:paraId="4805FE59" w14:textId="77777777" w:rsidR="00806AE7" w:rsidRDefault="00806AE7" w:rsidP="00ED108F">
            <w:pPr>
              <w:jc w:val="center"/>
              <w:rPr>
                <w:sz w:val="20"/>
                <w:szCs w:val="20"/>
              </w:rPr>
            </w:pPr>
            <w:r>
              <w:rPr>
                <w:sz w:val="20"/>
                <w:szCs w:val="20"/>
              </w:rPr>
              <w:t>PB03</w:t>
            </w:r>
          </w:p>
        </w:tc>
        <w:tc>
          <w:tcPr>
            <w:tcW w:w="3686" w:type="dxa"/>
          </w:tcPr>
          <w:p w14:paraId="28FB7460" w14:textId="77777777" w:rsidR="00806AE7" w:rsidRPr="00D82C86" w:rsidRDefault="00806AE7" w:rsidP="00ED108F">
            <w:pPr>
              <w:rPr>
                <w:sz w:val="20"/>
                <w:szCs w:val="20"/>
              </w:rPr>
            </w:pPr>
            <w:r>
              <w:rPr>
                <w:sz w:val="20"/>
                <w:szCs w:val="20"/>
              </w:rPr>
              <w:t>Membuat halaman fitur registrasi customer</w:t>
            </w:r>
          </w:p>
        </w:tc>
        <w:tc>
          <w:tcPr>
            <w:tcW w:w="1275" w:type="dxa"/>
          </w:tcPr>
          <w:p w14:paraId="51AC4AC2" w14:textId="77777777" w:rsidR="00806AE7" w:rsidRDefault="00806AE7" w:rsidP="00ED108F">
            <w:pPr>
              <w:jc w:val="center"/>
              <w:rPr>
                <w:sz w:val="20"/>
                <w:szCs w:val="20"/>
              </w:rPr>
            </w:pPr>
            <w:r>
              <w:rPr>
                <w:sz w:val="20"/>
                <w:szCs w:val="20"/>
              </w:rPr>
              <w:t>1</w:t>
            </w:r>
          </w:p>
        </w:tc>
      </w:tr>
      <w:tr w:rsidR="00806AE7" w14:paraId="674F4ED5" w14:textId="77777777" w:rsidTr="00ED108F">
        <w:tc>
          <w:tcPr>
            <w:tcW w:w="1843" w:type="dxa"/>
          </w:tcPr>
          <w:p w14:paraId="3E856598" w14:textId="77777777" w:rsidR="00806AE7" w:rsidRDefault="00806AE7" w:rsidP="00ED108F">
            <w:pPr>
              <w:jc w:val="center"/>
              <w:rPr>
                <w:sz w:val="20"/>
                <w:szCs w:val="20"/>
              </w:rPr>
            </w:pPr>
            <w:r>
              <w:rPr>
                <w:sz w:val="20"/>
                <w:szCs w:val="20"/>
              </w:rPr>
              <w:t>PB04</w:t>
            </w:r>
          </w:p>
        </w:tc>
        <w:tc>
          <w:tcPr>
            <w:tcW w:w="3686" w:type="dxa"/>
          </w:tcPr>
          <w:p w14:paraId="1E974BC4" w14:textId="41F566BA" w:rsidR="00806AE7" w:rsidRDefault="00806AE7" w:rsidP="00ED108F">
            <w:pPr>
              <w:rPr>
                <w:sz w:val="20"/>
                <w:szCs w:val="20"/>
              </w:rPr>
            </w:pPr>
            <w:r>
              <w:rPr>
                <w:sz w:val="20"/>
                <w:szCs w:val="20"/>
              </w:rPr>
              <w:t xml:space="preserve">Membuat fitur profilling customer </w:t>
            </w:r>
          </w:p>
        </w:tc>
        <w:tc>
          <w:tcPr>
            <w:tcW w:w="1275" w:type="dxa"/>
          </w:tcPr>
          <w:p w14:paraId="2D4265FC" w14:textId="77777777" w:rsidR="00806AE7" w:rsidRDefault="00806AE7" w:rsidP="00ED108F">
            <w:pPr>
              <w:jc w:val="center"/>
              <w:rPr>
                <w:sz w:val="20"/>
                <w:szCs w:val="20"/>
              </w:rPr>
            </w:pPr>
            <w:r>
              <w:rPr>
                <w:sz w:val="20"/>
                <w:szCs w:val="20"/>
              </w:rPr>
              <w:t>1</w:t>
            </w:r>
          </w:p>
        </w:tc>
      </w:tr>
      <w:tr w:rsidR="00806AE7" w14:paraId="4E422EBD" w14:textId="77777777" w:rsidTr="00ED108F">
        <w:tc>
          <w:tcPr>
            <w:tcW w:w="1843" w:type="dxa"/>
          </w:tcPr>
          <w:p w14:paraId="68903CDC" w14:textId="77777777" w:rsidR="00806AE7" w:rsidRDefault="00806AE7" w:rsidP="00ED108F">
            <w:pPr>
              <w:jc w:val="center"/>
              <w:rPr>
                <w:sz w:val="20"/>
                <w:szCs w:val="20"/>
              </w:rPr>
            </w:pPr>
            <w:r>
              <w:rPr>
                <w:sz w:val="20"/>
                <w:szCs w:val="20"/>
              </w:rPr>
              <w:t>PB05</w:t>
            </w:r>
          </w:p>
        </w:tc>
        <w:tc>
          <w:tcPr>
            <w:tcW w:w="3686" w:type="dxa"/>
          </w:tcPr>
          <w:p w14:paraId="007BAAF4" w14:textId="77777777" w:rsidR="00806AE7" w:rsidRDefault="00806AE7" w:rsidP="00ED108F">
            <w:pPr>
              <w:rPr>
                <w:sz w:val="20"/>
                <w:szCs w:val="20"/>
              </w:rPr>
            </w:pPr>
            <w:r>
              <w:rPr>
                <w:sz w:val="20"/>
                <w:szCs w:val="20"/>
              </w:rPr>
              <w:t xml:space="preserve">Membuat halaman artikel atau blogging </w:t>
            </w:r>
          </w:p>
        </w:tc>
        <w:tc>
          <w:tcPr>
            <w:tcW w:w="1275" w:type="dxa"/>
          </w:tcPr>
          <w:p w14:paraId="2359FCC1" w14:textId="77777777" w:rsidR="00806AE7" w:rsidRDefault="00806AE7" w:rsidP="00ED108F">
            <w:pPr>
              <w:jc w:val="center"/>
              <w:rPr>
                <w:sz w:val="20"/>
                <w:szCs w:val="20"/>
              </w:rPr>
            </w:pPr>
            <w:r>
              <w:rPr>
                <w:sz w:val="20"/>
                <w:szCs w:val="20"/>
              </w:rPr>
              <w:t>1</w:t>
            </w:r>
          </w:p>
        </w:tc>
      </w:tr>
      <w:tr w:rsidR="00806AE7" w14:paraId="23C5DDA8" w14:textId="77777777" w:rsidTr="00ED108F">
        <w:tc>
          <w:tcPr>
            <w:tcW w:w="1843" w:type="dxa"/>
          </w:tcPr>
          <w:p w14:paraId="5C07D799" w14:textId="77777777" w:rsidR="00806AE7" w:rsidRDefault="00806AE7" w:rsidP="00ED108F">
            <w:pPr>
              <w:jc w:val="center"/>
              <w:rPr>
                <w:sz w:val="20"/>
                <w:szCs w:val="20"/>
              </w:rPr>
            </w:pPr>
            <w:r>
              <w:rPr>
                <w:sz w:val="20"/>
                <w:szCs w:val="20"/>
              </w:rPr>
              <w:t xml:space="preserve">PB06 </w:t>
            </w:r>
          </w:p>
        </w:tc>
        <w:tc>
          <w:tcPr>
            <w:tcW w:w="3686" w:type="dxa"/>
          </w:tcPr>
          <w:p w14:paraId="33E6DCF4" w14:textId="77777777" w:rsidR="00806AE7" w:rsidRDefault="00806AE7" w:rsidP="00ED108F">
            <w:pPr>
              <w:rPr>
                <w:sz w:val="20"/>
                <w:szCs w:val="20"/>
              </w:rPr>
            </w:pPr>
            <w:r>
              <w:rPr>
                <w:sz w:val="20"/>
                <w:szCs w:val="20"/>
              </w:rPr>
              <w:t>Membuat halaman landing page Deera NFT</w:t>
            </w:r>
          </w:p>
        </w:tc>
        <w:tc>
          <w:tcPr>
            <w:tcW w:w="1275" w:type="dxa"/>
          </w:tcPr>
          <w:p w14:paraId="3AB74459" w14:textId="77777777" w:rsidR="00806AE7" w:rsidRDefault="00806AE7" w:rsidP="00ED108F">
            <w:pPr>
              <w:jc w:val="center"/>
              <w:rPr>
                <w:sz w:val="20"/>
                <w:szCs w:val="20"/>
              </w:rPr>
            </w:pPr>
            <w:r>
              <w:rPr>
                <w:sz w:val="20"/>
                <w:szCs w:val="20"/>
              </w:rPr>
              <w:t>1</w:t>
            </w:r>
          </w:p>
        </w:tc>
      </w:tr>
      <w:tr w:rsidR="00806AE7" w14:paraId="6E8DD942" w14:textId="77777777" w:rsidTr="00ED108F">
        <w:tc>
          <w:tcPr>
            <w:tcW w:w="1843" w:type="dxa"/>
          </w:tcPr>
          <w:p w14:paraId="78D528E8" w14:textId="77777777" w:rsidR="00806AE7" w:rsidRDefault="00806AE7" w:rsidP="00ED108F">
            <w:pPr>
              <w:jc w:val="center"/>
              <w:rPr>
                <w:sz w:val="20"/>
                <w:szCs w:val="20"/>
              </w:rPr>
            </w:pPr>
            <w:r>
              <w:rPr>
                <w:sz w:val="20"/>
                <w:szCs w:val="20"/>
              </w:rPr>
              <w:t>PB07</w:t>
            </w:r>
          </w:p>
        </w:tc>
        <w:tc>
          <w:tcPr>
            <w:tcW w:w="3686" w:type="dxa"/>
          </w:tcPr>
          <w:p w14:paraId="248F32EF" w14:textId="77777777" w:rsidR="00806AE7" w:rsidRDefault="00806AE7" w:rsidP="00ED108F">
            <w:pPr>
              <w:rPr>
                <w:sz w:val="20"/>
                <w:szCs w:val="20"/>
              </w:rPr>
            </w:pPr>
            <w:r>
              <w:rPr>
                <w:sz w:val="20"/>
                <w:szCs w:val="20"/>
              </w:rPr>
              <w:t xml:space="preserve">Membuat halaman contact </w:t>
            </w:r>
          </w:p>
        </w:tc>
        <w:tc>
          <w:tcPr>
            <w:tcW w:w="1275" w:type="dxa"/>
          </w:tcPr>
          <w:p w14:paraId="24A1CEF8" w14:textId="77777777" w:rsidR="00806AE7" w:rsidRDefault="00806AE7" w:rsidP="00ED108F">
            <w:pPr>
              <w:jc w:val="center"/>
              <w:rPr>
                <w:sz w:val="20"/>
                <w:szCs w:val="20"/>
              </w:rPr>
            </w:pPr>
            <w:r>
              <w:rPr>
                <w:sz w:val="20"/>
                <w:szCs w:val="20"/>
              </w:rPr>
              <w:t>1</w:t>
            </w:r>
          </w:p>
        </w:tc>
      </w:tr>
      <w:tr w:rsidR="00806AE7" w14:paraId="44D13B63" w14:textId="77777777" w:rsidTr="00ED108F">
        <w:tc>
          <w:tcPr>
            <w:tcW w:w="1843" w:type="dxa"/>
          </w:tcPr>
          <w:p w14:paraId="52D498A9" w14:textId="77777777" w:rsidR="00806AE7" w:rsidRDefault="00806AE7" w:rsidP="00ED108F">
            <w:pPr>
              <w:jc w:val="center"/>
              <w:rPr>
                <w:sz w:val="20"/>
                <w:szCs w:val="20"/>
              </w:rPr>
            </w:pPr>
            <w:r>
              <w:rPr>
                <w:sz w:val="20"/>
                <w:szCs w:val="20"/>
              </w:rPr>
              <w:t xml:space="preserve">PB08 </w:t>
            </w:r>
          </w:p>
        </w:tc>
        <w:tc>
          <w:tcPr>
            <w:tcW w:w="3686" w:type="dxa"/>
          </w:tcPr>
          <w:p w14:paraId="40F16396" w14:textId="77777777" w:rsidR="00806AE7" w:rsidRDefault="00806AE7" w:rsidP="00ED108F">
            <w:pPr>
              <w:rPr>
                <w:sz w:val="20"/>
                <w:szCs w:val="20"/>
              </w:rPr>
            </w:pPr>
            <w:r>
              <w:rPr>
                <w:sz w:val="20"/>
                <w:szCs w:val="20"/>
              </w:rPr>
              <w:t>Membuat navbar yang dapat link untuk masuk dalam channel discord IDNFT</w:t>
            </w:r>
          </w:p>
        </w:tc>
        <w:tc>
          <w:tcPr>
            <w:tcW w:w="1275" w:type="dxa"/>
          </w:tcPr>
          <w:p w14:paraId="07864351" w14:textId="77777777" w:rsidR="00806AE7" w:rsidRDefault="00806AE7" w:rsidP="00ED108F">
            <w:pPr>
              <w:jc w:val="center"/>
              <w:rPr>
                <w:sz w:val="20"/>
                <w:szCs w:val="20"/>
              </w:rPr>
            </w:pPr>
            <w:r>
              <w:rPr>
                <w:sz w:val="20"/>
                <w:szCs w:val="20"/>
              </w:rPr>
              <w:t>1</w:t>
            </w:r>
          </w:p>
        </w:tc>
      </w:tr>
      <w:tr w:rsidR="005E68BA" w14:paraId="5B49353E" w14:textId="77777777" w:rsidTr="00ED108F">
        <w:tc>
          <w:tcPr>
            <w:tcW w:w="1843" w:type="dxa"/>
          </w:tcPr>
          <w:p w14:paraId="502646B1" w14:textId="1162AD6D" w:rsidR="005E68BA" w:rsidRDefault="005E68BA" w:rsidP="00ED108F">
            <w:pPr>
              <w:jc w:val="center"/>
              <w:rPr>
                <w:sz w:val="20"/>
                <w:szCs w:val="20"/>
              </w:rPr>
            </w:pPr>
            <w:r>
              <w:rPr>
                <w:sz w:val="20"/>
                <w:szCs w:val="20"/>
              </w:rPr>
              <w:t>PB09</w:t>
            </w:r>
          </w:p>
        </w:tc>
        <w:tc>
          <w:tcPr>
            <w:tcW w:w="3686" w:type="dxa"/>
          </w:tcPr>
          <w:p w14:paraId="6772E55E" w14:textId="0690A296" w:rsidR="005E68BA" w:rsidRDefault="005E68BA" w:rsidP="00ED108F">
            <w:pPr>
              <w:rPr>
                <w:sz w:val="20"/>
                <w:szCs w:val="20"/>
              </w:rPr>
            </w:pPr>
            <w:r w:rsidRPr="005E68BA">
              <w:rPr>
                <w:sz w:val="20"/>
                <w:szCs w:val="20"/>
              </w:rPr>
              <w:t>Membuat halaman kelola shop &amp; merch</w:t>
            </w:r>
          </w:p>
        </w:tc>
        <w:tc>
          <w:tcPr>
            <w:tcW w:w="1275" w:type="dxa"/>
          </w:tcPr>
          <w:p w14:paraId="3DD624A9" w14:textId="02C69721" w:rsidR="005E68BA" w:rsidRDefault="005E68BA" w:rsidP="00ED108F">
            <w:pPr>
              <w:jc w:val="center"/>
              <w:rPr>
                <w:sz w:val="20"/>
                <w:szCs w:val="20"/>
              </w:rPr>
            </w:pPr>
            <w:r>
              <w:rPr>
                <w:sz w:val="20"/>
                <w:szCs w:val="20"/>
              </w:rPr>
              <w:t>1</w:t>
            </w:r>
          </w:p>
        </w:tc>
      </w:tr>
      <w:tr w:rsidR="005E68BA" w14:paraId="4BD14FBC" w14:textId="77777777" w:rsidTr="00ED108F">
        <w:tc>
          <w:tcPr>
            <w:tcW w:w="1843" w:type="dxa"/>
          </w:tcPr>
          <w:p w14:paraId="7F2A410C" w14:textId="66C38D5C" w:rsidR="005E68BA" w:rsidRDefault="005E68BA" w:rsidP="00ED108F">
            <w:pPr>
              <w:jc w:val="center"/>
              <w:rPr>
                <w:sz w:val="20"/>
                <w:szCs w:val="20"/>
              </w:rPr>
            </w:pPr>
            <w:r>
              <w:rPr>
                <w:sz w:val="20"/>
                <w:szCs w:val="20"/>
              </w:rPr>
              <w:t>PB10</w:t>
            </w:r>
          </w:p>
        </w:tc>
        <w:tc>
          <w:tcPr>
            <w:tcW w:w="3686" w:type="dxa"/>
          </w:tcPr>
          <w:p w14:paraId="130E587B" w14:textId="552FDD0B" w:rsidR="005E68BA" w:rsidRPr="005E68BA" w:rsidRDefault="005E68BA" w:rsidP="00ED108F">
            <w:pPr>
              <w:rPr>
                <w:sz w:val="20"/>
                <w:szCs w:val="20"/>
              </w:rPr>
            </w:pPr>
            <w:r w:rsidRPr="005E68BA">
              <w:rPr>
                <w:sz w:val="20"/>
                <w:szCs w:val="20"/>
              </w:rPr>
              <w:t>Membuat halaman fitur Shop &amp; Merch untuk customer</w:t>
            </w:r>
          </w:p>
        </w:tc>
        <w:tc>
          <w:tcPr>
            <w:tcW w:w="1275" w:type="dxa"/>
          </w:tcPr>
          <w:p w14:paraId="2865288C" w14:textId="17A079F3" w:rsidR="005E68BA" w:rsidRDefault="005E68BA" w:rsidP="00ED108F">
            <w:pPr>
              <w:jc w:val="center"/>
              <w:rPr>
                <w:sz w:val="20"/>
                <w:szCs w:val="20"/>
              </w:rPr>
            </w:pPr>
            <w:r>
              <w:rPr>
                <w:sz w:val="20"/>
                <w:szCs w:val="20"/>
              </w:rPr>
              <w:t>1</w:t>
            </w:r>
          </w:p>
        </w:tc>
      </w:tr>
      <w:tr w:rsidR="00806AE7" w14:paraId="7A0A27B4" w14:textId="77777777" w:rsidTr="00ED108F">
        <w:tc>
          <w:tcPr>
            <w:tcW w:w="1843" w:type="dxa"/>
          </w:tcPr>
          <w:p w14:paraId="29E03150" w14:textId="15C2DF67" w:rsidR="00806AE7" w:rsidRDefault="00806AE7" w:rsidP="00ED108F">
            <w:pPr>
              <w:jc w:val="center"/>
              <w:rPr>
                <w:sz w:val="20"/>
                <w:szCs w:val="20"/>
              </w:rPr>
            </w:pPr>
            <w:r>
              <w:rPr>
                <w:sz w:val="20"/>
                <w:szCs w:val="20"/>
              </w:rPr>
              <w:t>PB</w:t>
            </w:r>
            <w:r w:rsidR="005E68BA">
              <w:rPr>
                <w:sz w:val="20"/>
                <w:szCs w:val="20"/>
              </w:rPr>
              <w:t>11</w:t>
            </w:r>
            <w:r>
              <w:rPr>
                <w:sz w:val="20"/>
                <w:szCs w:val="20"/>
              </w:rPr>
              <w:t xml:space="preserve"> </w:t>
            </w:r>
          </w:p>
        </w:tc>
        <w:tc>
          <w:tcPr>
            <w:tcW w:w="3686" w:type="dxa"/>
          </w:tcPr>
          <w:p w14:paraId="18D09691" w14:textId="77777777" w:rsidR="00806AE7" w:rsidRDefault="00806AE7" w:rsidP="00ED108F">
            <w:pPr>
              <w:rPr>
                <w:sz w:val="20"/>
                <w:szCs w:val="20"/>
              </w:rPr>
            </w:pPr>
            <w:r w:rsidRPr="00A66662">
              <w:rPr>
                <w:sz w:val="20"/>
                <w:szCs w:val="20"/>
              </w:rPr>
              <w:t>Melakukan User Acceptance Testing (UAT) TAHAP 1</w:t>
            </w:r>
          </w:p>
        </w:tc>
        <w:tc>
          <w:tcPr>
            <w:tcW w:w="1275" w:type="dxa"/>
          </w:tcPr>
          <w:p w14:paraId="152CFD9D" w14:textId="77777777" w:rsidR="00806AE7" w:rsidRDefault="00806AE7" w:rsidP="00ED108F">
            <w:pPr>
              <w:jc w:val="center"/>
              <w:rPr>
                <w:sz w:val="20"/>
                <w:szCs w:val="20"/>
              </w:rPr>
            </w:pPr>
            <w:r>
              <w:rPr>
                <w:sz w:val="20"/>
                <w:szCs w:val="20"/>
              </w:rPr>
              <w:t>1</w:t>
            </w:r>
          </w:p>
        </w:tc>
      </w:tr>
      <w:bookmarkEnd w:id="105"/>
      <w:tr w:rsidR="00806AE7" w14:paraId="2083D1F7" w14:textId="77777777" w:rsidTr="00ED108F">
        <w:tc>
          <w:tcPr>
            <w:tcW w:w="1843" w:type="dxa"/>
          </w:tcPr>
          <w:p w14:paraId="72A22304" w14:textId="7642DD6E" w:rsidR="00806AE7" w:rsidRDefault="00806AE7" w:rsidP="00ED108F">
            <w:pPr>
              <w:jc w:val="center"/>
              <w:rPr>
                <w:sz w:val="20"/>
                <w:szCs w:val="20"/>
              </w:rPr>
            </w:pPr>
            <w:r>
              <w:rPr>
                <w:sz w:val="20"/>
                <w:szCs w:val="20"/>
              </w:rPr>
              <w:lastRenderedPageBreak/>
              <w:t>PB1</w:t>
            </w:r>
            <w:r w:rsidR="005E68BA">
              <w:rPr>
                <w:sz w:val="20"/>
                <w:szCs w:val="20"/>
              </w:rPr>
              <w:t>2</w:t>
            </w:r>
          </w:p>
        </w:tc>
        <w:tc>
          <w:tcPr>
            <w:tcW w:w="3686" w:type="dxa"/>
          </w:tcPr>
          <w:p w14:paraId="51264FC1" w14:textId="77777777" w:rsidR="00806AE7" w:rsidRPr="00A66662" w:rsidRDefault="00806AE7" w:rsidP="00ED108F">
            <w:pPr>
              <w:rPr>
                <w:sz w:val="20"/>
                <w:szCs w:val="20"/>
              </w:rPr>
            </w:pPr>
            <w:r w:rsidRPr="00A66662">
              <w:rPr>
                <w:sz w:val="20"/>
                <w:szCs w:val="20"/>
              </w:rPr>
              <w:t>RILIS SISTEM TAHAP 1</w:t>
            </w:r>
          </w:p>
        </w:tc>
        <w:tc>
          <w:tcPr>
            <w:tcW w:w="1275" w:type="dxa"/>
          </w:tcPr>
          <w:p w14:paraId="45CE9054" w14:textId="77777777" w:rsidR="00806AE7" w:rsidRDefault="00806AE7" w:rsidP="00ED108F">
            <w:pPr>
              <w:jc w:val="center"/>
              <w:rPr>
                <w:sz w:val="20"/>
                <w:szCs w:val="20"/>
              </w:rPr>
            </w:pPr>
            <w:r>
              <w:rPr>
                <w:sz w:val="20"/>
                <w:szCs w:val="20"/>
              </w:rPr>
              <w:t>1</w:t>
            </w:r>
          </w:p>
        </w:tc>
      </w:tr>
      <w:tr w:rsidR="00806AE7" w:rsidRPr="00D82C86" w14:paraId="04CEA9B5" w14:textId="77777777" w:rsidTr="00ED108F">
        <w:tc>
          <w:tcPr>
            <w:tcW w:w="1843" w:type="dxa"/>
          </w:tcPr>
          <w:p w14:paraId="7C1AB656" w14:textId="4DA028C5" w:rsidR="00806AE7" w:rsidRPr="00D82C86" w:rsidRDefault="00806AE7" w:rsidP="00ED108F">
            <w:pPr>
              <w:jc w:val="center"/>
              <w:rPr>
                <w:sz w:val="20"/>
                <w:szCs w:val="20"/>
              </w:rPr>
            </w:pPr>
            <w:r w:rsidRPr="00D82C86">
              <w:rPr>
                <w:sz w:val="20"/>
                <w:szCs w:val="20"/>
              </w:rPr>
              <w:t>PB</w:t>
            </w:r>
            <w:r w:rsidR="005E68BA">
              <w:rPr>
                <w:sz w:val="20"/>
                <w:szCs w:val="20"/>
              </w:rPr>
              <w:t>13</w:t>
            </w:r>
          </w:p>
        </w:tc>
        <w:tc>
          <w:tcPr>
            <w:tcW w:w="3686" w:type="dxa"/>
          </w:tcPr>
          <w:p w14:paraId="27D1F7A1" w14:textId="77777777" w:rsidR="00806AE7" w:rsidRPr="00D82C86" w:rsidRDefault="00806AE7" w:rsidP="00ED108F">
            <w:pPr>
              <w:rPr>
                <w:sz w:val="20"/>
                <w:szCs w:val="20"/>
              </w:rPr>
            </w:pPr>
            <w:r w:rsidRPr="00D82C86">
              <w:rPr>
                <w:sz w:val="20"/>
                <w:szCs w:val="20"/>
              </w:rPr>
              <w:t xml:space="preserve">Melakukan rancangan sistem </w:t>
            </w:r>
          </w:p>
        </w:tc>
        <w:tc>
          <w:tcPr>
            <w:tcW w:w="1275" w:type="dxa"/>
          </w:tcPr>
          <w:p w14:paraId="3D15B507" w14:textId="77777777" w:rsidR="00806AE7" w:rsidRPr="00D82C86" w:rsidRDefault="00806AE7" w:rsidP="00ED108F">
            <w:pPr>
              <w:jc w:val="center"/>
              <w:rPr>
                <w:sz w:val="20"/>
                <w:szCs w:val="20"/>
              </w:rPr>
            </w:pPr>
            <w:r>
              <w:rPr>
                <w:sz w:val="20"/>
                <w:szCs w:val="20"/>
              </w:rPr>
              <w:t>2</w:t>
            </w:r>
          </w:p>
        </w:tc>
      </w:tr>
      <w:tr w:rsidR="00806AE7" w:rsidRPr="00D82C86" w14:paraId="4D1D7825" w14:textId="77777777" w:rsidTr="00ED108F">
        <w:tc>
          <w:tcPr>
            <w:tcW w:w="1843" w:type="dxa"/>
          </w:tcPr>
          <w:p w14:paraId="07514845" w14:textId="49E58958"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4</w:t>
            </w:r>
          </w:p>
        </w:tc>
        <w:tc>
          <w:tcPr>
            <w:tcW w:w="3686" w:type="dxa"/>
          </w:tcPr>
          <w:p w14:paraId="544E256E" w14:textId="77777777" w:rsidR="00806AE7" w:rsidRPr="00D82C86" w:rsidRDefault="00806AE7" w:rsidP="00ED108F">
            <w:pPr>
              <w:rPr>
                <w:sz w:val="20"/>
                <w:szCs w:val="20"/>
              </w:rPr>
            </w:pPr>
            <w:r w:rsidRPr="00D82C86">
              <w:rPr>
                <w:sz w:val="20"/>
                <w:szCs w:val="20"/>
              </w:rPr>
              <w:t xml:space="preserve">Membuat dokumen perancangan sistem </w:t>
            </w:r>
          </w:p>
        </w:tc>
        <w:tc>
          <w:tcPr>
            <w:tcW w:w="1275" w:type="dxa"/>
          </w:tcPr>
          <w:p w14:paraId="54FEC6CD" w14:textId="77777777" w:rsidR="00806AE7" w:rsidRPr="00D82C86" w:rsidRDefault="00806AE7" w:rsidP="00ED108F">
            <w:pPr>
              <w:jc w:val="center"/>
              <w:rPr>
                <w:sz w:val="20"/>
                <w:szCs w:val="20"/>
              </w:rPr>
            </w:pPr>
            <w:r>
              <w:rPr>
                <w:sz w:val="20"/>
                <w:szCs w:val="20"/>
              </w:rPr>
              <w:t>2</w:t>
            </w:r>
          </w:p>
        </w:tc>
      </w:tr>
      <w:tr w:rsidR="00806AE7" w:rsidRPr="00D82C86" w14:paraId="538E8CCA" w14:textId="77777777" w:rsidTr="00ED108F">
        <w:tc>
          <w:tcPr>
            <w:tcW w:w="1843" w:type="dxa"/>
          </w:tcPr>
          <w:p w14:paraId="7E96FCD4" w14:textId="03578CBF" w:rsidR="00806AE7" w:rsidRPr="00D82C86" w:rsidRDefault="00806AE7" w:rsidP="00ED108F">
            <w:pPr>
              <w:jc w:val="center"/>
              <w:rPr>
                <w:sz w:val="20"/>
                <w:szCs w:val="20"/>
              </w:rPr>
            </w:pPr>
            <w:r w:rsidRPr="00D82C86">
              <w:rPr>
                <w:sz w:val="20"/>
                <w:szCs w:val="20"/>
              </w:rPr>
              <w:t>PB</w:t>
            </w:r>
            <w:r>
              <w:rPr>
                <w:sz w:val="20"/>
                <w:szCs w:val="20"/>
              </w:rPr>
              <w:t>1</w:t>
            </w:r>
            <w:r w:rsidR="005E68BA">
              <w:rPr>
                <w:sz w:val="20"/>
                <w:szCs w:val="20"/>
              </w:rPr>
              <w:t>5</w:t>
            </w:r>
          </w:p>
        </w:tc>
        <w:tc>
          <w:tcPr>
            <w:tcW w:w="3686" w:type="dxa"/>
          </w:tcPr>
          <w:p w14:paraId="016E459C" w14:textId="77777777" w:rsidR="00806AE7" w:rsidRPr="00D82C86" w:rsidRDefault="00806AE7" w:rsidP="00ED108F">
            <w:pPr>
              <w:rPr>
                <w:sz w:val="20"/>
                <w:szCs w:val="20"/>
              </w:rPr>
            </w:pPr>
            <w:r w:rsidRPr="00D82C86">
              <w:rPr>
                <w:sz w:val="20"/>
                <w:szCs w:val="20"/>
              </w:rPr>
              <w:t>Membuat halaman fitur login admin</w:t>
            </w:r>
          </w:p>
        </w:tc>
        <w:tc>
          <w:tcPr>
            <w:tcW w:w="1275" w:type="dxa"/>
          </w:tcPr>
          <w:p w14:paraId="7E71170F" w14:textId="77777777" w:rsidR="00806AE7" w:rsidRPr="00D82C86" w:rsidRDefault="00806AE7" w:rsidP="00ED108F">
            <w:pPr>
              <w:jc w:val="center"/>
              <w:rPr>
                <w:sz w:val="20"/>
                <w:szCs w:val="20"/>
              </w:rPr>
            </w:pPr>
            <w:r>
              <w:rPr>
                <w:sz w:val="20"/>
                <w:szCs w:val="20"/>
              </w:rPr>
              <w:t>2</w:t>
            </w:r>
          </w:p>
        </w:tc>
      </w:tr>
      <w:tr w:rsidR="00806AE7" w14:paraId="3A065E00" w14:textId="77777777" w:rsidTr="00ED108F">
        <w:tc>
          <w:tcPr>
            <w:tcW w:w="1843" w:type="dxa"/>
          </w:tcPr>
          <w:p w14:paraId="1EBC0DCE" w14:textId="50C64DD8" w:rsidR="00806AE7" w:rsidRPr="00D82C86" w:rsidRDefault="00806AE7" w:rsidP="00ED108F">
            <w:pPr>
              <w:jc w:val="center"/>
              <w:rPr>
                <w:sz w:val="20"/>
                <w:szCs w:val="20"/>
              </w:rPr>
            </w:pPr>
            <w:r>
              <w:rPr>
                <w:sz w:val="20"/>
                <w:szCs w:val="20"/>
              </w:rPr>
              <w:t>PB1</w:t>
            </w:r>
            <w:r w:rsidR="005E68BA">
              <w:rPr>
                <w:sz w:val="20"/>
                <w:szCs w:val="20"/>
              </w:rPr>
              <w:t>6</w:t>
            </w:r>
            <w:r>
              <w:rPr>
                <w:sz w:val="20"/>
                <w:szCs w:val="20"/>
              </w:rPr>
              <w:t xml:space="preserve"> </w:t>
            </w:r>
          </w:p>
        </w:tc>
        <w:tc>
          <w:tcPr>
            <w:tcW w:w="3686" w:type="dxa"/>
          </w:tcPr>
          <w:p w14:paraId="2F6A6B4F" w14:textId="77777777" w:rsidR="00806AE7" w:rsidRPr="00D82C86" w:rsidRDefault="00806AE7" w:rsidP="00ED108F">
            <w:pPr>
              <w:rPr>
                <w:sz w:val="20"/>
                <w:szCs w:val="20"/>
              </w:rPr>
            </w:pPr>
            <w:r>
              <w:rPr>
                <w:sz w:val="20"/>
                <w:szCs w:val="20"/>
              </w:rPr>
              <w:t xml:space="preserve">Membuat halaman kelola admin </w:t>
            </w:r>
          </w:p>
        </w:tc>
        <w:tc>
          <w:tcPr>
            <w:tcW w:w="1275" w:type="dxa"/>
          </w:tcPr>
          <w:p w14:paraId="20A37684" w14:textId="77777777" w:rsidR="00806AE7" w:rsidRDefault="00806AE7" w:rsidP="00ED108F">
            <w:pPr>
              <w:jc w:val="center"/>
              <w:rPr>
                <w:sz w:val="20"/>
                <w:szCs w:val="20"/>
              </w:rPr>
            </w:pPr>
            <w:r>
              <w:rPr>
                <w:sz w:val="20"/>
                <w:szCs w:val="20"/>
              </w:rPr>
              <w:t>2</w:t>
            </w:r>
          </w:p>
        </w:tc>
      </w:tr>
      <w:tr w:rsidR="00806AE7" w14:paraId="5691E503" w14:textId="77777777" w:rsidTr="00ED108F">
        <w:tc>
          <w:tcPr>
            <w:tcW w:w="1843" w:type="dxa"/>
          </w:tcPr>
          <w:p w14:paraId="2150FABF" w14:textId="797DB18B" w:rsidR="00806AE7" w:rsidRDefault="00806AE7" w:rsidP="00ED108F">
            <w:pPr>
              <w:jc w:val="center"/>
              <w:rPr>
                <w:sz w:val="20"/>
                <w:szCs w:val="20"/>
              </w:rPr>
            </w:pPr>
            <w:r>
              <w:rPr>
                <w:sz w:val="20"/>
                <w:szCs w:val="20"/>
              </w:rPr>
              <w:t>PB1</w:t>
            </w:r>
            <w:r w:rsidR="005E68BA">
              <w:rPr>
                <w:sz w:val="20"/>
                <w:szCs w:val="20"/>
              </w:rPr>
              <w:t>7</w:t>
            </w:r>
            <w:r>
              <w:rPr>
                <w:sz w:val="20"/>
                <w:szCs w:val="20"/>
              </w:rPr>
              <w:t xml:space="preserve"> </w:t>
            </w:r>
          </w:p>
        </w:tc>
        <w:tc>
          <w:tcPr>
            <w:tcW w:w="3686" w:type="dxa"/>
          </w:tcPr>
          <w:p w14:paraId="3AB03592" w14:textId="77777777" w:rsidR="00806AE7" w:rsidRDefault="00806AE7" w:rsidP="00ED108F">
            <w:pPr>
              <w:rPr>
                <w:sz w:val="20"/>
                <w:szCs w:val="20"/>
              </w:rPr>
            </w:pPr>
            <w:r>
              <w:rPr>
                <w:sz w:val="20"/>
                <w:szCs w:val="20"/>
              </w:rPr>
              <w:t xml:space="preserve">Membuat halaman kelola artikel </w:t>
            </w:r>
          </w:p>
        </w:tc>
        <w:tc>
          <w:tcPr>
            <w:tcW w:w="1275" w:type="dxa"/>
          </w:tcPr>
          <w:p w14:paraId="1504071F" w14:textId="77777777" w:rsidR="00806AE7" w:rsidRDefault="00806AE7" w:rsidP="00ED108F">
            <w:pPr>
              <w:jc w:val="center"/>
              <w:rPr>
                <w:sz w:val="20"/>
                <w:szCs w:val="20"/>
              </w:rPr>
            </w:pPr>
            <w:r>
              <w:rPr>
                <w:sz w:val="20"/>
                <w:szCs w:val="20"/>
              </w:rPr>
              <w:t>2</w:t>
            </w:r>
          </w:p>
        </w:tc>
      </w:tr>
      <w:tr w:rsidR="00806AE7" w14:paraId="7EDE9458" w14:textId="77777777" w:rsidTr="00ED108F">
        <w:tc>
          <w:tcPr>
            <w:tcW w:w="1843" w:type="dxa"/>
          </w:tcPr>
          <w:p w14:paraId="360B7922" w14:textId="3B9CB276" w:rsidR="00806AE7" w:rsidRDefault="00806AE7" w:rsidP="00ED108F">
            <w:pPr>
              <w:jc w:val="center"/>
              <w:rPr>
                <w:sz w:val="20"/>
                <w:szCs w:val="20"/>
              </w:rPr>
            </w:pPr>
            <w:r>
              <w:rPr>
                <w:sz w:val="20"/>
                <w:szCs w:val="20"/>
              </w:rPr>
              <w:t>PB1</w:t>
            </w:r>
            <w:r w:rsidR="005E68BA">
              <w:rPr>
                <w:sz w:val="20"/>
                <w:szCs w:val="20"/>
              </w:rPr>
              <w:t>8</w:t>
            </w:r>
          </w:p>
        </w:tc>
        <w:tc>
          <w:tcPr>
            <w:tcW w:w="3686" w:type="dxa"/>
          </w:tcPr>
          <w:p w14:paraId="7132ED68" w14:textId="77777777" w:rsidR="00806AE7" w:rsidRDefault="00806AE7" w:rsidP="00ED108F">
            <w:pPr>
              <w:rPr>
                <w:sz w:val="20"/>
                <w:szCs w:val="20"/>
              </w:rPr>
            </w:pPr>
            <w:r>
              <w:rPr>
                <w:sz w:val="20"/>
                <w:szCs w:val="20"/>
              </w:rPr>
              <w:t>Membuat halaman kelola discord channel</w:t>
            </w:r>
          </w:p>
        </w:tc>
        <w:tc>
          <w:tcPr>
            <w:tcW w:w="1275" w:type="dxa"/>
          </w:tcPr>
          <w:p w14:paraId="49CAA9BD" w14:textId="77777777" w:rsidR="00806AE7" w:rsidRDefault="00806AE7" w:rsidP="00ED108F">
            <w:pPr>
              <w:jc w:val="center"/>
              <w:rPr>
                <w:sz w:val="20"/>
                <w:szCs w:val="20"/>
              </w:rPr>
            </w:pPr>
            <w:r>
              <w:rPr>
                <w:sz w:val="20"/>
                <w:szCs w:val="20"/>
              </w:rPr>
              <w:t>2</w:t>
            </w:r>
          </w:p>
        </w:tc>
      </w:tr>
      <w:tr w:rsidR="00806AE7" w14:paraId="2C739039" w14:textId="77777777" w:rsidTr="00ED108F">
        <w:tc>
          <w:tcPr>
            <w:tcW w:w="1843" w:type="dxa"/>
          </w:tcPr>
          <w:p w14:paraId="3BEDE842" w14:textId="4665D802" w:rsidR="00806AE7" w:rsidRDefault="00806AE7" w:rsidP="00ED108F">
            <w:pPr>
              <w:jc w:val="center"/>
              <w:rPr>
                <w:sz w:val="20"/>
                <w:szCs w:val="20"/>
              </w:rPr>
            </w:pPr>
            <w:r>
              <w:rPr>
                <w:sz w:val="20"/>
                <w:szCs w:val="20"/>
              </w:rPr>
              <w:t>PB1</w:t>
            </w:r>
            <w:r w:rsidR="005E68BA">
              <w:rPr>
                <w:sz w:val="20"/>
                <w:szCs w:val="20"/>
              </w:rPr>
              <w:t>9</w:t>
            </w:r>
          </w:p>
        </w:tc>
        <w:tc>
          <w:tcPr>
            <w:tcW w:w="3686" w:type="dxa"/>
          </w:tcPr>
          <w:p w14:paraId="30F40238" w14:textId="77777777" w:rsidR="00806AE7" w:rsidRDefault="00806AE7" w:rsidP="00ED108F">
            <w:pPr>
              <w:rPr>
                <w:sz w:val="20"/>
                <w:szCs w:val="20"/>
              </w:rPr>
            </w:pPr>
            <w:r>
              <w:rPr>
                <w:sz w:val="20"/>
                <w:szCs w:val="20"/>
              </w:rPr>
              <w:t xml:space="preserve">Membuat halaman kelola landing page Deera NFT </w:t>
            </w:r>
          </w:p>
        </w:tc>
        <w:tc>
          <w:tcPr>
            <w:tcW w:w="1275" w:type="dxa"/>
          </w:tcPr>
          <w:p w14:paraId="1C05FACF" w14:textId="77777777" w:rsidR="00806AE7" w:rsidRDefault="00806AE7" w:rsidP="00ED108F">
            <w:pPr>
              <w:jc w:val="center"/>
              <w:rPr>
                <w:sz w:val="20"/>
                <w:szCs w:val="20"/>
              </w:rPr>
            </w:pPr>
            <w:r>
              <w:rPr>
                <w:sz w:val="20"/>
                <w:szCs w:val="20"/>
              </w:rPr>
              <w:t>2</w:t>
            </w:r>
          </w:p>
        </w:tc>
      </w:tr>
      <w:tr w:rsidR="00806AE7" w14:paraId="3612623E" w14:textId="77777777" w:rsidTr="00ED108F">
        <w:tc>
          <w:tcPr>
            <w:tcW w:w="1843" w:type="dxa"/>
          </w:tcPr>
          <w:p w14:paraId="687096F2" w14:textId="61B11065" w:rsidR="00806AE7" w:rsidRDefault="00806AE7" w:rsidP="00ED108F">
            <w:pPr>
              <w:jc w:val="center"/>
              <w:rPr>
                <w:sz w:val="20"/>
                <w:szCs w:val="20"/>
              </w:rPr>
            </w:pPr>
            <w:r>
              <w:rPr>
                <w:sz w:val="20"/>
                <w:szCs w:val="20"/>
              </w:rPr>
              <w:t>PB</w:t>
            </w:r>
            <w:r w:rsidR="005E68BA">
              <w:rPr>
                <w:sz w:val="20"/>
                <w:szCs w:val="20"/>
              </w:rPr>
              <w:t>20</w:t>
            </w:r>
          </w:p>
        </w:tc>
        <w:tc>
          <w:tcPr>
            <w:tcW w:w="3686" w:type="dxa"/>
          </w:tcPr>
          <w:p w14:paraId="425BC39D" w14:textId="77777777" w:rsidR="00806AE7" w:rsidRDefault="00806AE7" w:rsidP="00ED108F">
            <w:pPr>
              <w:rPr>
                <w:sz w:val="20"/>
                <w:szCs w:val="20"/>
              </w:rPr>
            </w:pPr>
            <w:r>
              <w:rPr>
                <w:sz w:val="20"/>
                <w:szCs w:val="20"/>
              </w:rPr>
              <w:t>Membuat halaman kelola contact</w:t>
            </w:r>
          </w:p>
        </w:tc>
        <w:tc>
          <w:tcPr>
            <w:tcW w:w="1275" w:type="dxa"/>
          </w:tcPr>
          <w:p w14:paraId="556C47FC" w14:textId="77777777" w:rsidR="00806AE7" w:rsidRDefault="00806AE7" w:rsidP="00ED108F">
            <w:pPr>
              <w:jc w:val="center"/>
              <w:rPr>
                <w:sz w:val="20"/>
                <w:szCs w:val="20"/>
              </w:rPr>
            </w:pPr>
            <w:r>
              <w:rPr>
                <w:sz w:val="20"/>
                <w:szCs w:val="20"/>
              </w:rPr>
              <w:t>2</w:t>
            </w:r>
          </w:p>
        </w:tc>
      </w:tr>
      <w:tr w:rsidR="00806AE7" w14:paraId="39C19A2C" w14:textId="77777777" w:rsidTr="00ED108F">
        <w:tc>
          <w:tcPr>
            <w:tcW w:w="1843" w:type="dxa"/>
          </w:tcPr>
          <w:p w14:paraId="44DE4838" w14:textId="4752D6A5" w:rsidR="00806AE7" w:rsidRDefault="00806AE7" w:rsidP="00ED108F">
            <w:pPr>
              <w:jc w:val="center"/>
              <w:rPr>
                <w:sz w:val="20"/>
                <w:szCs w:val="20"/>
              </w:rPr>
            </w:pPr>
            <w:r>
              <w:rPr>
                <w:sz w:val="20"/>
                <w:szCs w:val="20"/>
              </w:rPr>
              <w:t>PB</w:t>
            </w:r>
            <w:r w:rsidR="005E68BA">
              <w:rPr>
                <w:sz w:val="20"/>
                <w:szCs w:val="20"/>
              </w:rPr>
              <w:t>21</w:t>
            </w:r>
          </w:p>
        </w:tc>
        <w:tc>
          <w:tcPr>
            <w:tcW w:w="3686" w:type="dxa"/>
          </w:tcPr>
          <w:p w14:paraId="1E856D74" w14:textId="77777777" w:rsidR="00806AE7" w:rsidRDefault="00806AE7" w:rsidP="00ED108F">
            <w:pPr>
              <w:rPr>
                <w:sz w:val="20"/>
                <w:szCs w:val="20"/>
              </w:rPr>
            </w:pPr>
            <w:r w:rsidRPr="00A66662">
              <w:rPr>
                <w:sz w:val="20"/>
                <w:szCs w:val="20"/>
              </w:rPr>
              <w:t>Melakukan User Acceptance Testing (UAT) TAHAP 2</w:t>
            </w:r>
          </w:p>
        </w:tc>
        <w:tc>
          <w:tcPr>
            <w:tcW w:w="1275" w:type="dxa"/>
          </w:tcPr>
          <w:p w14:paraId="7FC4BE33" w14:textId="77777777" w:rsidR="00806AE7" w:rsidRDefault="00806AE7" w:rsidP="00ED108F">
            <w:pPr>
              <w:jc w:val="center"/>
              <w:rPr>
                <w:sz w:val="20"/>
                <w:szCs w:val="20"/>
              </w:rPr>
            </w:pPr>
            <w:r>
              <w:rPr>
                <w:sz w:val="20"/>
                <w:szCs w:val="20"/>
              </w:rPr>
              <w:t>2</w:t>
            </w:r>
          </w:p>
        </w:tc>
      </w:tr>
      <w:tr w:rsidR="00806AE7" w14:paraId="3DC0A24C" w14:textId="77777777" w:rsidTr="00ED108F">
        <w:tc>
          <w:tcPr>
            <w:tcW w:w="1843" w:type="dxa"/>
          </w:tcPr>
          <w:p w14:paraId="53445656" w14:textId="603A99D7" w:rsidR="00806AE7" w:rsidRDefault="00806AE7" w:rsidP="00ED108F">
            <w:pPr>
              <w:jc w:val="center"/>
              <w:rPr>
                <w:sz w:val="20"/>
                <w:szCs w:val="20"/>
              </w:rPr>
            </w:pPr>
            <w:r>
              <w:rPr>
                <w:sz w:val="20"/>
                <w:szCs w:val="20"/>
              </w:rPr>
              <w:t>PB</w:t>
            </w:r>
            <w:r w:rsidR="005E68BA">
              <w:rPr>
                <w:sz w:val="20"/>
                <w:szCs w:val="20"/>
              </w:rPr>
              <w:t>22</w:t>
            </w:r>
          </w:p>
        </w:tc>
        <w:tc>
          <w:tcPr>
            <w:tcW w:w="3686" w:type="dxa"/>
          </w:tcPr>
          <w:p w14:paraId="7FB0FE99" w14:textId="77777777" w:rsidR="00806AE7" w:rsidRPr="00A66662" w:rsidRDefault="00806AE7" w:rsidP="00ED108F">
            <w:pPr>
              <w:rPr>
                <w:sz w:val="20"/>
                <w:szCs w:val="20"/>
              </w:rPr>
            </w:pPr>
            <w:r w:rsidRPr="00D82C86">
              <w:rPr>
                <w:sz w:val="20"/>
                <w:szCs w:val="20"/>
              </w:rPr>
              <w:t>RILIS SISTEM TAHAP 2</w:t>
            </w:r>
          </w:p>
        </w:tc>
        <w:tc>
          <w:tcPr>
            <w:tcW w:w="1275" w:type="dxa"/>
          </w:tcPr>
          <w:p w14:paraId="44244039" w14:textId="77777777" w:rsidR="00806AE7" w:rsidRDefault="00806AE7" w:rsidP="00ED108F">
            <w:pPr>
              <w:jc w:val="center"/>
              <w:rPr>
                <w:sz w:val="20"/>
                <w:szCs w:val="20"/>
              </w:rPr>
            </w:pPr>
            <w:r>
              <w:rPr>
                <w:sz w:val="20"/>
                <w:szCs w:val="20"/>
              </w:rPr>
              <w:t>2</w:t>
            </w:r>
          </w:p>
        </w:tc>
      </w:tr>
      <w:tr w:rsidR="00806AE7" w:rsidRPr="00D82C86" w14:paraId="3D75BBED" w14:textId="77777777" w:rsidTr="00ED108F">
        <w:tc>
          <w:tcPr>
            <w:tcW w:w="1843" w:type="dxa"/>
          </w:tcPr>
          <w:p w14:paraId="221F246A" w14:textId="25E782BD"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3</w:t>
            </w:r>
          </w:p>
        </w:tc>
        <w:tc>
          <w:tcPr>
            <w:tcW w:w="3686" w:type="dxa"/>
          </w:tcPr>
          <w:p w14:paraId="1FC4B214" w14:textId="77777777" w:rsidR="00806AE7" w:rsidRPr="00D82C86" w:rsidRDefault="00806AE7" w:rsidP="00ED108F">
            <w:pPr>
              <w:rPr>
                <w:sz w:val="20"/>
                <w:szCs w:val="20"/>
              </w:rPr>
            </w:pPr>
            <w:r w:rsidRPr="00D82C86">
              <w:rPr>
                <w:sz w:val="20"/>
                <w:szCs w:val="20"/>
              </w:rPr>
              <w:t xml:space="preserve">Membuat fitur mailing list </w:t>
            </w:r>
          </w:p>
        </w:tc>
        <w:tc>
          <w:tcPr>
            <w:tcW w:w="1275" w:type="dxa"/>
          </w:tcPr>
          <w:p w14:paraId="57F06C40" w14:textId="77777777" w:rsidR="00806AE7" w:rsidRPr="00D82C86" w:rsidRDefault="00806AE7" w:rsidP="00ED108F">
            <w:pPr>
              <w:jc w:val="center"/>
              <w:rPr>
                <w:sz w:val="20"/>
                <w:szCs w:val="20"/>
              </w:rPr>
            </w:pPr>
            <w:r>
              <w:rPr>
                <w:sz w:val="20"/>
                <w:szCs w:val="20"/>
              </w:rPr>
              <w:t>3</w:t>
            </w:r>
          </w:p>
        </w:tc>
      </w:tr>
      <w:tr w:rsidR="00806AE7" w:rsidRPr="00D82C86" w14:paraId="2CF0C3DC" w14:textId="77777777" w:rsidTr="00806AE7">
        <w:tc>
          <w:tcPr>
            <w:tcW w:w="1843" w:type="dxa"/>
          </w:tcPr>
          <w:p w14:paraId="2A23D6C6" w14:textId="58AC1FB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4</w:t>
            </w:r>
          </w:p>
        </w:tc>
        <w:tc>
          <w:tcPr>
            <w:tcW w:w="3686" w:type="dxa"/>
            <w:shd w:val="clear" w:color="auto" w:fill="auto"/>
          </w:tcPr>
          <w:p w14:paraId="3BF33E13" w14:textId="1FAAC53C" w:rsidR="00806AE7" w:rsidRPr="00A66662" w:rsidRDefault="00806AE7" w:rsidP="00ED108F">
            <w:pPr>
              <w:rPr>
                <w:sz w:val="20"/>
                <w:szCs w:val="20"/>
                <w:highlight w:val="yellow"/>
              </w:rPr>
            </w:pPr>
            <w:r w:rsidRPr="00806AE7">
              <w:rPr>
                <w:sz w:val="20"/>
                <w:szCs w:val="20"/>
              </w:rPr>
              <w:t>Membuat fitur upload profile</w:t>
            </w:r>
          </w:p>
        </w:tc>
        <w:tc>
          <w:tcPr>
            <w:tcW w:w="1275" w:type="dxa"/>
          </w:tcPr>
          <w:p w14:paraId="7DA13810" w14:textId="77777777" w:rsidR="00806AE7" w:rsidRPr="00D82C86" w:rsidRDefault="00806AE7" w:rsidP="00ED108F">
            <w:pPr>
              <w:jc w:val="center"/>
              <w:rPr>
                <w:sz w:val="20"/>
                <w:szCs w:val="20"/>
              </w:rPr>
            </w:pPr>
            <w:r>
              <w:rPr>
                <w:sz w:val="20"/>
                <w:szCs w:val="20"/>
              </w:rPr>
              <w:t>3</w:t>
            </w:r>
          </w:p>
        </w:tc>
      </w:tr>
      <w:tr w:rsidR="00806AE7" w:rsidRPr="00D82C86" w14:paraId="5820FAF2" w14:textId="77777777" w:rsidTr="00ED108F">
        <w:tc>
          <w:tcPr>
            <w:tcW w:w="1843" w:type="dxa"/>
          </w:tcPr>
          <w:p w14:paraId="2B96A71D" w14:textId="56066998"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5</w:t>
            </w:r>
          </w:p>
        </w:tc>
        <w:tc>
          <w:tcPr>
            <w:tcW w:w="3686" w:type="dxa"/>
          </w:tcPr>
          <w:p w14:paraId="4D95D55B" w14:textId="77777777" w:rsidR="00806AE7" w:rsidRPr="00D82C86" w:rsidRDefault="00806AE7" w:rsidP="00ED108F">
            <w:pPr>
              <w:rPr>
                <w:sz w:val="20"/>
                <w:szCs w:val="20"/>
              </w:rPr>
            </w:pPr>
            <w:r w:rsidRPr="00D82C86">
              <w:rPr>
                <w:sz w:val="20"/>
                <w:szCs w:val="20"/>
              </w:rPr>
              <w:t xml:space="preserve">Melakukan User Acceptance Testing (UAT) </w:t>
            </w:r>
            <w:r>
              <w:rPr>
                <w:sz w:val="20"/>
                <w:szCs w:val="20"/>
              </w:rPr>
              <w:t>FINAL</w:t>
            </w:r>
          </w:p>
        </w:tc>
        <w:tc>
          <w:tcPr>
            <w:tcW w:w="1275" w:type="dxa"/>
          </w:tcPr>
          <w:p w14:paraId="0826EB63" w14:textId="77777777" w:rsidR="00806AE7" w:rsidRPr="00D82C86" w:rsidRDefault="00806AE7" w:rsidP="00ED108F">
            <w:pPr>
              <w:jc w:val="center"/>
              <w:rPr>
                <w:sz w:val="20"/>
                <w:szCs w:val="20"/>
              </w:rPr>
            </w:pPr>
            <w:r>
              <w:rPr>
                <w:sz w:val="20"/>
                <w:szCs w:val="20"/>
              </w:rPr>
              <w:t>3</w:t>
            </w:r>
          </w:p>
        </w:tc>
      </w:tr>
      <w:tr w:rsidR="00806AE7" w:rsidRPr="00D82C86" w14:paraId="14875619" w14:textId="77777777" w:rsidTr="00ED108F">
        <w:tc>
          <w:tcPr>
            <w:tcW w:w="1843" w:type="dxa"/>
          </w:tcPr>
          <w:p w14:paraId="044808C8" w14:textId="5EFDF8E9"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6</w:t>
            </w:r>
          </w:p>
        </w:tc>
        <w:tc>
          <w:tcPr>
            <w:tcW w:w="3686" w:type="dxa"/>
          </w:tcPr>
          <w:p w14:paraId="5A85A597" w14:textId="77777777" w:rsidR="00806AE7" w:rsidRPr="00D82C86" w:rsidRDefault="00806AE7" w:rsidP="00ED108F">
            <w:pPr>
              <w:rPr>
                <w:sz w:val="20"/>
                <w:szCs w:val="20"/>
              </w:rPr>
            </w:pPr>
            <w:r w:rsidRPr="00D82C86">
              <w:rPr>
                <w:sz w:val="20"/>
                <w:szCs w:val="20"/>
              </w:rPr>
              <w:t xml:space="preserve">Pembuatan dokumen user manual </w:t>
            </w:r>
          </w:p>
        </w:tc>
        <w:tc>
          <w:tcPr>
            <w:tcW w:w="1275" w:type="dxa"/>
          </w:tcPr>
          <w:p w14:paraId="542E6FE4" w14:textId="77777777" w:rsidR="00806AE7" w:rsidRPr="00D82C86" w:rsidRDefault="00806AE7" w:rsidP="00ED108F">
            <w:pPr>
              <w:jc w:val="center"/>
              <w:rPr>
                <w:sz w:val="20"/>
                <w:szCs w:val="20"/>
              </w:rPr>
            </w:pPr>
            <w:r>
              <w:rPr>
                <w:sz w:val="20"/>
                <w:szCs w:val="20"/>
              </w:rPr>
              <w:t>3</w:t>
            </w:r>
          </w:p>
        </w:tc>
      </w:tr>
      <w:tr w:rsidR="00806AE7" w:rsidRPr="00D82C86" w14:paraId="1EC7038F" w14:textId="77777777" w:rsidTr="00ED108F">
        <w:tc>
          <w:tcPr>
            <w:tcW w:w="1843" w:type="dxa"/>
          </w:tcPr>
          <w:p w14:paraId="26FEAF83" w14:textId="34D9DBA0"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7</w:t>
            </w:r>
          </w:p>
        </w:tc>
        <w:tc>
          <w:tcPr>
            <w:tcW w:w="3686" w:type="dxa"/>
          </w:tcPr>
          <w:p w14:paraId="139FF16F" w14:textId="77777777" w:rsidR="00806AE7" w:rsidRPr="00D82C86" w:rsidRDefault="00806AE7" w:rsidP="00ED108F">
            <w:pPr>
              <w:rPr>
                <w:sz w:val="20"/>
                <w:szCs w:val="20"/>
              </w:rPr>
            </w:pPr>
            <w:r w:rsidRPr="00D82C86">
              <w:rPr>
                <w:sz w:val="20"/>
                <w:szCs w:val="20"/>
              </w:rPr>
              <w:t xml:space="preserve">Pelatihan sistem kepada pengguna </w:t>
            </w:r>
          </w:p>
        </w:tc>
        <w:tc>
          <w:tcPr>
            <w:tcW w:w="1275" w:type="dxa"/>
          </w:tcPr>
          <w:p w14:paraId="79FDF5AE" w14:textId="77777777" w:rsidR="00806AE7" w:rsidRPr="00D82C86" w:rsidRDefault="00806AE7" w:rsidP="00ED108F">
            <w:pPr>
              <w:jc w:val="center"/>
              <w:rPr>
                <w:sz w:val="20"/>
                <w:szCs w:val="20"/>
              </w:rPr>
            </w:pPr>
            <w:r>
              <w:rPr>
                <w:sz w:val="20"/>
                <w:szCs w:val="20"/>
              </w:rPr>
              <w:t>3</w:t>
            </w:r>
          </w:p>
        </w:tc>
      </w:tr>
      <w:tr w:rsidR="00806AE7" w:rsidRPr="00D82C86" w14:paraId="3F8DF59E" w14:textId="77777777" w:rsidTr="00ED108F">
        <w:tc>
          <w:tcPr>
            <w:tcW w:w="1843" w:type="dxa"/>
          </w:tcPr>
          <w:p w14:paraId="53E0356D" w14:textId="2AEDE067" w:rsidR="00806AE7" w:rsidRPr="00D82C86" w:rsidRDefault="00806AE7" w:rsidP="00ED108F">
            <w:pPr>
              <w:jc w:val="center"/>
              <w:rPr>
                <w:sz w:val="20"/>
                <w:szCs w:val="20"/>
              </w:rPr>
            </w:pPr>
            <w:r w:rsidRPr="00D82C86">
              <w:rPr>
                <w:sz w:val="20"/>
                <w:szCs w:val="20"/>
              </w:rPr>
              <w:t>PB</w:t>
            </w:r>
            <w:r>
              <w:rPr>
                <w:sz w:val="20"/>
                <w:szCs w:val="20"/>
              </w:rPr>
              <w:t>2</w:t>
            </w:r>
            <w:r w:rsidR="005E68BA">
              <w:rPr>
                <w:sz w:val="20"/>
                <w:szCs w:val="20"/>
              </w:rPr>
              <w:t>8</w:t>
            </w:r>
          </w:p>
        </w:tc>
        <w:tc>
          <w:tcPr>
            <w:tcW w:w="3686" w:type="dxa"/>
          </w:tcPr>
          <w:p w14:paraId="5B6E8471" w14:textId="77777777" w:rsidR="00806AE7" w:rsidRPr="00D82C86" w:rsidRDefault="00806AE7" w:rsidP="00ED108F">
            <w:pPr>
              <w:rPr>
                <w:sz w:val="20"/>
                <w:szCs w:val="20"/>
              </w:rPr>
            </w:pPr>
            <w:r w:rsidRPr="00D82C86">
              <w:rPr>
                <w:sz w:val="20"/>
                <w:szCs w:val="20"/>
              </w:rPr>
              <w:t>RILIS SISTEM FINAL</w:t>
            </w:r>
          </w:p>
        </w:tc>
        <w:tc>
          <w:tcPr>
            <w:tcW w:w="1275" w:type="dxa"/>
          </w:tcPr>
          <w:p w14:paraId="39DBC7D4" w14:textId="77777777" w:rsidR="00806AE7" w:rsidRPr="00D82C86" w:rsidRDefault="00806AE7" w:rsidP="00ED108F">
            <w:pPr>
              <w:jc w:val="center"/>
              <w:rPr>
                <w:sz w:val="20"/>
                <w:szCs w:val="20"/>
              </w:rPr>
            </w:pPr>
            <w:r>
              <w:rPr>
                <w:sz w:val="20"/>
                <w:szCs w:val="20"/>
              </w:rPr>
              <w:t>3</w:t>
            </w:r>
          </w:p>
        </w:tc>
      </w:tr>
    </w:tbl>
    <w:p w14:paraId="156AC635" w14:textId="77777777" w:rsidR="00806AE7" w:rsidRPr="00806AE7" w:rsidRDefault="00806AE7" w:rsidP="00806AE7">
      <w:pPr>
        <w:rPr>
          <w:b/>
          <w:bCs/>
        </w:rPr>
      </w:pPr>
    </w:p>
    <w:p w14:paraId="1EA9CFEB" w14:textId="7FC6FF76" w:rsidR="00303FE0" w:rsidRDefault="00303FE0" w:rsidP="00760908">
      <w:pPr>
        <w:pStyle w:val="ListParagraph"/>
        <w:numPr>
          <w:ilvl w:val="0"/>
          <w:numId w:val="23"/>
        </w:numPr>
        <w:ind w:left="1134"/>
        <w:outlineLvl w:val="2"/>
        <w:rPr>
          <w:b/>
          <w:bCs/>
        </w:rPr>
      </w:pPr>
      <w:bookmarkStart w:id="106" w:name="_Toc83383285"/>
      <w:r>
        <w:rPr>
          <w:b/>
          <w:bCs/>
        </w:rPr>
        <w:t>Penentuan Definition of Done</w:t>
      </w:r>
      <w:bookmarkEnd w:id="106"/>
    </w:p>
    <w:p w14:paraId="66311371" w14:textId="008DBF2D" w:rsidR="0017531E" w:rsidRDefault="006003BE" w:rsidP="008563B6">
      <w:pPr>
        <w:pStyle w:val="ListParagraph"/>
        <w:ind w:left="1134" w:firstLine="306"/>
      </w:pPr>
      <w:r w:rsidRPr="00692CB7">
        <w:t xml:space="preserve">Definition of Done </w:t>
      </w:r>
      <w:r w:rsidR="00692CB7" w:rsidRPr="00692CB7">
        <w:t xml:space="preserve">merupakan sebuah komitmen untuk increment dalam sebuah sprint yang berlangsung, dapat disebut pula sebagai deskripsi formal dari keadaan increment jika telah memenuhi ukuran kualitas produk yang disyaratkan. </w:t>
      </w:r>
      <w:r w:rsidR="00692CB7">
        <w:t xml:space="preserve">Berikut ini tabel dari penentuan Definition </w:t>
      </w:r>
      <w:r w:rsidR="008563B6">
        <w:t xml:space="preserve">of </w:t>
      </w:r>
      <w:proofErr w:type="gramStart"/>
      <w:r w:rsidR="008563B6">
        <w:t>Done :</w:t>
      </w:r>
      <w:proofErr w:type="gramEnd"/>
    </w:p>
    <w:p w14:paraId="618F30D8" w14:textId="13068D79" w:rsidR="008563B6" w:rsidRPr="008563B6" w:rsidRDefault="008563B6" w:rsidP="008563B6">
      <w:pPr>
        <w:pStyle w:val="Caption"/>
        <w:ind w:left="414" w:firstLine="720"/>
      </w:pPr>
      <w:bookmarkStart w:id="107" w:name="_Toc83183261"/>
      <w:r>
        <w:t xml:space="preserve">Table </w:t>
      </w:r>
      <w:r>
        <w:fldChar w:fldCharType="begin"/>
      </w:r>
      <w:r>
        <w:instrText xml:space="preserve"> SEQ Table \* ARABIC </w:instrText>
      </w:r>
      <w:r>
        <w:fldChar w:fldCharType="separate"/>
      </w:r>
      <w:r>
        <w:rPr>
          <w:noProof/>
        </w:rPr>
        <w:t>3</w:t>
      </w:r>
      <w:r>
        <w:fldChar w:fldCharType="end"/>
      </w:r>
      <w:r>
        <w:t xml:space="preserve"> D</w:t>
      </w:r>
      <w:r w:rsidRPr="005D559B">
        <w:t>efinition of Done</w:t>
      </w:r>
      <w:bookmarkEnd w:id="107"/>
    </w:p>
    <w:tbl>
      <w:tblPr>
        <w:tblStyle w:val="TableGrid"/>
        <w:tblW w:w="6799" w:type="dxa"/>
        <w:tblInd w:w="1134" w:type="dxa"/>
        <w:tblLook w:val="04A0" w:firstRow="1" w:lastRow="0" w:firstColumn="1" w:lastColumn="0" w:noHBand="0" w:noVBand="1"/>
      </w:tblPr>
      <w:tblGrid>
        <w:gridCol w:w="1271"/>
        <w:gridCol w:w="5528"/>
      </w:tblGrid>
      <w:tr w:rsidR="00D96B59" w14:paraId="6FD109A9" w14:textId="77777777" w:rsidTr="00D96B59">
        <w:tc>
          <w:tcPr>
            <w:tcW w:w="1271" w:type="dxa"/>
          </w:tcPr>
          <w:p w14:paraId="0EADA790" w14:textId="184097ED" w:rsidR="00D96B59" w:rsidRDefault="00D96B59" w:rsidP="00692CB7">
            <w:pPr>
              <w:pStyle w:val="ListParagraph"/>
              <w:ind w:left="0"/>
            </w:pPr>
            <w:r>
              <w:t xml:space="preserve">Sprint ke - </w:t>
            </w:r>
          </w:p>
        </w:tc>
        <w:tc>
          <w:tcPr>
            <w:tcW w:w="5528" w:type="dxa"/>
          </w:tcPr>
          <w:p w14:paraId="3701F14A" w14:textId="5207F30C" w:rsidR="00D96B59" w:rsidRDefault="00D96B59" w:rsidP="00D96B59">
            <w:pPr>
              <w:pStyle w:val="ListParagraph"/>
              <w:ind w:left="0"/>
              <w:jc w:val="center"/>
            </w:pPr>
            <w:r>
              <w:t>Definition of Done</w:t>
            </w:r>
          </w:p>
        </w:tc>
      </w:tr>
      <w:tr w:rsidR="00D96B59" w14:paraId="1D9ADB09" w14:textId="77777777" w:rsidTr="00D96B59">
        <w:tc>
          <w:tcPr>
            <w:tcW w:w="1271" w:type="dxa"/>
          </w:tcPr>
          <w:p w14:paraId="416C857E" w14:textId="73261DB7" w:rsidR="00D96B59" w:rsidRDefault="00D96B59" w:rsidP="00D96B59">
            <w:pPr>
              <w:pStyle w:val="ListParagraph"/>
              <w:ind w:left="0"/>
              <w:jc w:val="center"/>
            </w:pPr>
            <w:bookmarkStart w:id="108" w:name="_Hlk83445934"/>
            <w:r>
              <w:t>1</w:t>
            </w:r>
          </w:p>
        </w:tc>
        <w:tc>
          <w:tcPr>
            <w:tcW w:w="5528" w:type="dxa"/>
          </w:tcPr>
          <w:p w14:paraId="35221560" w14:textId="77777777" w:rsidR="00D96B59" w:rsidRDefault="00D96B59" w:rsidP="00692CB7">
            <w:pPr>
              <w:pStyle w:val="ListParagraph"/>
              <w:ind w:left="0"/>
            </w:pPr>
            <w:r>
              <w:t xml:space="preserve">RILIS TAHAP 1, dengan spesifikasi sebagai </w:t>
            </w:r>
            <w:proofErr w:type="gramStart"/>
            <w:r>
              <w:t>berikut :</w:t>
            </w:r>
            <w:proofErr w:type="gramEnd"/>
            <w:r>
              <w:t xml:space="preserve"> </w:t>
            </w:r>
          </w:p>
          <w:p w14:paraId="78201CF8" w14:textId="6E162EB5" w:rsidR="008D0E1A" w:rsidRDefault="008D0E1A" w:rsidP="00760908">
            <w:pPr>
              <w:pStyle w:val="ListParagraph"/>
              <w:numPr>
                <w:ilvl w:val="0"/>
                <w:numId w:val="24"/>
              </w:numPr>
              <w:jc w:val="left"/>
            </w:pPr>
            <w:r>
              <w:t>Hasil analisa awal terhadap proses bisnis untuk kebutuhan sistem telah terselesaikan</w:t>
            </w:r>
          </w:p>
          <w:p w14:paraId="671E19BE" w14:textId="36EE8990" w:rsidR="00D96B59" w:rsidRDefault="00213CE4" w:rsidP="00760908">
            <w:pPr>
              <w:pStyle w:val="ListParagraph"/>
              <w:numPr>
                <w:ilvl w:val="0"/>
                <w:numId w:val="24"/>
              </w:numPr>
              <w:jc w:val="left"/>
            </w:pPr>
            <w:r>
              <w:t>C</w:t>
            </w:r>
            <w:r w:rsidR="00D96B59">
              <w:t>ustomer</w:t>
            </w:r>
            <w:r w:rsidR="00422028">
              <w:t xml:space="preserve"> dapat</w:t>
            </w:r>
            <w:r>
              <w:t xml:space="preserve"> melakukan</w:t>
            </w:r>
            <w:r w:rsidR="00422028">
              <w:t xml:space="preserve"> login</w:t>
            </w:r>
          </w:p>
          <w:p w14:paraId="08CE7C52" w14:textId="48BE6C7A" w:rsidR="00D96B59" w:rsidRDefault="00213CE4" w:rsidP="00760908">
            <w:pPr>
              <w:pStyle w:val="ListParagraph"/>
              <w:numPr>
                <w:ilvl w:val="0"/>
                <w:numId w:val="24"/>
              </w:numPr>
              <w:jc w:val="left"/>
            </w:pPr>
            <w:r>
              <w:lastRenderedPageBreak/>
              <w:t>C</w:t>
            </w:r>
            <w:r w:rsidR="00D96B59">
              <w:t>ustomer</w:t>
            </w:r>
            <w:r>
              <w:t xml:space="preserve"> dapat melakukan registrasi</w:t>
            </w:r>
          </w:p>
          <w:p w14:paraId="748417A6" w14:textId="599848CB" w:rsidR="00D96B59" w:rsidRDefault="00BC5738" w:rsidP="00760908">
            <w:pPr>
              <w:pStyle w:val="ListParagraph"/>
              <w:numPr>
                <w:ilvl w:val="0"/>
                <w:numId w:val="24"/>
              </w:numPr>
              <w:jc w:val="left"/>
            </w:pPr>
            <w:r>
              <w:t>C</w:t>
            </w:r>
            <w:r w:rsidR="00D96B59">
              <w:t xml:space="preserve">ustomer </w:t>
            </w:r>
            <w:r>
              <w:t>dapat melakukan profilling</w:t>
            </w:r>
          </w:p>
          <w:p w14:paraId="0A8C2E8C" w14:textId="272652A2" w:rsidR="00D96B59" w:rsidRDefault="00BC5738" w:rsidP="00760908">
            <w:pPr>
              <w:pStyle w:val="ListParagraph"/>
              <w:numPr>
                <w:ilvl w:val="0"/>
                <w:numId w:val="24"/>
              </w:numPr>
              <w:jc w:val="left"/>
            </w:pPr>
            <w:r>
              <w:t>Customer dapat meliha a</w:t>
            </w:r>
            <w:r w:rsidR="00D96B59">
              <w:t xml:space="preserve">rtikel atau blog </w:t>
            </w:r>
          </w:p>
          <w:p w14:paraId="3EE2726C" w14:textId="6B3E50A3" w:rsidR="00D96B59" w:rsidRDefault="00BC5738" w:rsidP="00760908">
            <w:pPr>
              <w:pStyle w:val="ListParagraph"/>
              <w:numPr>
                <w:ilvl w:val="0"/>
                <w:numId w:val="24"/>
              </w:numPr>
              <w:jc w:val="left"/>
            </w:pPr>
            <w:r>
              <w:t>Telah dibuat</w:t>
            </w:r>
            <w:r w:rsidR="00D96B59">
              <w:t xml:space="preserve"> landing page Deera NFT</w:t>
            </w:r>
          </w:p>
          <w:p w14:paraId="104C709B" w14:textId="5D03AEC5" w:rsidR="00D96B59" w:rsidRDefault="00675B3B" w:rsidP="00760908">
            <w:pPr>
              <w:pStyle w:val="ListParagraph"/>
              <w:numPr>
                <w:ilvl w:val="0"/>
                <w:numId w:val="24"/>
              </w:numPr>
              <w:jc w:val="left"/>
            </w:pPr>
            <w:r>
              <w:t xml:space="preserve">Telah dibuat halaman </w:t>
            </w:r>
            <w:r w:rsidR="00D96B59">
              <w:t xml:space="preserve">contact </w:t>
            </w:r>
          </w:p>
          <w:p w14:paraId="5F8895D7" w14:textId="443A5E17" w:rsidR="00D96B59" w:rsidRDefault="003E194D" w:rsidP="00760908">
            <w:pPr>
              <w:pStyle w:val="ListParagraph"/>
              <w:numPr>
                <w:ilvl w:val="0"/>
                <w:numId w:val="24"/>
              </w:numPr>
              <w:jc w:val="left"/>
            </w:pPr>
            <w:r>
              <w:t xml:space="preserve">Telah dibuat link channel discord IDNFT pada </w:t>
            </w:r>
            <w:r w:rsidR="00D96B59">
              <w:t>navbar</w:t>
            </w:r>
            <w:r>
              <w:t>.</w:t>
            </w:r>
          </w:p>
          <w:p w14:paraId="0E38775E" w14:textId="7A28363F" w:rsidR="005E68BA" w:rsidRDefault="005E68BA" w:rsidP="00760908">
            <w:pPr>
              <w:pStyle w:val="ListParagraph"/>
              <w:numPr>
                <w:ilvl w:val="0"/>
                <w:numId w:val="24"/>
              </w:numPr>
              <w:jc w:val="left"/>
            </w:pPr>
            <w:r>
              <w:t>Admin dapat melakukan pengelolaan shop&amp;merch.</w:t>
            </w:r>
          </w:p>
          <w:p w14:paraId="6E34F32E" w14:textId="62B05E73" w:rsidR="005E68BA" w:rsidRDefault="005E68BA" w:rsidP="00760908">
            <w:pPr>
              <w:pStyle w:val="ListParagraph"/>
              <w:numPr>
                <w:ilvl w:val="0"/>
                <w:numId w:val="24"/>
              </w:numPr>
              <w:jc w:val="left"/>
            </w:pPr>
            <w:r>
              <w:t>Customer dapat menggunakan fitur Shop &amp; Merch.</w:t>
            </w:r>
          </w:p>
          <w:p w14:paraId="7B49F83B" w14:textId="3C867995" w:rsidR="00D96B59" w:rsidRDefault="003E194D" w:rsidP="00760908">
            <w:pPr>
              <w:pStyle w:val="ListParagraph"/>
              <w:numPr>
                <w:ilvl w:val="0"/>
                <w:numId w:val="24"/>
              </w:numPr>
              <w:jc w:val="left"/>
            </w:pPr>
            <w:r>
              <w:t xml:space="preserve">Telah dilakukannya </w:t>
            </w:r>
            <w:r w:rsidR="00D96B59">
              <w:t>User Acceptance Testing (UAT) TAHAP 1</w:t>
            </w:r>
          </w:p>
        </w:tc>
      </w:tr>
      <w:bookmarkEnd w:id="108"/>
      <w:tr w:rsidR="00D96B59" w14:paraId="130A692E" w14:textId="77777777" w:rsidTr="00D96B59">
        <w:tc>
          <w:tcPr>
            <w:tcW w:w="1271" w:type="dxa"/>
          </w:tcPr>
          <w:p w14:paraId="4A2B94D2" w14:textId="1171D5EB" w:rsidR="00D96B59" w:rsidRDefault="00D96B59" w:rsidP="00D96B59">
            <w:pPr>
              <w:pStyle w:val="ListParagraph"/>
              <w:ind w:left="0"/>
              <w:jc w:val="center"/>
            </w:pPr>
            <w:r>
              <w:lastRenderedPageBreak/>
              <w:t>2</w:t>
            </w:r>
          </w:p>
        </w:tc>
        <w:tc>
          <w:tcPr>
            <w:tcW w:w="5528" w:type="dxa"/>
          </w:tcPr>
          <w:p w14:paraId="3158335B" w14:textId="77777777" w:rsidR="00D96B59" w:rsidRDefault="003E194D" w:rsidP="00692CB7">
            <w:pPr>
              <w:pStyle w:val="ListParagraph"/>
              <w:ind w:left="0"/>
            </w:pPr>
            <w:r>
              <w:t xml:space="preserve">RILIS TAHAP 2, dengan spesifikasi sebagai </w:t>
            </w:r>
            <w:proofErr w:type="gramStart"/>
            <w:r>
              <w:t>berikut :</w:t>
            </w:r>
            <w:proofErr w:type="gramEnd"/>
          </w:p>
          <w:p w14:paraId="4AED2DC4" w14:textId="613DB65E" w:rsidR="003E194D" w:rsidRDefault="003E194D" w:rsidP="00760908">
            <w:pPr>
              <w:pStyle w:val="ListParagraph"/>
              <w:numPr>
                <w:ilvl w:val="0"/>
                <w:numId w:val="25"/>
              </w:numPr>
              <w:ind w:left="463" w:hanging="27"/>
              <w:jc w:val="left"/>
            </w:pPr>
            <w:r>
              <w:t>Admin dapat melakukan login</w:t>
            </w:r>
          </w:p>
          <w:p w14:paraId="19E1A8B5" w14:textId="40E1CDF6" w:rsidR="003E194D" w:rsidRDefault="003E194D" w:rsidP="00760908">
            <w:pPr>
              <w:pStyle w:val="ListParagraph"/>
              <w:numPr>
                <w:ilvl w:val="0"/>
                <w:numId w:val="25"/>
              </w:numPr>
              <w:ind w:left="463" w:hanging="27"/>
              <w:jc w:val="left"/>
            </w:pPr>
            <w:r>
              <w:t>Admin dapat melakukan pengelolaan data admin.</w:t>
            </w:r>
          </w:p>
          <w:p w14:paraId="56DA26FF" w14:textId="579EB9D2" w:rsidR="003E194D" w:rsidRDefault="003E194D" w:rsidP="00760908">
            <w:pPr>
              <w:pStyle w:val="ListParagraph"/>
              <w:numPr>
                <w:ilvl w:val="0"/>
                <w:numId w:val="25"/>
              </w:numPr>
              <w:ind w:left="463" w:hanging="27"/>
              <w:jc w:val="left"/>
            </w:pPr>
            <w:r>
              <w:t xml:space="preserve">Admin dapat melakukan pengelolaan artikel. </w:t>
            </w:r>
          </w:p>
          <w:p w14:paraId="0A368DB3" w14:textId="131A230B" w:rsidR="003E194D" w:rsidRDefault="003E194D" w:rsidP="00760908">
            <w:pPr>
              <w:pStyle w:val="ListParagraph"/>
              <w:numPr>
                <w:ilvl w:val="0"/>
                <w:numId w:val="25"/>
              </w:numPr>
              <w:ind w:left="463" w:hanging="27"/>
              <w:jc w:val="left"/>
            </w:pPr>
            <w:r>
              <w:t>Admin dapat melakukan pengelolaan link channel discord.</w:t>
            </w:r>
          </w:p>
          <w:p w14:paraId="0A619E38" w14:textId="4055C262" w:rsidR="003E194D" w:rsidRDefault="003E194D" w:rsidP="00760908">
            <w:pPr>
              <w:pStyle w:val="ListParagraph"/>
              <w:numPr>
                <w:ilvl w:val="0"/>
                <w:numId w:val="25"/>
              </w:numPr>
              <w:ind w:left="463" w:hanging="27"/>
              <w:jc w:val="left"/>
            </w:pPr>
            <w:r>
              <w:t xml:space="preserve">Admin dapat melakukan pengelolaan landing page Derra NFT. </w:t>
            </w:r>
          </w:p>
          <w:p w14:paraId="4F0042A4" w14:textId="03C96E5B" w:rsidR="003E194D" w:rsidRDefault="003E194D" w:rsidP="00760908">
            <w:pPr>
              <w:pStyle w:val="ListParagraph"/>
              <w:numPr>
                <w:ilvl w:val="0"/>
                <w:numId w:val="25"/>
              </w:numPr>
              <w:ind w:left="463" w:hanging="27"/>
              <w:jc w:val="left"/>
            </w:pPr>
            <w:r>
              <w:t>Admin dapat melakukan pengelolaan contact.</w:t>
            </w:r>
          </w:p>
          <w:p w14:paraId="04F91D66" w14:textId="56C8A23C" w:rsidR="003E194D" w:rsidRDefault="003E194D" w:rsidP="00760908">
            <w:pPr>
              <w:pStyle w:val="ListParagraph"/>
              <w:numPr>
                <w:ilvl w:val="0"/>
                <w:numId w:val="25"/>
              </w:numPr>
              <w:ind w:left="463" w:hanging="27"/>
              <w:jc w:val="left"/>
            </w:pPr>
            <w:r>
              <w:t>Telah dilakukannya User Acceptance Testing (UAT) TAHAP 2.</w:t>
            </w:r>
          </w:p>
        </w:tc>
      </w:tr>
      <w:tr w:rsidR="00D96B59" w14:paraId="5A21D4DB" w14:textId="77777777" w:rsidTr="00D96B59">
        <w:tc>
          <w:tcPr>
            <w:tcW w:w="1271" w:type="dxa"/>
          </w:tcPr>
          <w:p w14:paraId="6AA3B2A7" w14:textId="5EEFC92C" w:rsidR="00D96B59" w:rsidRDefault="00D96B59" w:rsidP="00D96B59">
            <w:pPr>
              <w:pStyle w:val="ListParagraph"/>
              <w:ind w:left="0"/>
              <w:jc w:val="center"/>
            </w:pPr>
            <w:r>
              <w:t>3</w:t>
            </w:r>
          </w:p>
        </w:tc>
        <w:tc>
          <w:tcPr>
            <w:tcW w:w="5528" w:type="dxa"/>
          </w:tcPr>
          <w:p w14:paraId="154D2748" w14:textId="4372E0A1" w:rsidR="00D96B59" w:rsidRDefault="003E194D" w:rsidP="00692CB7">
            <w:pPr>
              <w:pStyle w:val="ListParagraph"/>
              <w:ind w:left="0"/>
            </w:pPr>
            <w:r>
              <w:t xml:space="preserve">RILIS FINAL, dengan spesifikasi sebagai </w:t>
            </w:r>
            <w:proofErr w:type="gramStart"/>
            <w:r>
              <w:t>berikut :</w:t>
            </w:r>
            <w:proofErr w:type="gramEnd"/>
          </w:p>
          <w:p w14:paraId="62ACD6B3" w14:textId="654725E2" w:rsidR="003E194D" w:rsidRDefault="00CA7C3A" w:rsidP="00760908">
            <w:pPr>
              <w:pStyle w:val="ListParagraph"/>
              <w:numPr>
                <w:ilvl w:val="0"/>
                <w:numId w:val="26"/>
              </w:numPr>
              <w:ind w:left="-246" w:firstLine="693"/>
              <w:jc w:val="left"/>
            </w:pPr>
            <w:r>
              <w:t xml:space="preserve">Telah dibuatnya </w:t>
            </w:r>
            <w:r w:rsidR="003E194D">
              <w:t>fitur mailing list</w:t>
            </w:r>
          </w:p>
          <w:p w14:paraId="53EB61B9" w14:textId="5FBD95D3" w:rsidR="003E194D" w:rsidRDefault="00CA7C3A" w:rsidP="00760908">
            <w:pPr>
              <w:pStyle w:val="ListParagraph"/>
              <w:numPr>
                <w:ilvl w:val="0"/>
                <w:numId w:val="26"/>
              </w:numPr>
              <w:ind w:left="457" w:firstLine="0"/>
              <w:jc w:val="left"/>
            </w:pPr>
            <w:r>
              <w:t xml:space="preserve">Telah dibuatnya </w:t>
            </w:r>
            <w:r w:rsidR="003E194D">
              <w:t xml:space="preserve">fitur upload </w:t>
            </w:r>
            <w:r>
              <w:t xml:space="preserve">pada bagian </w:t>
            </w:r>
            <w:r w:rsidR="008D0E1A">
              <w:t>p</w:t>
            </w:r>
            <w:r w:rsidR="003E194D">
              <w:t>rofile</w:t>
            </w:r>
          </w:p>
          <w:p w14:paraId="5DBA9C4C" w14:textId="66192E73" w:rsidR="003E194D" w:rsidRDefault="00CA7C3A" w:rsidP="00760908">
            <w:pPr>
              <w:pStyle w:val="ListParagraph"/>
              <w:numPr>
                <w:ilvl w:val="0"/>
                <w:numId w:val="26"/>
              </w:numPr>
              <w:ind w:left="463" w:firstLine="0"/>
              <w:jc w:val="left"/>
            </w:pPr>
            <w:r>
              <w:lastRenderedPageBreak/>
              <w:t xml:space="preserve">Telah dilakukannya </w:t>
            </w:r>
            <w:r w:rsidR="003E194D">
              <w:t>User Acceptance Testing (UAT) FINAL</w:t>
            </w:r>
          </w:p>
          <w:p w14:paraId="3B47C75E" w14:textId="75854ACE" w:rsidR="003E194D" w:rsidRDefault="00CA7C3A" w:rsidP="00760908">
            <w:pPr>
              <w:pStyle w:val="ListParagraph"/>
              <w:numPr>
                <w:ilvl w:val="0"/>
                <w:numId w:val="26"/>
              </w:numPr>
              <w:ind w:left="-246" w:firstLine="693"/>
              <w:jc w:val="left"/>
            </w:pPr>
            <w:r>
              <w:t xml:space="preserve">Telah dibuatnya </w:t>
            </w:r>
            <w:r w:rsidR="003E194D">
              <w:t>dokumen user manual</w:t>
            </w:r>
          </w:p>
          <w:p w14:paraId="250999A5" w14:textId="7EF21F0C" w:rsidR="003E194D" w:rsidRDefault="00CA7C3A" w:rsidP="00760908">
            <w:pPr>
              <w:pStyle w:val="ListParagraph"/>
              <w:numPr>
                <w:ilvl w:val="0"/>
                <w:numId w:val="26"/>
              </w:numPr>
              <w:ind w:left="455" w:firstLine="0"/>
              <w:jc w:val="left"/>
            </w:pPr>
            <w:r>
              <w:t>Telah dilakukannya p</w:t>
            </w:r>
            <w:r w:rsidR="003E194D">
              <w:t>elatihan sistem kepada pengguna</w:t>
            </w:r>
            <w:r>
              <w:t>.</w:t>
            </w:r>
          </w:p>
        </w:tc>
      </w:tr>
    </w:tbl>
    <w:p w14:paraId="58FD12CC" w14:textId="77777777" w:rsidR="00804BE9" w:rsidRPr="00311AE2" w:rsidRDefault="00804BE9" w:rsidP="00311AE2">
      <w:pPr>
        <w:rPr>
          <w:b/>
          <w:bCs/>
        </w:rPr>
      </w:pPr>
    </w:p>
    <w:p w14:paraId="6EA7DF12" w14:textId="473B13E0" w:rsidR="001C5243" w:rsidRDefault="001C5243" w:rsidP="00760908">
      <w:pPr>
        <w:pStyle w:val="ListParagraph"/>
        <w:numPr>
          <w:ilvl w:val="0"/>
          <w:numId w:val="6"/>
        </w:numPr>
        <w:ind w:left="567" w:hanging="709"/>
        <w:outlineLvl w:val="2"/>
        <w:rPr>
          <w:b/>
          <w:bCs/>
        </w:rPr>
      </w:pPr>
      <w:r>
        <w:rPr>
          <w:b/>
          <w:bCs/>
        </w:rPr>
        <w:t xml:space="preserve">Perancangan Sistem Baru </w:t>
      </w:r>
    </w:p>
    <w:p w14:paraId="40764B9F" w14:textId="157967CF" w:rsidR="001C5243" w:rsidRPr="001C5243" w:rsidRDefault="001C5243" w:rsidP="00844CF6">
      <w:pPr>
        <w:pStyle w:val="ListParagraph"/>
        <w:ind w:left="567" w:firstLine="567"/>
      </w:pPr>
      <w:r>
        <w:t xml:space="preserve">Perancangan sistem baru dilaksanakan pada sprint 1 </w:t>
      </w:r>
      <w:r w:rsidR="00844CF6">
        <w:t xml:space="preserve">dan </w:t>
      </w:r>
      <w:proofErr w:type="gramStart"/>
      <w:r w:rsidR="00844CF6">
        <w:t xml:space="preserve">2  </w:t>
      </w:r>
      <w:r>
        <w:t>yang</w:t>
      </w:r>
      <w:proofErr w:type="gramEnd"/>
      <w:r>
        <w:t xml:space="preserve"> </w:t>
      </w:r>
      <w:r w:rsidR="00844CF6">
        <w:t xml:space="preserve">masing-masing sprint </w:t>
      </w:r>
      <w:r>
        <w:t>berjalan selama 30 hari</w:t>
      </w:r>
      <w:r w:rsidR="00844CF6">
        <w:t xml:space="preserve">. Sprint 1 </w:t>
      </w:r>
      <w:r>
        <w:t>berlangsung dari tanggal 22 Juli 2021 hingga 20 Agustus 2021</w:t>
      </w:r>
      <w:r w:rsidR="00844CF6">
        <w:t xml:space="preserve"> dan sprint 2 berlangsung dari tanggal 25 Agustus sampai 23 september 2021</w:t>
      </w:r>
      <w:r>
        <w:t>.</w:t>
      </w:r>
      <w:r w:rsidR="00844CF6">
        <w:t xml:space="preserve"> </w:t>
      </w:r>
    </w:p>
    <w:p w14:paraId="3F9DD58C" w14:textId="04155CD3" w:rsidR="00D5768C" w:rsidRDefault="001C5243" w:rsidP="00760908">
      <w:pPr>
        <w:pStyle w:val="ListParagraph"/>
        <w:numPr>
          <w:ilvl w:val="0"/>
          <w:numId w:val="30"/>
        </w:numPr>
        <w:outlineLvl w:val="2"/>
        <w:rPr>
          <w:b/>
          <w:bCs/>
        </w:rPr>
      </w:pPr>
      <w:r>
        <w:rPr>
          <w:b/>
          <w:bCs/>
        </w:rPr>
        <w:t xml:space="preserve">Sprint 1 </w:t>
      </w:r>
    </w:p>
    <w:p w14:paraId="4296BCEE" w14:textId="19217F6F" w:rsidR="001C5243" w:rsidRDefault="001C5243" w:rsidP="00760908">
      <w:pPr>
        <w:pStyle w:val="ListParagraph"/>
        <w:numPr>
          <w:ilvl w:val="0"/>
          <w:numId w:val="39"/>
        </w:numPr>
        <w:rPr>
          <w:b/>
          <w:bCs/>
        </w:rPr>
      </w:pPr>
      <w:r>
        <w:rPr>
          <w:b/>
          <w:bCs/>
        </w:rPr>
        <w:t>Penentuan Sprint Goal:</w:t>
      </w:r>
      <w:r w:rsidR="00986EA1">
        <w:rPr>
          <w:b/>
          <w:bCs/>
        </w:rPr>
        <w:t xml:space="preserve"> </w:t>
      </w:r>
      <w:r w:rsidR="00844CF6" w:rsidRPr="00844CF6">
        <w:t>Pada tahap ini dilakukan pendeskripsian terkait tujuan atau goal yang akan dihasilkan dari sprint 1.</w:t>
      </w:r>
      <w:r w:rsidR="00844CF6">
        <w:t xml:space="preserve"> Goal yang telah ditentukan adalah “</w:t>
      </w:r>
      <w:r w:rsidR="00844CF6" w:rsidRPr="00844CF6">
        <w:t>Perancangan sistem website IDNFT dan RILIS TAHAP 1 telah selesai.</w:t>
      </w:r>
      <w:r w:rsidR="00844CF6">
        <w:t>”</w:t>
      </w:r>
    </w:p>
    <w:p w14:paraId="31512C7F" w14:textId="35227AD3" w:rsidR="00844CF6" w:rsidRPr="00844CF6" w:rsidRDefault="001C5243" w:rsidP="00760908">
      <w:pPr>
        <w:pStyle w:val="ListParagraph"/>
        <w:numPr>
          <w:ilvl w:val="0"/>
          <w:numId w:val="39"/>
        </w:numPr>
        <w:rPr>
          <w:b/>
          <w:bCs/>
        </w:rPr>
      </w:pPr>
      <w:r>
        <w:rPr>
          <w:b/>
          <w:bCs/>
        </w:rPr>
        <w:t>Penentuan Sprint Planning:</w:t>
      </w:r>
      <w:r w:rsidR="00844CF6">
        <w:rPr>
          <w:b/>
          <w:bCs/>
        </w:rPr>
        <w:t xml:space="preserve"> </w:t>
      </w:r>
      <w:r w:rsidR="00844CF6" w:rsidRPr="00844CF6">
        <w:t>Sprint planning untuk sprint 1 ini dilaksanakan pada tanggal Selasa, 20 Juli 2021</w:t>
      </w:r>
      <w:r w:rsidR="00654D21">
        <w:t xml:space="preserve"> melalui zoom meeting yang berlangsung selama 5 jam. </w:t>
      </w:r>
    </w:p>
    <w:p w14:paraId="3D967F98" w14:textId="294E0637" w:rsidR="00844CF6" w:rsidRPr="00844CF6" w:rsidRDefault="001C5243" w:rsidP="00760908">
      <w:pPr>
        <w:pStyle w:val="ListParagraph"/>
        <w:numPr>
          <w:ilvl w:val="0"/>
          <w:numId w:val="39"/>
        </w:numPr>
        <w:rPr>
          <w:b/>
          <w:bCs/>
        </w:rPr>
      </w:pPr>
      <w:r w:rsidRPr="00844CF6">
        <w:rPr>
          <w:b/>
          <w:bCs/>
        </w:rPr>
        <w:t xml:space="preserve">Penentuan Definition of </w:t>
      </w:r>
      <w:proofErr w:type="gramStart"/>
      <w:r w:rsidRPr="00844CF6">
        <w:rPr>
          <w:b/>
          <w:bCs/>
        </w:rPr>
        <w:t>Done :</w:t>
      </w:r>
      <w:proofErr w:type="gramEnd"/>
      <w:r w:rsidR="00844CF6" w:rsidRPr="00844CF6">
        <w:rPr>
          <w:b/>
          <w:bCs/>
        </w:rPr>
        <w:t xml:space="preserve"> </w:t>
      </w:r>
    </w:p>
    <w:p w14:paraId="63E491C3" w14:textId="769E9A68" w:rsidR="00844CF6" w:rsidRPr="00844CF6" w:rsidRDefault="00844CF6" w:rsidP="00760908">
      <w:pPr>
        <w:pStyle w:val="ListParagraph"/>
        <w:numPr>
          <w:ilvl w:val="0"/>
          <w:numId w:val="38"/>
        </w:numPr>
        <w:jc w:val="left"/>
      </w:pPr>
      <w:r w:rsidRPr="00844CF6">
        <w:t>Hasil analisa awal terhadap proses bisnis untuk kebutuhan sistem telah terselesaikan</w:t>
      </w:r>
    </w:p>
    <w:p w14:paraId="52B8CC44" w14:textId="77777777" w:rsidR="00844CF6" w:rsidRPr="00844CF6" w:rsidRDefault="00844CF6" w:rsidP="00760908">
      <w:pPr>
        <w:numPr>
          <w:ilvl w:val="0"/>
          <w:numId w:val="38"/>
        </w:numPr>
        <w:contextualSpacing/>
        <w:jc w:val="left"/>
      </w:pPr>
      <w:r w:rsidRPr="00844CF6">
        <w:t>Customer dapat melakukan login</w:t>
      </w:r>
    </w:p>
    <w:p w14:paraId="16813229" w14:textId="77777777" w:rsidR="00844CF6" w:rsidRPr="00844CF6" w:rsidRDefault="00844CF6" w:rsidP="00760908">
      <w:pPr>
        <w:numPr>
          <w:ilvl w:val="0"/>
          <w:numId w:val="38"/>
        </w:numPr>
        <w:contextualSpacing/>
        <w:jc w:val="left"/>
      </w:pPr>
      <w:r w:rsidRPr="00844CF6">
        <w:t>Customer dapat melakukan registrasi</w:t>
      </w:r>
    </w:p>
    <w:p w14:paraId="756E001F" w14:textId="77777777" w:rsidR="00844CF6" w:rsidRPr="00844CF6" w:rsidRDefault="00844CF6" w:rsidP="00760908">
      <w:pPr>
        <w:numPr>
          <w:ilvl w:val="0"/>
          <w:numId w:val="38"/>
        </w:numPr>
        <w:contextualSpacing/>
        <w:jc w:val="left"/>
      </w:pPr>
      <w:r w:rsidRPr="00844CF6">
        <w:t>Customer dapat melakukan profilling</w:t>
      </w:r>
    </w:p>
    <w:p w14:paraId="18078C11" w14:textId="77777777" w:rsidR="00844CF6" w:rsidRPr="00844CF6" w:rsidRDefault="00844CF6" w:rsidP="00760908">
      <w:pPr>
        <w:numPr>
          <w:ilvl w:val="0"/>
          <w:numId w:val="38"/>
        </w:numPr>
        <w:contextualSpacing/>
        <w:jc w:val="left"/>
      </w:pPr>
      <w:r w:rsidRPr="00844CF6">
        <w:t xml:space="preserve">Customer dapat meliha artikel atau blog </w:t>
      </w:r>
    </w:p>
    <w:p w14:paraId="749523BE" w14:textId="77777777" w:rsidR="00844CF6" w:rsidRPr="00844CF6" w:rsidRDefault="00844CF6" w:rsidP="00760908">
      <w:pPr>
        <w:numPr>
          <w:ilvl w:val="0"/>
          <w:numId w:val="38"/>
        </w:numPr>
        <w:contextualSpacing/>
        <w:jc w:val="left"/>
      </w:pPr>
      <w:r w:rsidRPr="00844CF6">
        <w:t>Telah dibuat landing page Deera NFT</w:t>
      </w:r>
    </w:p>
    <w:p w14:paraId="18891960" w14:textId="77777777" w:rsidR="00844CF6" w:rsidRPr="00844CF6" w:rsidRDefault="00844CF6" w:rsidP="00760908">
      <w:pPr>
        <w:numPr>
          <w:ilvl w:val="0"/>
          <w:numId w:val="38"/>
        </w:numPr>
        <w:contextualSpacing/>
        <w:jc w:val="left"/>
      </w:pPr>
      <w:r w:rsidRPr="00844CF6">
        <w:t xml:space="preserve">Telah dibuat halaman contact </w:t>
      </w:r>
    </w:p>
    <w:p w14:paraId="5E9F3A56" w14:textId="77777777" w:rsidR="00844CF6" w:rsidRPr="00844CF6" w:rsidRDefault="00844CF6" w:rsidP="00760908">
      <w:pPr>
        <w:numPr>
          <w:ilvl w:val="0"/>
          <w:numId w:val="38"/>
        </w:numPr>
        <w:contextualSpacing/>
        <w:jc w:val="left"/>
      </w:pPr>
      <w:r w:rsidRPr="00844CF6">
        <w:t>Telah dibuat link channel discord IDNFT pada navbar.</w:t>
      </w:r>
    </w:p>
    <w:p w14:paraId="1D8DD381" w14:textId="77777777" w:rsidR="00844CF6" w:rsidRPr="00844CF6" w:rsidRDefault="00844CF6" w:rsidP="00760908">
      <w:pPr>
        <w:numPr>
          <w:ilvl w:val="0"/>
          <w:numId w:val="38"/>
        </w:numPr>
        <w:contextualSpacing/>
        <w:jc w:val="left"/>
      </w:pPr>
      <w:r w:rsidRPr="00844CF6">
        <w:t>Admin dapat melakukan pengelolaan shop&amp;merch.</w:t>
      </w:r>
    </w:p>
    <w:p w14:paraId="64F7C2AB" w14:textId="77777777" w:rsidR="00844CF6" w:rsidRPr="00844CF6" w:rsidRDefault="00844CF6" w:rsidP="00760908">
      <w:pPr>
        <w:numPr>
          <w:ilvl w:val="0"/>
          <w:numId w:val="38"/>
        </w:numPr>
        <w:contextualSpacing/>
        <w:jc w:val="left"/>
      </w:pPr>
      <w:r w:rsidRPr="00844CF6">
        <w:t>Customer dapat menggunakan fitur Shop &amp; Merch.</w:t>
      </w:r>
    </w:p>
    <w:p w14:paraId="646127C2" w14:textId="216B789B" w:rsidR="001C5243" w:rsidRPr="00844CF6" w:rsidRDefault="00844CF6" w:rsidP="00760908">
      <w:pPr>
        <w:numPr>
          <w:ilvl w:val="0"/>
          <w:numId w:val="38"/>
        </w:numPr>
        <w:contextualSpacing/>
        <w:jc w:val="left"/>
      </w:pPr>
      <w:r w:rsidRPr="00844CF6">
        <w:lastRenderedPageBreak/>
        <w:t>Telah dilakukannya User Acceptance Testing (UAT) TAHAP 1</w:t>
      </w:r>
    </w:p>
    <w:p w14:paraId="2F52D094" w14:textId="41A8F050" w:rsidR="001C5243" w:rsidRDefault="001C5243" w:rsidP="00760908">
      <w:pPr>
        <w:pStyle w:val="ListParagraph"/>
        <w:numPr>
          <w:ilvl w:val="0"/>
          <w:numId w:val="30"/>
        </w:numPr>
        <w:outlineLvl w:val="2"/>
        <w:rPr>
          <w:b/>
          <w:bCs/>
        </w:rPr>
      </w:pPr>
      <w:r>
        <w:rPr>
          <w:b/>
          <w:bCs/>
        </w:rPr>
        <w:t xml:space="preserve">Daily Scrum </w:t>
      </w:r>
    </w:p>
    <w:p w14:paraId="09180ACD" w14:textId="0A45927A" w:rsidR="00986EA1" w:rsidRPr="00986EA1" w:rsidRDefault="00986EA1" w:rsidP="00986EA1">
      <w:pPr>
        <w:pStyle w:val="ListParagraph"/>
        <w:ind w:left="1287" w:firstLine="414"/>
      </w:pPr>
      <w:r w:rsidRPr="00986EA1">
        <w:t xml:space="preserve">Sprint 1 berlangsung selama kurang lebih 1 bulan, maka daily scrum dilaksanakan selama 30 hari untuk mendiskusikan kemajuan apa saja yang telah dikerjakan untuk mencapai sprint goal yang telah ditentukan. Daily scrum ini berlangsung sekitar 15 menit setiap harinya melalui diskusi chat </w:t>
      </w:r>
      <w:r>
        <w:t>W</w:t>
      </w:r>
      <w:r w:rsidRPr="00986EA1">
        <w:t>hat</w:t>
      </w:r>
      <w:r>
        <w:t>sA</w:t>
      </w:r>
      <w:r w:rsidRPr="00986EA1">
        <w:t>pp antara mahasiswa 1 dan mahasiswa 2 yang berperan sebagai develope</w:t>
      </w:r>
      <w:r>
        <w:t xml:space="preserve">r. Berikut ini hasil diskusi yang akan kami jelaskan </w:t>
      </w:r>
      <w:r w:rsidR="00E22049">
        <w:t xml:space="preserve">berdasarkan minggu </w:t>
      </w:r>
      <w:proofErr w:type="gramStart"/>
      <w:r w:rsidR="00E22049">
        <w:t>pengerjaan :</w:t>
      </w:r>
      <w:proofErr w:type="gramEnd"/>
      <w:r w:rsidR="00E22049">
        <w:t xml:space="preserve">  </w:t>
      </w:r>
    </w:p>
    <w:p w14:paraId="07E0C3B0" w14:textId="233D901A" w:rsidR="00986EA1" w:rsidRPr="00986EA1" w:rsidRDefault="001C5243" w:rsidP="00760908">
      <w:pPr>
        <w:pStyle w:val="ListParagraph"/>
        <w:numPr>
          <w:ilvl w:val="0"/>
          <w:numId w:val="40"/>
        </w:numPr>
        <w:ind w:left="1985"/>
        <w:outlineLvl w:val="2"/>
        <w:rPr>
          <w:b/>
          <w:bCs/>
        </w:rPr>
      </w:pPr>
      <w:r>
        <w:rPr>
          <w:b/>
          <w:bCs/>
        </w:rPr>
        <w:t>Week 1</w:t>
      </w:r>
      <w:r w:rsidR="00986EA1">
        <w:rPr>
          <w:b/>
          <w:bCs/>
        </w:rPr>
        <w:t xml:space="preserve"> </w:t>
      </w:r>
      <w:r w:rsidR="00E22049">
        <w:rPr>
          <w:b/>
          <w:bCs/>
        </w:rPr>
        <w:t>(</w:t>
      </w:r>
      <w:r w:rsidR="00E22049" w:rsidRPr="00E22049">
        <w:rPr>
          <w:b/>
          <w:bCs/>
        </w:rPr>
        <w:t>22</w:t>
      </w:r>
      <w:r w:rsidR="00E22049">
        <w:rPr>
          <w:b/>
          <w:bCs/>
        </w:rPr>
        <w:t xml:space="preserve"> - 29</w:t>
      </w:r>
      <w:r w:rsidR="00E22049" w:rsidRPr="00E22049">
        <w:rPr>
          <w:b/>
          <w:bCs/>
        </w:rPr>
        <w:t xml:space="preserve"> Juli 2021</w:t>
      </w:r>
      <w:r w:rsidR="00E22049">
        <w:rPr>
          <w:b/>
          <w:bCs/>
        </w:rPr>
        <w:t>)</w:t>
      </w:r>
    </w:p>
    <w:tbl>
      <w:tblPr>
        <w:tblStyle w:val="TableGrid"/>
        <w:tblW w:w="0" w:type="auto"/>
        <w:tblInd w:w="1625" w:type="dxa"/>
        <w:tblLook w:val="04A0" w:firstRow="1" w:lastRow="0" w:firstColumn="1" w:lastColumn="0" w:noHBand="0" w:noVBand="1"/>
      </w:tblPr>
      <w:tblGrid>
        <w:gridCol w:w="510"/>
        <w:gridCol w:w="5792"/>
      </w:tblGrid>
      <w:tr w:rsidR="00986EA1" w14:paraId="7732426A" w14:textId="77777777" w:rsidTr="00986EA1">
        <w:tc>
          <w:tcPr>
            <w:tcW w:w="497" w:type="dxa"/>
          </w:tcPr>
          <w:p w14:paraId="20E0F0E7" w14:textId="0D51B169" w:rsidR="00986EA1" w:rsidRDefault="00E22049" w:rsidP="00E22049">
            <w:pPr>
              <w:jc w:val="center"/>
              <w:outlineLvl w:val="2"/>
              <w:rPr>
                <w:b/>
                <w:bCs/>
              </w:rPr>
            </w:pPr>
            <w:r>
              <w:rPr>
                <w:b/>
                <w:bCs/>
              </w:rPr>
              <w:t>No</w:t>
            </w:r>
          </w:p>
        </w:tc>
        <w:tc>
          <w:tcPr>
            <w:tcW w:w="5805" w:type="dxa"/>
          </w:tcPr>
          <w:p w14:paraId="70869C97" w14:textId="004FF248" w:rsidR="00986EA1" w:rsidRDefault="00E22049" w:rsidP="00E22049">
            <w:pPr>
              <w:jc w:val="center"/>
              <w:outlineLvl w:val="2"/>
              <w:rPr>
                <w:b/>
                <w:bCs/>
              </w:rPr>
            </w:pPr>
            <w:r>
              <w:rPr>
                <w:b/>
                <w:bCs/>
              </w:rPr>
              <w:t>Hasil Diskusi</w:t>
            </w:r>
          </w:p>
        </w:tc>
      </w:tr>
      <w:tr w:rsidR="00986EA1" w14:paraId="47AE41DD" w14:textId="77777777" w:rsidTr="00986EA1">
        <w:tc>
          <w:tcPr>
            <w:tcW w:w="497" w:type="dxa"/>
          </w:tcPr>
          <w:p w14:paraId="5E2ADC8F" w14:textId="77777777" w:rsidR="00986EA1" w:rsidRDefault="00986EA1" w:rsidP="00986EA1">
            <w:pPr>
              <w:outlineLvl w:val="2"/>
              <w:rPr>
                <w:b/>
                <w:bCs/>
              </w:rPr>
            </w:pPr>
          </w:p>
        </w:tc>
        <w:tc>
          <w:tcPr>
            <w:tcW w:w="5805" w:type="dxa"/>
          </w:tcPr>
          <w:p w14:paraId="2D5C4420" w14:textId="77777777" w:rsidR="00986EA1" w:rsidRDefault="00986EA1" w:rsidP="00986EA1">
            <w:pPr>
              <w:outlineLvl w:val="2"/>
              <w:rPr>
                <w:b/>
                <w:bCs/>
              </w:rPr>
            </w:pPr>
          </w:p>
        </w:tc>
      </w:tr>
      <w:tr w:rsidR="00986EA1" w14:paraId="34A8430E" w14:textId="77777777" w:rsidTr="00986EA1">
        <w:tc>
          <w:tcPr>
            <w:tcW w:w="497" w:type="dxa"/>
          </w:tcPr>
          <w:p w14:paraId="032184A5" w14:textId="77777777" w:rsidR="00986EA1" w:rsidRDefault="00986EA1" w:rsidP="00986EA1">
            <w:pPr>
              <w:outlineLvl w:val="2"/>
              <w:rPr>
                <w:b/>
                <w:bCs/>
              </w:rPr>
            </w:pPr>
          </w:p>
        </w:tc>
        <w:tc>
          <w:tcPr>
            <w:tcW w:w="5805" w:type="dxa"/>
          </w:tcPr>
          <w:p w14:paraId="37EA5AC0" w14:textId="77777777" w:rsidR="00986EA1" w:rsidRDefault="00986EA1" w:rsidP="00986EA1">
            <w:pPr>
              <w:outlineLvl w:val="2"/>
              <w:rPr>
                <w:b/>
                <w:bCs/>
              </w:rPr>
            </w:pPr>
          </w:p>
        </w:tc>
      </w:tr>
      <w:tr w:rsidR="00986EA1" w14:paraId="6F4600A5" w14:textId="77777777" w:rsidTr="00986EA1">
        <w:tc>
          <w:tcPr>
            <w:tcW w:w="497" w:type="dxa"/>
          </w:tcPr>
          <w:p w14:paraId="36214F9F" w14:textId="77777777" w:rsidR="00986EA1" w:rsidRDefault="00986EA1" w:rsidP="00986EA1">
            <w:pPr>
              <w:outlineLvl w:val="2"/>
              <w:rPr>
                <w:b/>
                <w:bCs/>
              </w:rPr>
            </w:pPr>
          </w:p>
        </w:tc>
        <w:tc>
          <w:tcPr>
            <w:tcW w:w="5805" w:type="dxa"/>
          </w:tcPr>
          <w:p w14:paraId="36F850F1" w14:textId="77777777" w:rsidR="00986EA1" w:rsidRDefault="00986EA1" w:rsidP="00986EA1">
            <w:pPr>
              <w:outlineLvl w:val="2"/>
              <w:rPr>
                <w:b/>
                <w:bCs/>
              </w:rPr>
            </w:pPr>
          </w:p>
        </w:tc>
      </w:tr>
    </w:tbl>
    <w:p w14:paraId="4474E9E1" w14:textId="77777777" w:rsidR="00986EA1" w:rsidRPr="00986EA1" w:rsidRDefault="00986EA1" w:rsidP="000A1820">
      <w:pPr>
        <w:rPr>
          <w:b/>
          <w:bCs/>
        </w:rPr>
      </w:pPr>
    </w:p>
    <w:p w14:paraId="6FA37802" w14:textId="535FEE68" w:rsidR="001C5243" w:rsidRDefault="001C5243" w:rsidP="00760908">
      <w:pPr>
        <w:pStyle w:val="ListParagraph"/>
        <w:numPr>
          <w:ilvl w:val="0"/>
          <w:numId w:val="40"/>
        </w:numPr>
        <w:ind w:left="1985"/>
        <w:outlineLvl w:val="2"/>
        <w:rPr>
          <w:b/>
          <w:bCs/>
        </w:rPr>
      </w:pPr>
      <w:r>
        <w:rPr>
          <w:b/>
          <w:bCs/>
        </w:rPr>
        <w:t xml:space="preserve">Week 2 </w:t>
      </w:r>
      <w:r w:rsidR="00E22049">
        <w:rPr>
          <w:b/>
          <w:bCs/>
        </w:rPr>
        <w:t>(30 Juli – 6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135EA510" w14:textId="77777777" w:rsidTr="003F3CC9">
        <w:tc>
          <w:tcPr>
            <w:tcW w:w="497" w:type="dxa"/>
          </w:tcPr>
          <w:p w14:paraId="782C03FB" w14:textId="53767FE0" w:rsidR="00E22049" w:rsidRPr="00E22049" w:rsidRDefault="00E22049" w:rsidP="00E22049">
            <w:pPr>
              <w:outlineLvl w:val="2"/>
              <w:rPr>
                <w:b/>
                <w:bCs/>
              </w:rPr>
            </w:pPr>
            <w:r>
              <w:rPr>
                <w:b/>
                <w:bCs/>
              </w:rPr>
              <w:t>No</w:t>
            </w:r>
          </w:p>
        </w:tc>
        <w:tc>
          <w:tcPr>
            <w:tcW w:w="5805" w:type="dxa"/>
          </w:tcPr>
          <w:p w14:paraId="4BA1A5B3" w14:textId="77777777" w:rsidR="00E22049" w:rsidRPr="00E22049" w:rsidRDefault="00E22049" w:rsidP="00E22049">
            <w:pPr>
              <w:ind w:left="1625"/>
              <w:outlineLvl w:val="2"/>
              <w:rPr>
                <w:b/>
                <w:bCs/>
              </w:rPr>
            </w:pPr>
            <w:r w:rsidRPr="00E22049">
              <w:rPr>
                <w:b/>
                <w:bCs/>
              </w:rPr>
              <w:t>Hasil Diskusi</w:t>
            </w:r>
          </w:p>
        </w:tc>
      </w:tr>
      <w:tr w:rsidR="00E22049" w:rsidRPr="00E22049" w14:paraId="64F3D466" w14:textId="77777777" w:rsidTr="003F3CC9">
        <w:tc>
          <w:tcPr>
            <w:tcW w:w="497" w:type="dxa"/>
          </w:tcPr>
          <w:p w14:paraId="30EF12E8" w14:textId="77777777" w:rsidR="00E22049" w:rsidRPr="00E22049" w:rsidRDefault="00E22049" w:rsidP="00E22049">
            <w:pPr>
              <w:ind w:left="1625"/>
              <w:outlineLvl w:val="2"/>
              <w:rPr>
                <w:b/>
                <w:bCs/>
              </w:rPr>
            </w:pPr>
          </w:p>
        </w:tc>
        <w:tc>
          <w:tcPr>
            <w:tcW w:w="5805" w:type="dxa"/>
          </w:tcPr>
          <w:p w14:paraId="5EB51BAE" w14:textId="77777777" w:rsidR="00E22049" w:rsidRPr="00E22049" w:rsidRDefault="00E22049" w:rsidP="00E22049">
            <w:pPr>
              <w:ind w:left="1625"/>
              <w:outlineLvl w:val="2"/>
              <w:rPr>
                <w:b/>
                <w:bCs/>
              </w:rPr>
            </w:pPr>
          </w:p>
        </w:tc>
      </w:tr>
      <w:tr w:rsidR="00E22049" w:rsidRPr="00E22049" w14:paraId="0472E1E8" w14:textId="77777777" w:rsidTr="003F3CC9">
        <w:tc>
          <w:tcPr>
            <w:tcW w:w="497" w:type="dxa"/>
          </w:tcPr>
          <w:p w14:paraId="7928465C" w14:textId="77777777" w:rsidR="00E22049" w:rsidRPr="00E22049" w:rsidRDefault="00E22049" w:rsidP="00E22049">
            <w:pPr>
              <w:ind w:left="1625"/>
              <w:outlineLvl w:val="2"/>
              <w:rPr>
                <w:b/>
                <w:bCs/>
              </w:rPr>
            </w:pPr>
          </w:p>
        </w:tc>
        <w:tc>
          <w:tcPr>
            <w:tcW w:w="5805" w:type="dxa"/>
          </w:tcPr>
          <w:p w14:paraId="19203A8D" w14:textId="77777777" w:rsidR="00E22049" w:rsidRPr="00E22049" w:rsidRDefault="00E22049" w:rsidP="00E22049">
            <w:pPr>
              <w:ind w:left="1625"/>
              <w:outlineLvl w:val="2"/>
              <w:rPr>
                <w:b/>
                <w:bCs/>
              </w:rPr>
            </w:pPr>
          </w:p>
        </w:tc>
      </w:tr>
      <w:tr w:rsidR="00E22049" w:rsidRPr="00E22049" w14:paraId="671C881E" w14:textId="77777777" w:rsidTr="003F3CC9">
        <w:tc>
          <w:tcPr>
            <w:tcW w:w="497" w:type="dxa"/>
          </w:tcPr>
          <w:p w14:paraId="46513AFA" w14:textId="77777777" w:rsidR="00E22049" w:rsidRPr="00E22049" w:rsidRDefault="00E22049" w:rsidP="00E22049">
            <w:pPr>
              <w:ind w:left="1625"/>
              <w:outlineLvl w:val="2"/>
              <w:rPr>
                <w:b/>
                <w:bCs/>
              </w:rPr>
            </w:pPr>
          </w:p>
        </w:tc>
        <w:tc>
          <w:tcPr>
            <w:tcW w:w="5805" w:type="dxa"/>
          </w:tcPr>
          <w:p w14:paraId="35505D6A" w14:textId="77777777" w:rsidR="00E22049" w:rsidRPr="00E22049" w:rsidRDefault="00E22049" w:rsidP="00E22049">
            <w:pPr>
              <w:ind w:left="1625"/>
              <w:outlineLvl w:val="2"/>
              <w:rPr>
                <w:b/>
                <w:bCs/>
              </w:rPr>
            </w:pPr>
          </w:p>
        </w:tc>
      </w:tr>
    </w:tbl>
    <w:p w14:paraId="2249EC5E" w14:textId="77777777" w:rsidR="00E22049" w:rsidRPr="00E22049" w:rsidRDefault="00E22049" w:rsidP="00E22049">
      <w:pPr>
        <w:ind w:left="1625"/>
        <w:outlineLvl w:val="2"/>
        <w:rPr>
          <w:b/>
          <w:bCs/>
        </w:rPr>
      </w:pPr>
    </w:p>
    <w:p w14:paraId="12968F33" w14:textId="26A120DA" w:rsidR="001C5243" w:rsidRDefault="001C5243" w:rsidP="00760908">
      <w:pPr>
        <w:pStyle w:val="ListParagraph"/>
        <w:numPr>
          <w:ilvl w:val="0"/>
          <w:numId w:val="40"/>
        </w:numPr>
        <w:ind w:left="1985"/>
        <w:outlineLvl w:val="2"/>
        <w:rPr>
          <w:b/>
          <w:bCs/>
        </w:rPr>
      </w:pPr>
      <w:r>
        <w:rPr>
          <w:b/>
          <w:bCs/>
        </w:rPr>
        <w:t xml:space="preserve">Week 3 </w:t>
      </w:r>
      <w:r w:rsidR="00E22049">
        <w:rPr>
          <w:b/>
          <w:bCs/>
        </w:rPr>
        <w:t>(7 – 14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0035FFA0" w14:textId="77777777" w:rsidTr="003F3CC9">
        <w:tc>
          <w:tcPr>
            <w:tcW w:w="497" w:type="dxa"/>
          </w:tcPr>
          <w:p w14:paraId="5A67B43A" w14:textId="6C4CDFC5" w:rsidR="00E22049" w:rsidRPr="00E22049" w:rsidRDefault="00E22049" w:rsidP="00E22049">
            <w:pPr>
              <w:outlineLvl w:val="2"/>
              <w:rPr>
                <w:b/>
                <w:bCs/>
              </w:rPr>
            </w:pPr>
            <w:r>
              <w:rPr>
                <w:b/>
                <w:bCs/>
              </w:rPr>
              <w:t>No</w:t>
            </w:r>
          </w:p>
        </w:tc>
        <w:tc>
          <w:tcPr>
            <w:tcW w:w="5805" w:type="dxa"/>
          </w:tcPr>
          <w:p w14:paraId="577A0C48" w14:textId="77777777" w:rsidR="00E22049" w:rsidRPr="00E22049" w:rsidRDefault="00E22049" w:rsidP="00E22049">
            <w:pPr>
              <w:ind w:left="1625"/>
              <w:outlineLvl w:val="2"/>
              <w:rPr>
                <w:b/>
                <w:bCs/>
              </w:rPr>
            </w:pPr>
            <w:r w:rsidRPr="00E22049">
              <w:rPr>
                <w:b/>
                <w:bCs/>
              </w:rPr>
              <w:t>Hasil Diskusi</w:t>
            </w:r>
          </w:p>
        </w:tc>
      </w:tr>
      <w:tr w:rsidR="00E22049" w:rsidRPr="00E22049" w14:paraId="69E9F0F3" w14:textId="77777777" w:rsidTr="003F3CC9">
        <w:tc>
          <w:tcPr>
            <w:tcW w:w="497" w:type="dxa"/>
          </w:tcPr>
          <w:p w14:paraId="329C4BF5" w14:textId="77777777" w:rsidR="00E22049" w:rsidRPr="00E22049" w:rsidRDefault="00E22049" w:rsidP="00E22049">
            <w:pPr>
              <w:ind w:left="1625"/>
              <w:outlineLvl w:val="2"/>
              <w:rPr>
                <w:b/>
                <w:bCs/>
              </w:rPr>
            </w:pPr>
          </w:p>
        </w:tc>
        <w:tc>
          <w:tcPr>
            <w:tcW w:w="5805" w:type="dxa"/>
          </w:tcPr>
          <w:p w14:paraId="311ABDA3" w14:textId="77777777" w:rsidR="00E22049" w:rsidRPr="00E22049" w:rsidRDefault="00E22049" w:rsidP="00E22049">
            <w:pPr>
              <w:ind w:left="1625"/>
              <w:outlineLvl w:val="2"/>
              <w:rPr>
                <w:b/>
                <w:bCs/>
              </w:rPr>
            </w:pPr>
          </w:p>
        </w:tc>
      </w:tr>
      <w:tr w:rsidR="00E22049" w:rsidRPr="00E22049" w14:paraId="56679E4E" w14:textId="77777777" w:rsidTr="003F3CC9">
        <w:tc>
          <w:tcPr>
            <w:tcW w:w="497" w:type="dxa"/>
          </w:tcPr>
          <w:p w14:paraId="4ECD9935" w14:textId="77777777" w:rsidR="00E22049" w:rsidRPr="00E22049" w:rsidRDefault="00E22049" w:rsidP="00E22049">
            <w:pPr>
              <w:ind w:left="1625"/>
              <w:outlineLvl w:val="2"/>
              <w:rPr>
                <w:b/>
                <w:bCs/>
              </w:rPr>
            </w:pPr>
          </w:p>
        </w:tc>
        <w:tc>
          <w:tcPr>
            <w:tcW w:w="5805" w:type="dxa"/>
          </w:tcPr>
          <w:p w14:paraId="407B548E" w14:textId="77777777" w:rsidR="00E22049" w:rsidRPr="00E22049" w:rsidRDefault="00E22049" w:rsidP="00E22049">
            <w:pPr>
              <w:ind w:left="1625"/>
              <w:outlineLvl w:val="2"/>
              <w:rPr>
                <w:b/>
                <w:bCs/>
              </w:rPr>
            </w:pPr>
          </w:p>
        </w:tc>
      </w:tr>
      <w:tr w:rsidR="00E22049" w:rsidRPr="00E22049" w14:paraId="3AF5DB78" w14:textId="77777777" w:rsidTr="003F3CC9">
        <w:tc>
          <w:tcPr>
            <w:tcW w:w="497" w:type="dxa"/>
          </w:tcPr>
          <w:p w14:paraId="6031048E" w14:textId="77777777" w:rsidR="00E22049" w:rsidRPr="00E22049" w:rsidRDefault="00E22049" w:rsidP="00E22049">
            <w:pPr>
              <w:ind w:left="1625"/>
              <w:outlineLvl w:val="2"/>
              <w:rPr>
                <w:b/>
                <w:bCs/>
              </w:rPr>
            </w:pPr>
          </w:p>
        </w:tc>
        <w:tc>
          <w:tcPr>
            <w:tcW w:w="5805" w:type="dxa"/>
          </w:tcPr>
          <w:p w14:paraId="53889CD8" w14:textId="77777777" w:rsidR="00E22049" w:rsidRPr="00E22049" w:rsidRDefault="00E22049" w:rsidP="00E22049">
            <w:pPr>
              <w:ind w:left="1625"/>
              <w:outlineLvl w:val="2"/>
              <w:rPr>
                <w:b/>
                <w:bCs/>
              </w:rPr>
            </w:pPr>
          </w:p>
        </w:tc>
      </w:tr>
    </w:tbl>
    <w:p w14:paraId="0E76045E" w14:textId="77777777" w:rsidR="00E22049" w:rsidRPr="00E22049" w:rsidRDefault="00E22049" w:rsidP="00E22049">
      <w:pPr>
        <w:ind w:left="1625"/>
        <w:outlineLvl w:val="2"/>
        <w:rPr>
          <w:b/>
          <w:bCs/>
        </w:rPr>
      </w:pPr>
    </w:p>
    <w:p w14:paraId="23414E9C" w14:textId="28901D92" w:rsidR="00E22049" w:rsidRDefault="00E22049" w:rsidP="00760908">
      <w:pPr>
        <w:pStyle w:val="ListParagraph"/>
        <w:numPr>
          <w:ilvl w:val="0"/>
          <w:numId w:val="40"/>
        </w:numPr>
        <w:ind w:left="1985"/>
        <w:outlineLvl w:val="2"/>
        <w:rPr>
          <w:b/>
          <w:bCs/>
        </w:rPr>
      </w:pPr>
      <w:r>
        <w:rPr>
          <w:b/>
          <w:bCs/>
        </w:rPr>
        <w:t>Week 4 (14 – 20 Agustus 2021)</w:t>
      </w:r>
    </w:p>
    <w:tbl>
      <w:tblPr>
        <w:tblStyle w:val="TableGrid"/>
        <w:tblW w:w="0" w:type="auto"/>
        <w:tblInd w:w="1625" w:type="dxa"/>
        <w:tblLook w:val="04A0" w:firstRow="1" w:lastRow="0" w:firstColumn="1" w:lastColumn="0" w:noHBand="0" w:noVBand="1"/>
      </w:tblPr>
      <w:tblGrid>
        <w:gridCol w:w="510"/>
        <w:gridCol w:w="5792"/>
      </w:tblGrid>
      <w:tr w:rsidR="00E22049" w:rsidRPr="00E22049" w14:paraId="4C3662AA" w14:textId="77777777" w:rsidTr="003F3CC9">
        <w:tc>
          <w:tcPr>
            <w:tcW w:w="497" w:type="dxa"/>
          </w:tcPr>
          <w:p w14:paraId="21901EAB" w14:textId="77777777" w:rsidR="00E22049" w:rsidRPr="00E22049" w:rsidRDefault="00E22049" w:rsidP="00E22049">
            <w:pPr>
              <w:outlineLvl w:val="2"/>
              <w:rPr>
                <w:b/>
                <w:bCs/>
              </w:rPr>
            </w:pPr>
            <w:r w:rsidRPr="00E22049">
              <w:rPr>
                <w:b/>
                <w:bCs/>
              </w:rPr>
              <w:t>No</w:t>
            </w:r>
          </w:p>
        </w:tc>
        <w:tc>
          <w:tcPr>
            <w:tcW w:w="5805" w:type="dxa"/>
          </w:tcPr>
          <w:p w14:paraId="30F543CA" w14:textId="77777777" w:rsidR="00E22049" w:rsidRPr="00E22049" w:rsidRDefault="00E22049" w:rsidP="00E22049">
            <w:pPr>
              <w:ind w:left="1625"/>
              <w:outlineLvl w:val="2"/>
              <w:rPr>
                <w:b/>
                <w:bCs/>
              </w:rPr>
            </w:pPr>
            <w:r w:rsidRPr="00E22049">
              <w:rPr>
                <w:b/>
                <w:bCs/>
              </w:rPr>
              <w:t>Hasil Diskusi</w:t>
            </w:r>
          </w:p>
        </w:tc>
      </w:tr>
      <w:tr w:rsidR="00E22049" w:rsidRPr="00E22049" w14:paraId="1FC74DCB" w14:textId="77777777" w:rsidTr="003F3CC9">
        <w:tc>
          <w:tcPr>
            <w:tcW w:w="497" w:type="dxa"/>
          </w:tcPr>
          <w:p w14:paraId="5D73FC22" w14:textId="77777777" w:rsidR="00E22049" w:rsidRPr="00E22049" w:rsidRDefault="00E22049" w:rsidP="00E22049">
            <w:pPr>
              <w:ind w:left="1625"/>
              <w:outlineLvl w:val="2"/>
              <w:rPr>
                <w:b/>
                <w:bCs/>
              </w:rPr>
            </w:pPr>
          </w:p>
        </w:tc>
        <w:tc>
          <w:tcPr>
            <w:tcW w:w="5805" w:type="dxa"/>
          </w:tcPr>
          <w:p w14:paraId="459C7F2A" w14:textId="77777777" w:rsidR="00E22049" w:rsidRPr="00E22049" w:rsidRDefault="00E22049" w:rsidP="00E22049">
            <w:pPr>
              <w:ind w:left="1625"/>
              <w:outlineLvl w:val="2"/>
              <w:rPr>
                <w:b/>
                <w:bCs/>
              </w:rPr>
            </w:pPr>
          </w:p>
        </w:tc>
      </w:tr>
      <w:tr w:rsidR="00E22049" w:rsidRPr="00E22049" w14:paraId="38A7FB80" w14:textId="77777777" w:rsidTr="003F3CC9">
        <w:tc>
          <w:tcPr>
            <w:tcW w:w="497" w:type="dxa"/>
          </w:tcPr>
          <w:p w14:paraId="3C002EED" w14:textId="77777777" w:rsidR="00E22049" w:rsidRPr="00E22049" w:rsidRDefault="00E22049" w:rsidP="00E22049">
            <w:pPr>
              <w:ind w:left="1625"/>
              <w:outlineLvl w:val="2"/>
              <w:rPr>
                <w:b/>
                <w:bCs/>
              </w:rPr>
            </w:pPr>
          </w:p>
        </w:tc>
        <w:tc>
          <w:tcPr>
            <w:tcW w:w="5805" w:type="dxa"/>
          </w:tcPr>
          <w:p w14:paraId="6E150D31" w14:textId="77777777" w:rsidR="00E22049" w:rsidRPr="00E22049" w:rsidRDefault="00E22049" w:rsidP="00E22049">
            <w:pPr>
              <w:ind w:left="1625"/>
              <w:outlineLvl w:val="2"/>
              <w:rPr>
                <w:b/>
                <w:bCs/>
              </w:rPr>
            </w:pPr>
          </w:p>
        </w:tc>
      </w:tr>
      <w:tr w:rsidR="00E22049" w:rsidRPr="00E22049" w14:paraId="1C036E6E" w14:textId="77777777" w:rsidTr="003F3CC9">
        <w:tc>
          <w:tcPr>
            <w:tcW w:w="497" w:type="dxa"/>
          </w:tcPr>
          <w:p w14:paraId="1F682A27" w14:textId="77777777" w:rsidR="00E22049" w:rsidRPr="00E22049" w:rsidRDefault="00E22049" w:rsidP="00E22049">
            <w:pPr>
              <w:ind w:left="1625"/>
              <w:outlineLvl w:val="2"/>
              <w:rPr>
                <w:b/>
                <w:bCs/>
              </w:rPr>
            </w:pPr>
          </w:p>
        </w:tc>
        <w:tc>
          <w:tcPr>
            <w:tcW w:w="5805" w:type="dxa"/>
          </w:tcPr>
          <w:p w14:paraId="7A25ED09" w14:textId="77777777" w:rsidR="00E22049" w:rsidRPr="00E22049" w:rsidRDefault="00E22049" w:rsidP="00E22049">
            <w:pPr>
              <w:ind w:left="1625"/>
              <w:outlineLvl w:val="2"/>
              <w:rPr>
                <w:b/>
                <w:bCs/>
              </w:rPr>
            </w:pPr>
          </w:p>
        </w:tc>
      </w:tr>
    </w:tbl>
    <w:p w14:paraId="3BCB3AE3" w14:textId="77777777" w:rsidR="00E22049" w:rsidRPr="00E22049" w:rsidRDefault="00E22049" w:rsidP="000A1820">
      <w:pPr>
        <w:rPr>
          <w:b/>
          <w:bCs/>
        </w:rPr>
      </w:pPr>
    </w:p>
    <w:p w14:paraId="59DDAD83" w14:textId="6941CE28" w:rsidR="001C5243" w:rsidRDefault="001C5243" w:rsidP="00760908">
      <w:pPr>
        <w:pStyle w:val="ListParagraph"/>
        <w:numPr>
          <w:ilvl w:val="0"/>
          <w:numId w:val="30"/>
        </w:numPr>
        <w:outlineLvl w:val="2"/>
        <w:rPr>
          <w:b/>
          <w:bCs/>
        </w:rPr>
      </w:pPr>
      <w:r>
        <w:rPr>
          <w:b/>
          <w:bCs/>
        </w:rPr>
        <w:t>Sprint Review</w:t>
      </w:r>
    </w:p>
    <w:p w14:paraId="0A3F32D7" w14:textId="77777777" w:rsidR="009E4BA7" w:rsidRPr="009E4BA7" w:rsidRDefault="009E4BA7" w:rsidP="00760908">
      <w:pPr>
        <w:pStyle w:val="ListParagraph"/>
        <w:numPr>
          <w:ilvl w:val="0"/>
          <w:numId w:val="30"/>
        </w:numPr>
        <w:outlineLvl w:val="2"/>
        <w:rPr>
          <w:b/>
          <w:bCs/>
          <w:vanish/>
        </w:rPr>
      </w:pPr>
    </w:p>
    <w:p w14:paraId="5A2A0268" w14:textId="6A98A7FB" w:rsidR="00572DE0" w:rsidRPr="00572DE0" w:rsidRDefault="009E4BA7" w:rsidP="00760908">
      <w:pPr>
        <w:pStyle w:val="ListParagraph"/>
        <w:numPr>
          <w:ilvl w:val="1"/>
          <w:numId w:val="30"/>
        </w:numPr>
        <w:outlineLvl w:val="2"/>
        <w:rPr>
          <w:b/>
          <w:bCs/>
        </w:rPr>
      </w:pPr>
      <w:r>
        <w:rPr>
          <w:b/>
          <w:bCs/>
        </w:rPr>
        <w:t xml:space="preserve">Product Showcase </w:t>
      </w:r>
    </w:p>
    <w:p w14:paraId="7AB371BC" w14:textId="7EB61622" w:rsidR="00E22049" w:rsidRDefault="000A1820" w:rsidP="00760908">
      <w:pPr>
        <w:pStyle w:val="ListParagraph"/>
        <w:numPr>
          <w:ilvl w:val="0"/>
          <w:numId w:val="43"/>
        </w:numPr>
        <w:ind w:left="2552" w:hanging="284"/>
        <w:outlineLvl w:val="2"/>
        <w:rPr>
          <w:b/>
          <w:bCs/>
        </w:rPr>
      </w:pPr>
      <w:r>
        <w:rPr>
          <w:b/>
          <w:bCs/>
        </w:rPr>
        <w:t xml:space="preserve">Bussiness Actor </w:t>
      </w:r>
    </w:p>
    <w:p w14:paraId="4A6F73C6" w14:textId="541F45F1" w:rsidR="00492E7C" w:rsidRDefault="007B05AB" w:rsidP="00492E7C">
      <w:pPr>
        <w:keepNext/>
        <w:ind w:left="1418" w:firstLine="425"/>
      </w:pPr>
      <w:r w:rsidRPr="00700D06">
        <w:rPr>
          <w:color w:val="000000" w:themeColor="text1"/>
        </w:rPr>
        <w:t xml:space="preserve">Berdasarkan analisis sistem yang </w:t>
      </w:r>
      <w:r>
        <w:rPr>
          <w:color w:val="000000" w:themeColor="text1"/>
        </w:rPr>
        <w:t xml:space="preserve">telah dilakukan, maka </w:t>
      </w:r>
      <w:r w:rsidRPr="00700D06">
        <w:rPr>
          <w:color w:val="000000" w:themeColor="text1"/>
        </w:rPr>
        <w:t>terdapat tiga aktor yang memiliki peran berbeda dalam mengakses sistem</w:t>
      </w:r>
      <w:r>
        <w:rPr>
          <w:color w:val="000000" w:themeColor="text1"/>
        </w:rPr>
        <w:t xml:space="preserve"> website IDNFT</w:t>
      </w:r>
      <w:r w:rsidRPr="00700D06">
        <w:rPr>
          <w:color w:val="000000" w:themeColor="text1"/>
        </w:rPr>
        <w:t xml:space="preserve">, ketiga aktor tersebut yaitu Admin, </w:t>
      </w:r>
      <w:r>
        <w:rPr>
          <w:color w:val="000000" w:themeColor="text1"/>
        </w:rPr>
        <w:t xml:space="preserve">Member </w:t>
      </w:r>
      <w:r w:rsidRPr="00700D06">
        <w:rPr>
          <w:color w:val="000000" w:themeColor="text1"/>
        </w:rPr>
        <w:t xml:space="preserve">dan </w:t>
      </w:r>
      <w:r>
        <w:rPr>
          <w:color w:val="000000" w:themeColor="text1"/>
        </w:rPr>
        <w:t>Non-Member</w:t>
      </w:r>
      <w:r w:rsidRPr="00700D06">
        <w:rPr>
          <w:color w:val="000000" w:themeColor="text1"/>
        </w:rPr>
        <w:t xml:space="preserve"> </w:t>
      </w:r>
      <w:r>
        <w:rPr>
          <w:color w:val="000000" w:themeColor="text1"/>
        </w:rPr>
        <w:t>yang dapat dilihat pada Gamba</w:t>
      </w:r>
      <w:r w:rsidR="00492E7C">
        <w:rPr>
          <w:color w:val="000000" w:themeColor="text1"/>
        </w:rPr>
        <w:t>r 3</w:t>
      </w:r>
      <w:r w:rsidRPr="00700D06">
        <w:rPr>
          <w:color w:val="000000" w:themeColor="text1"/>
        </w:rPr>
        <w:t xml:space="preserve"> di bawah ini.</w:t>
      </w:r>
      <w:r>
        <w:rPr>
          <w:color w:val="000000" w:themeColor="text1"/>
        </w:rPr>
        <w:t xml:space="preserve"> </w:t>
      </w:r>
      <w:r w:rsidR="00976EED">
        <w:rPr>
          <w:noProof/>
          <w:color w:val="000000" w:themeColor="text1"/>
        </w:rPr>
        <w:t>s</w:t>
      </w:r>
      <w:r w:rsidR="00F53F67">
        <w:rPr>
          <w:noProof/>
          <w:color w:val="000000" w:themeColor="text1"/>
        </w:rPr>
        <w:drawing>
          <wp:inline distT="0" distB="0" distL="0" distR="0" wp14:anchorId="38471182" wp14:editId="1192A0DE">
            <wp:extent cx="4383012" cy="36847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88714" cy="3689554"/>
                    </a:xfrm>
                    <a:prstGeom prst="rect">
                      <a:avLst/>
                    </a:prstGeom>
                    <a:noFill/>
                    <a:ln>
                      <a:noFill/>
                    </a:ln>
                  </pic:spPr>
                </pic:pic>
              </a:graphicData>
            </a:graphic>
          </wp:inline>
        </w:drawing>
      </w:r>
    </w:p>
    <w:p w14:paraId="2A7C22B2" w14:textId="775ECB11" w:rsidR="007B05AB" w:rsidRPr="00492E7C" w:rsidRDefault="00492E7C" w:rsidP="00492E7C">
      <w:pPr>
        <w:pStyle w:val="Caption"/>
        <w:ind w:left="698" w:firstLine="720"/>
        <w:rPr>
          <w:i/>
          <w:iCs w:val="0"/>
          <w:color w:val="000000" w:themeColor="text1"/>
          <w:sz w:val="20"/>
          <w:szCs w:val="20"/>
        </w:rPr>
      </w:pPr>
      <w:r w:rsidRPr="00492E7C">
        <w:rPr>
          <w:i/>
          <w:iCs w:val="0"/>
          <w:sz w:val="20"/>
          <w:szCs w:val="20"/>
        </w:rPr>
        <w:t xml:space="preserve">Gambar </w:t>
      </w:r>
      <w:r w:rsidRPr="00492E7C">
        <w:rPr>
          <w:i/>
          <w:iCs w:val="0"/>
          <w:sz w:val="20"/>
          <w:szCs w:val="20"/>
        </w:rPr>
        <w:fldChar w:fldCharType="begin"/>
      </w:r>
      <w:r w:rsidRPr="00492E7C">
        <w:rPr>
          <w:i/>
          <w:iCs w:val="0"/>
          <w:sz w:val="20"/>
          <w:szCs w:val="20"/>
        </w:rPr>
        <w:instrText xml:space="preserve"> SEQ Gambar \* ARABIC </w:instrText>
      </w:r>
      <w:r w:rsidRPr="00492E7C">
        <w:rPr>
          <w:i/>
          <w:iCs w:val="0"/>
          <w:sz w:val="20"/>
          <w:szCs w:val="20"/>
        </w:rPr>
        <w:fldChar w:fldCharType="separate"/>
      </w:r>
      <w:r w:rsidR="00A8428E">
        <w:rPr>
          <w:i/>
          <w:iCs w:val="0"/>
          <w:noProof/>
          <w:sz w:val="20"/>
          <w:szCs w:val="20"/>
        </w:rPr>
        <w:t>3</w:t>
      </w:r>
      <w:r w:rsidRPr="00492E7C">
        <w:rPr>
          <w:i/>
          <w:iCs w:val="0"/>
          <w:sz w:val="20"/>
          <w:szCs w:val="20"/>
        </w:rPr>
        <w:fldChar w:fldCharType="end"/>
      </w:r>
      <w:r w:rsidRPr="00492E7C">
        <w:rPr>
          <w:i/>
          <w:iCs w:val="0"/>
          <w:sz w:val="20"/>
          <w:szCs w:val="20"/>
        </w:rPr>
        <w:t xml:space="preserve"> Bussiness Actor</w:t>
      </w:r>
    </w:p>
    <w:p w14:paraId="2847A744" w14:textId="07D2B981" w:rsidR="000A1820" w:rsidRDefault="000A1820" w:rsidP="00760908">
      <w:pPr>
        <w:pStyle w:val="ListParagraph"/>
        <w:numPr>
          <w:ilvl w:val="0"/>
          <w:numId w:val="43"/>
        </w:numPr>
        <w:ind w:left="2552" w:hanging="284"/>
        <w:outlineLvl w:val="2"/>
        <w:rPr>
          <w:b/>
          <w:bCs/>
        </w:rPr>
      </w:pPr>
      <w:r>
        <w:rPr>
          <w:b/>
          <w:bCs/>
        </w:rPr>
        <w:t xml:space="preserve">Use Case Diagram </w:t>
      </w:r>
    </w:p>
    <w:p w14:paraId="76CF8C02" w14:textId="243E3756" w:rsidR="0045241F" w:rsidRDefault="00492E7C" w:rsidP="0045241F">
      <w:pPr>
        <w:tabs>
          <w:tab w:val="left" w:pos="2694"/>
        </w:tabs>
        <w:ind w:left="1418" w:firstLine="425"/>
        <w:rPr>
          <w:color w:val="000000" w:themeColor="text1"/>
        </w:rPr>
      </w:pPr>
      <w:r w:rsidRPr="00492E7C">
        <w:rPr>
          <w:iCs/>
          <w:color w:val="000000" w:themeColor="text1"/>
        </w:rPr>
        <w:t>Use case diagram</w:t>
      </w:r>
      <w:r w:rsidRPr="00492E7C">
        <w:rPr>
          <w:color w:val="000000" w:themeColor="text1"/>
        </w:rPr>
        <w:t xml:space="preserve"> </w:t>
      </w:r>
      <w:r w:rsidR="0045241F">
        <w:rPr>
          <w:color w:val="000000" w:themeColor="text1"/>
        </w:rPr>
        <w:t xml:space="preserve">website IDNFT pada perusahaan PT. Budi Digdaya Santosa </w:t>
      </w:r>
      <w:r w:rsidRPr="00492E7C">
        <w:rPr>
          <w:color w:val="000000" w:themeColor="text1"/>
        </w:rPr>
        <w:t xml:space="preserve">memuat mengenai Kelola </w:t>
      </w:r>
      <w:r w:rsidR="0045241F">
        <w:rPr>
          <w:color w:val="000000" w:themeColor="text1"/>
        </w:rPr>
        <w:t>Admin</w:t>
      </w:r>
      <w:r w:rsidRPr="00492E7C">
        <w:rPr>
          <w:color w:val="000000" w:themeColor="text1"/>
        </w:rPr>
        <w:t>, Kelola</w:t>
      </w:r>
      <w:r w:rsidR="0045241F">
        <w:rPr>
          <w:color w:val="000000" w:themeColor="text1"/>
        </w:rPr>
        <w:t xml:space="preserve"> Artikel</w:t>
      </w:r>
      <w:r w:rsidRPr="00492E7C">
        <w:rPr>
          <w:color w:val="000000" w:themeColor="text1"/>
        </w:rPr>
        <w:t xml:space="preserve">, Kelola </w:t>
      </w:r>
      <w:r w:rsidR="0045241F">
        <w:rPr>
          <w:color w:val="000000" w:themeColor="text1"/>
        </w:rPr>
        <w:t>Cont</w:t>
      </w:r>
      <w:r w:rsidR="00A8428E">
        <w:rPr>
          <w:color w:val="000000" w:themeColor="text1"/>
        </w:rPr>
        <w:t>a</w:t>
      </w:r>
      <w:r w:rsidR="0045241F">
        <w:rPr>
          <w:color w:val="000000" w:themeColor="text1"/>
        </w:rPr>
        <w:t xml:space="preserve">ct, kelola message, kelola halaman Deera NFT, kelola </w:t>
      </w:r>
      <w:r w:rsidR="0045241F">
        <w:rPr>
          <w:color w:val="000000" w:themeColor="text1"/>
        </w:rPr>
        <w:lastRenderedPageBreak/>
        <w:t xml:space="preserve">Shop &amp; Merch, Kelola Portofolio, dan kelola data profil </w:t>
      </w:r>
      <w:r w:rsidRPr="00492E7C">
        <w:rPr>
          <w:color w:val="000000" w:themeColor="text1"/>
        </w:rPr>
        <w:t xml:space="preserve">yang dapat dilihat pada Gambar </w:t>
      </w:r>
      <w:r w:rsidR="0045241F">
        <w:rPr>
          <w:color w:val="000000" w:themeColor="text1"/>
        </w:rPr>
        <w:t>4</w:t>
      </w:r>
      <w:r w:rsidRPr="00492E7C">
        <w:rPr>
          <w:color w:val="000000" w:themeColor="text1"/>
        </w:rPr>
        <w:t xml:space="preserve"> di bawah ini.</w:t>
      </w:r>
    </w:p>
    <w:p w14:paraId="631CAE5C" w14:textId="77777777" w:rsidR="00A8428E" w:rsidRDefault="0045241F" w:rsidP="00A8428E">
      <w:pPr>
        <w:keepNext/>
        <w:tabs>
          <w:tab w:val="left" w:pos="2694"/>
        </w:tabs>
        <w:ind w:firstLine="1418"/>
      </w:pPr>
      <w:r>
        <w:rPr>
          <w:noProof/>
          <w:color w:val="000000" w:themeColor="text1"/>
        </w:rPr>
        <w:drawing>
          <wp:inline distT="0" distB="0" distL="0" distR="0" wp14:anchorId="5C6166D6" wp14:editId="0C683089">
            <wp:extent cx="4284921" cy="3941566"/>
            <wp:effectExtent l="0" t="0" r="1905" b="19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16431" cy="3970551"/>
                    </a:xfrm>
                    <a:prstGeom prst="rect">
                      <a:avLst/>
                    </a:prstGeom>
                  </pic:spPr>
                </pic:pic>
              </a:graphicData>
            </a:graphic>
          </wp:inline>
        </w:drawing>
      </w:r>
    </w:p>
    <w:p w14:paraId="62A6C9A7" w14:textId="364A6D1D" w:rsidR="0045241F" w:rsidRPr="00A8428E" w:rsidRDefault="00A8428E" w:rsidP="00A8428E">
      <w:pPr>
        <w:pStyle w:val="Caption"/>
        <w:rPr>
          <w:i/>
          <w:iCs w:val="0"/>
          <w:color w:val="000000" w:themeColor="text1"/>
          <w:sz w:val="20"/>
          <w:szCs w:val="20"/>
        </w:rPr>
      </w:pPr>
      <w:r>
        <w:rPr>
          <w:i/>
          <w:iCs w:val="0"/>
          <w:sz w:val="20"/>
          <w:szCs w:val="20"/>
        </w:rPr>
        <w:t xml:space="preserve">  </w:t>
      </w:r>
      <w:r>
        <w:rPr>
          <w:i/>
          <w:iCs w:val="0"/>
          <w:sz w:val="20"/>
          <w:szCs w:val="20"/>
        </w:rPr>
        <w:tab/>
      </w:r>
      <w:r>
        <w:rPr>
          <w:i/>
          <w:iCs w:val="0"/>
          <w:sz w:val="20"/>
          <w:szCs w:val="20"/>
        </w:rPr>
        <w:tab/>
      </w:r>
      <w:r>
        <w:rPr>
          <w:i/>
          <w:iCs w:val="0"/>
          <w:sz w:val="20"/>
          <w:szCs w:val="20"/>
        </w:rPr>
        <w:tab/>
      </w:r>
      <w:r w:rsidRPr="00A8428E">
        <w:rPr>
          <w:i/>
          <w:iCs w:val="0"/>
          <w:sz w:val="20"/>
          <w:szCs w:val="20"/>
        </w:rPr>
        <w:t xml:space="preserve">Gambar </w:t>
      </w:r>
      <w:r w:rsidRPr="00A8428E">
        <w:rPr>
          <w:i/>
          <w:iCs w:val="0"/>
          <w:sz w:val="20"/>
          <w:szCs w:val="20"/>
        </w:rPr>
        <w:fldChar w:fldCharType="begin"/>
      </w:r>
      <w:r w:rsidRPr="00A8428E">
        <w:rPr>
          <w:i/>
          <w:iCs w:val="0"/>
          <w:sz w:val="20"/>
          <w:szCs w:val="20"/>
        </w:rPr>
        <w:instrText xml:space="preserve"> SEQ Gambar \* ARABIC </w:instrText>
      </w:r>
      <w:r w:rsidRPr="00A8428E">
        <w:rPr>
          <w:i/>
          <w:iCs w:val="0"/>
          <w:sz w:val="20"/>
          <w:szCs w:val="20"/>
        </w:rPr>
        <w:fldChar w:fldCharType="separate"/>
      </w:r>
      <w:r w:rsidRPr="00A8428E">
        <w:rPr>
          <w:i/>
          <w:iCs w:val="0"/>
          <w:noProof/>
          <w:sz w:val="20"/>
          <w:szCs w:val="20"/>
        </w:rPr>
        <w:t>4</w:t>
      </w:r>
      <w:r w:rsidRPr="00A8428E">
        <w:rPr>
          <w:i/>
          <w:iCs w:val="0"/>
          <w:sz w:val="20"/>
          <w:szCs w:val="20"/>
        </w:rPr>
        <w:fldChar w:fldCharType="end"/>
      </w:r>
      <w:r w:rsidRPr="00A8428E">
        <w:rPr>
          <w:i/>
          <w:iCs w:val="0"/>
          <w:sz w:val="20"/>
          <w:szCs w:val="20"/>
        </w:rPr>
        <w:t xml:space="preserve"> Use Case Diagram</w:t>
      </w:r>
    </w:p>
    <w:p w14:paraId="5CAD2A89" w14:textId="3BBD6D09" w:rsidR="00A8428E" w:rsidRPr="00773AEB"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 xml:space="preserve">Deskripsi Use Case </w:t>
      </w:r>
      <w:bookmarkStart w:id="109" w:name="_Hlk83675384"/>
      <w:r w:rsidRPr="00773AEB">
        <w:rPr>
          <w:b/>
          <w:bCs/>
          <w:color w:val="000000" w:themeColor="text1"/>
        </w:rPr>
        <w:t>Kelola Admin</w:t>
      </w:r>
      <w:bookmarkStart w:id="110" w:name="_Hlk83543232"/>
      <w:bookmarkEnd w:id="109"/>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A8428E" w14:paraId="6DBAF833" w14:textId="77777777" w:rsidTr="00773AEB">
        <w:tc>
          <w:tcPr>
            <w:tcW w:w="1836" w:type="dxa"/>
          </w:tcPr>
          <w:p w14:paraId="379B6F96" w14:textId="0359228C" w:rsidR="00A8428E" w:rsidRDefault="00A8428E" w:rsidP="00A8428E">
            <w:pPr>
              <w:tabs>
                <w:tab w:val="left" w:pos="1418"/>
              </w:tabs>
              <w:rPr>
                <w:color w:val="000000" w:themeColor="text1"/>
              </w:rPr>
            </w:pPr>
            <w:r>
              <w:rPr>
                <w:color w:val="000000" w:themeColor="text1"/>
              </w:rPr>
              <w:t xml:space="preserve">Nama Fungsi    </w:t>
            </w:r>
          </w:p>
        </w:tc>
        <w:tc>
          <w:tcPr>
            <w:tcW w:w="283" w:type="dxa"/>
          </w:tcPr>
          <w:p w14:paraId="28F0F205" w14:textId="0FC91CF2" w:rsidR="00A8428E" w:rsidRDefault="00773AEB" w:rsidP="00A8428E">
            <w:pPr>
              <w:tabs>
                <w:tab w:val="left" w:pos="1418"/>
              </w:tabs>
              <w:rPr>
                <w:color w:val="000000" w:themeColor="text1"/>
              </w:rPr>
            </w:pPr>
            <w:r>
              <w:rPr>
                <w:color w:val="000000" w:themeColor="text1"/>
              </w:rPr>
              <w:t>:</w:t>
            </w:r>
          </w:p>
        </w:tc>
        <w:tc>
          <w:tcPr>
            <w:tcW w:w="4395" w:type="dxa"/>
          </w:tcPr>
          <w:p w14:paraId="61149592" w14:textId="36827102" w:rsidR="00A8428E" w:rsidRDefault="00773AEB" w:rsidP="00A8428E">
            <w:pPr>
              <w:tabs>
                <w:tab w:val="left" w:pos="1418"/>
              </w:tabs>
              <w:rPr>
                <w:color w:val="000000" w:themeColor="text1"/>
              </w:rPr>
            </w:pPr>
            <w:r>
              <w:rPr>
                <w:color w:val="000000" w:themeColor="text1"/>
              </w:rPr>
              <w:t>Kelola Admin</w:t>
            </w:r>
          </w:p>
        </w:tc>
      </w:tr>
      <w:tr w:rsidR="00A8428E" w14:paraId="1BBCBBA5" w14:textId="77777777" w:rsidTr="00773AEB">
        <w:tc>
          <w:tcPr>
            <w:tcW w:w="1836" w:type="dxa"/>
          </w:tcPr>
          <w:p w14:paraId="38D0A787" w14:textId="513DFFF2" w:rsidR="00A8428E" w:rsidRDefault="00773AEB" w:rsidP="00A8428E">
            <w:pPr>
              <w:tabs>
                <w:tab w:val="left" w:pos="1418"/>
              </w:tabs>
              <w:rPr>
                <w:color w:val="000000" w:themeColor="text1"/>
              </w:rPr>
            </w:pPr>
            <w:r>
              <w:rPr>
                <w:color w:val="000000" w:themeColor="text1"/>
              </w:rPr>
              <w:t>Aktor</w:t>
            </w:r>
          </w:p>
        </w:tc>
        <w:tc>
          <w:tcPr>
            <w:tcW w:w="283" w:type="dxa"/>
          </w:tcPr>
          <w:p w14:paraId="0734D1C5" w14:textId="75C1B176" w:rsidR="00A8428E" w:rsidRDefault="00773AEB" w:rsidP="00A8428E">
            <w:pPr>
              <w:tabs>
                <w:tab w:val="left" w:pos="1418"/>
              </w:tabs>
              <w:rPr>
                <w:color w:val="000000" w:themeColor="text1"/>
              </w:rPr>
            </w:pPr>
            <w:r>
              <w:rPr>
                <w:color w:val="000000" w:themeColor="text1"/>
              </w:rPr>
              <w:t>:</w:t>
            </w:r>
          </w:p>
        </w:tc>
        <w:tc>
          <w:tcPr>
            <w:tcW w:w="4395" w:type="dxa"/>
          </w:tcPr>
          <w:p w14:paraId="37B7A835" w14:textId="14251CD8" w:rsidR="00A8428E" w:rsidRDefault="00773AEB" w:rsidP="00A8428E">
            <w:pPr>
              <w:tabs>
                <w:tab w:val="left" w:pos="1418"/>
              </w:tabs>
              <w:rPr>
                <w:color w:val="000000" w:themeColor="text1"/>
              </w:rPr>
            </w:pPr>
            <w:r>
              <w:rPr>
                <w:color w:val="000000" w:themeColor="text1"/>
              </w:rPr>
              <w:t xml:space="preserve">Admin </w:t>
            </w:r>
          </w:p>
        </w:tc>
      </w:tr>
      <w:tr w:rsidR="00A8428E" w14:paraId="7A420B9A" w14:textId="77777777" w:rsidTr="00773AEB">
        <w:tc>
          <w:tcPr>
            <w:tcW w:w="1836" w:type="dxa"/>
          </w:tcPr>
          <w:p w14:paraId="327759DF" w14:textId="4B6B7DB0" w:rsidR="00A8428E" w:rsidRDefault="00773AEB" w:rsidP="00A8428E">
            <w:pPr>
              <w:tabs>
                <w:tab w:val="left" w:pos="1418"/>
              </w:tabs>
              <w:rPr>
                <w:color w:val="000000" w:themeColor="text1"/>
              </w:rPr>
            </w:pPr>
            <w:r>
              <w:rPr>
                <w:color w:val="000000" w:themeColor="text1"/>
              </w:rPr>
              <w:t>Deskripsi Fungsi</w:t>
            </w:r>
          </w:p>
        </w:tc>
        <w:tc>
          <w:tcPr>
            <w:tcW w:w="283" w:type="dxa"/>
          </w:tcPr>
          <w:p w14:paraId="555811E1" w14:textId="22C1E49E" w:rsidR="00A8428E" w:rsidRDefault="00773AEB" w:rsidP="00A8428E">
            <w:pPr>
              <w:tabs>
                <w:tab w:val="left" w:pos="1418"/>
              </w:tabs>
              <w:rPr>
                <w:color w:val="000000" w:themeColor="text1"/>
              </w:rPr>
            </w:pPr>
            <w:r>
              <w:rPr>
                <w:color w:val="000000" w:themeColor="text1"/>
              </w:rPr>
              <w:t>:</w:t>
            </w:r>
          </w:p>
        </w:tc>
        <w:tc>
          <w:tcPr>
            <w:tcW w:w="4395" w:type="dxa"/>
          </w:tcPr>
          <w:p w14:paraId="27BF8AF1" w14:textId="191E1190" w:rsidR="00A8428E" w:rsidRDefault="00773AEB" w:rsidP="00A8428E">
            <w:pPr>
              <w:tabs>
                <w:tab w:val="left" w:pos="1418"/>
              </w:tabs>
              <w:rPr>
                <w:color w:val="000000" w:themeColor="text1"/>
              </w:rPr>
            </w:pPr>
            <w:r>
              <w:rPr>
                <w:color w:val="000000" w:themeColor="text1"/>
              </w:rPr>
              <w:t>Fungsi kelola admin ini digunakan untuk dapat melakukan pengelolaan data diri yang memiliki akses admin, seperti tambah admin, hapus admin, dan update admin.</w:t>
            </w:r>
          </w:p>
        </w:tc>
      </w:tr>
    </w:tbl>
    <w:p w14:paraId="791179C2" w14:textId="63629610" w:rsidR="00A8428E" w:rsidRPr="00A8428E" w:rsidRDefault="00773AEB" w:rsidP="00773AEB">
      <w:pPr>
        <w:pStyle w:val="Caption"/>
        <w:ind w:left="2160"/>
        <w:jc w:val="both"/>
        <w:rPr>
          <w:i/>
          <w:iCs w:val="0"/>
          <w:sz w:val="20"/>
          <w:szCs w:val="20"/>
        </w:rPr>
      </w:pPr>
      <w:r>
        <w:rPr>
          <w:i/>
          <w:iCs w:val="0"/>
          <w:sz w:val="20"/>
          <w:szCs w:val="20"/>
        </w:rPr>
        <w:t xml:space="preserve">            </w:t>
      </w:r>
      <w:r w:rsidR="00A8428E">
        <w:rPr>
          <w:i/>
          <w:iCs w:val="0"/>
          <w:sz w:val="20"/>
          <w:szCs w:val="20"/>
        </w:rPr>
        <w:t xml:space="preserve">            </w:t>
      </w:r>
      <w:r w:rsidR="00A8428E" w:rsidRPr="00A8428E">
        <w:rPr>
          <w:i/>
          <w:iCs w:val="0"/>
          <w:sz w:val="20"/>
          <w:szCs w:val="20"/>
        </w:rPr>
        <w:t xml:space="preserve">Tabel </w:t>
      </w:r>
      <w:r w:rsidR="00A8428E" w:rsidRPr="00A8428E">
        <w:rPr>
          <w:i/>
          <w:iCs w:val="0"/>
          <w:sz w:val="20"/>
          <w:szCs w:val="20"/>
        </w:rPr>
        <w:fldChar w:fldCharType="begin"/>
      </w:r>
      <w:r w:rsidR="00A8428E" w:rsidRPr="00A8428E">
        <w:rPr>
          <w:i/>
          <w:iCs w:val="0"/>
          <w:sz w:val="20"/>
          <w:szCs w:val="20"/>
        </w:rPr>
        <w:instrText xml:space="preserve"> SEQ Tabel \* ARABIC </w:instrText>
      </w:r>
      <w:r w:rsidR="00A8428E" w:rsidRPr="00A8428E">
        <w:rPr>
          <w:i/>
          <w:iCs w:val="0"/>
          <w:sz w:val="20"/>
          <w:szCs w:val="20"/>
        </w:rPr>
        <w:fldChar w:fldCharType="separate"/>
      </w:r>
      <w:r w:rsidR="00A8428E" w:rsidRPr="00A8428E">
        <w:rPr>
          <w:i/>
          <w:iCs w:val="0"/>
          <w:noProof/>
          <w:sz w:val="20"/>
          <w:szCs w:val="20"/>
        </w:rPr>
        <w:t>7</w:t>
      </w:r>
      <w:r w:rsidR="00A8428E" w:rsidRPr="00A8428E">
        <w:rPr>
          <w:i/>
          <w:iCs w:val="0"/>
          <w:sz w:val="20"/>
          <w:szCs w:val="20"/>
        </w:rPr>
        <w:fldChar w:fldCharType="end"/>
      </w:r>
      <w:r w:rsidR="00A8428E"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773AEB" w14:paraId="3E02FFD4" w14:textId="77777777" w:rsidTr="00773A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E78FF83" w14:textId="77777777" w:rsidR="00A8428E" w:rsidRDefault="00A8428E" w:rsidP="003F3CC9">
            <w:pPr>
              <w:jc w:val="center"/>
            </w:pPr>
            <w:r>
              <w:t>No</w:t>
            </w:r>
          </w:p>
        </w:tc>
        <w:tc>
          <w:tcPr>
            <w:tcW w:w="2104" w:type="dxa"/>
          </w:tcPr>
          <w:p w14:paraId="72EF1E20" w14:textId="77777777" w:rsidR="00A8428E" w:rsidRDefault="00A8428E" w:rsidP="003F3CC9">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5A63B426" w14:textId="77777777" w:rsidR="00A8428E" w:rsidRDefault="00A8428E" w:rsidP="003F3CC9">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773AEB" w14:paraId="45FB0F1C" w14:textId="77777777" w:rsidTr="0077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41D42AF" w14:textId="77777777" w:rsidR="00A8428E" w:rsidRDefault="00A8428E" w:rsidP="003F3CC9">
            <w:pPr>
              <w:jc w:val="center"/>
            </w:pPr>
            <w:r>
              <w:t>1</w:t>
            </w:r>
          </w:p>
        </w:tc>
        <w:tc>
          <w:tcPr>
            <w:tcW w:w="2104" w:type="dxa"/>
          </w:tcPr>
          <w:p w14:paraId="4193DECF" w14:textId="600BFD2A" w:rsidR="00A8428E" w:rsidRDefault="00A8428E" w:rsidP="003F3CC9">
            <w:pPr>
              <w:spacing w:line="276" w:lineRule="auto"/>
              <w:jc w:val="left"/>
              <w:cnfStyle w:val="000000100000" w:firstRow="0" w:lastRow="0" w:firstColumn="0" w:lastColumn="0" w:oddVBand="0" w:evenVBand="0" w:oddHBand="1" w:evenHBand="0" w:firstRowFirstColumn="0" w:firstRowLastColumn="0" w:lastRowFirstColumn="0" w:lastRowLastColumn="0"/>
            </w:pPr>
            <w:r>
              <w:t>Tambah</w:t>
            </w:r>
            <w:r w:rsidR="00773AEB">
              <w:t xml:space="preserve"> Admin </w:t>
            </w:r>
          </w:p>
        </w:tc>
        <w:tc>
          <w:tcPr>
            <w:tcW w:w="4190" w:type="dxa"/>
          </w:tcPr>
          <w:p w14:paraId="60D77D9E" w14:textId="46658D42" w:rsidR="00A8428E" w:rsidRDefault="00174285" w:rsidP="003F3CC9">
            <w:pPr>
              <w:cnfStyle w:val="000000100000" w:firstRow="0" w:lastRow="0" w:firstColumn="0" w:lastColumn="0" w:oddVBand="0" w:evenVBand="0" w:oddHBand="1" w:evenHBand="0" w:firstRowFirstColumn="0" w:firstRowLastColumn="0" w:lastRowFirstColumn="0" w:lastRowLastColumn="0"/>
            </w:pPr>
            <w:r>
              <w:t>Fitur ini digunakan u</w:t>
            </w:r>
            <w:r w:rsidR="00A8428E">
              <w:t xml:space="preserve">ntuk memasukkan data pengguna </w:t>
            </w:r>
            <w:r w:rsidR="00773AEB">
              <w:t xml:space="preserve">admin </w:t>
            </w:r>
            <w:r w:rsidR="00A8428E">
              <w:t>baru yang belum terdaftar di sistem.</w:t>
            </w:r>
          </w:p>
        </w:tc>
      </w:tr>
      <w:tr w:rsidR="00773AEB" w14:paraId="41D59786" w14:textId="77777777" w:rsidTr="00773AEB">
        <w:tc>
          <w:tcPr>
            <w:cnfStyle w:val="001000000000" w:firstRow="0" w:lastRow="0" w:firstColumn="1" w:lastColumn="0" w:oddVBand="0" w:evenVBand="0" w:oddHBand="0" w:evenHBand="0" w:firstRowFirstColumn="0" w:firstRowLastColumn="0" w:lastRowFirstColumn="0" w:lastRowLastColumn="0"/>
            <w:tcW w:w="510" w:type="dxa"/>
          </w:tcPr>
          <w:p w14:paraId="4B7F708D" w14:textId="77777777" w:rsidR="00A8428E" w:rsidRDefault="00A8428E" w:rsidP="003F3CC9">
            <w:pPr>
              <w:jc w:val="center"/>
            </w:pPr>
            <w:r>
              <w:lastRenderedPageBreak/>
              <w:t>2</w:t>
            </w:r>
          </w:p>
        </w:tc>
        <w:tc>
          <w:tcPr>
            <w:tcW w:w="2104" w:type="dxa"/>
          </w:tcPr>
          <w:p w14:paraId="730DA0B8" w14:textId="78707CAC" w:rsidR="00A8428E" w:rsidRDefault="00773AEB" w:rsidP="003F3CC9">
            <w:pPr>
              <w:spacing w:line="276" w:lineRule="auto"/>
              <w:jc w:val="left"/>
              <w:cnfStyle w:val="000000000000" w:firstRow="0" w:lastRow="0" w:firstColumn="0" w:lastColumn="0" w:oddVBand="0" w:evenVBand="0" w:oddHBand="0" w:evenHBand="0" w:firstRowFirstColumn="0" w:firstRowLastColumn="0" w:lastRowFirstColumn="0" w:lastRowLastColumn="0"/>
            </w:pPr>
            <w:r>
              <w:t xml:space="preserve">Hapus Admin </w:t>
            </w:r>
          </w:p>
        </w:tc>
        <w:tc>
          <w:tcPr>
            <w:tcW w:w="4190" w:type="dxa"/>
          </w:tcPr>
          <w:p w14:paraId="6CDBA854" w14:textId="550AB749" w:rsidR="00A8428E" w:rsidRDefault="00174285" w:rsidP="003F3CC9">
            <w:pPr>
              <w:cnfStyle w:val="000000000000" w:firstRow="0" w:lastRow="0" w:firstColumn="0" w:lastColumn="0" w:oddVBand="0" w:evenVBand="0" w:oddHBand="0" w:evenHBand="0" w:firstRowFirstColumn="0" w:firstRowLastColumn="0" w:lastRowFirstColumn="0" w:lastRowLastColumn="0"/>
            </w:pPr>
            <w:r>
              <w:t>Fitur ini digunakan u</w:t>
            </w:r>
            <w:r w:rsidR="00A8428E">
              <w:t xml:space="preserve">ntuk </w:t>
            </w:r>
            <w:r w:rsidR="00773AEB">
              <w:t>menghapus data admin yang telah terdaftar dalam sistem, agar tidak memiliki akses masuk sebagai admin.</w:t>
            </w:r>
          </w:p>
        </w:tc>
      </w:tr>
      <w:tr w:rsidR="00773AEB" w14:paraId="4C9277B2" w14:textId="77777777" w:rsidTr="00773A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A22D702" w14:textId="77777777" w:rsidR="00A8428E" w:rsidRDefault="00A8428E" w:rsidP="003F3CC9">
            <w:pPr>
              <w:jc w:val="center"/>
            </w:pPr>
            <w:r>
              <w:t>3</w:t>
            </w:r>
          </w:p>
        </w:tc>
        <w:tc>
          <w:tcPr>
            <w:tcW w:w="2104" w:type="dxa"/>
          </w:tcPr>
          <w:p w14:paraId="659F2DB5" w14:textId="3DE8FC32" w:rsidR="00A8428E" w:rsidRDefault="00773AEB" w:rsidP="003F3CC9">
            <w:pPr>
              <w:spacing w:line="276" w:lineRule="auto"/>
              <w:jc w:val="left"/>
              <w:cnfStyle w:val="000000100000" w:firstRow="0" w:lastRow="0" w:firstColumn="0" w:lastColumn="0" w:oddVBand="0" w:evenVBand="0" w:oddHBand="1" w:evenHBand="0" w:firstRowFirstColumn="0" w:firstRowLastColumn="0" w:lastRowFirstColumn="0" w:lastRowLastColumn="0"/>
            </w:pPr>
            <w:r>
              <w:t>Update Admin</w:t>
            </w:r>
          </w:p>
        </w:tc>
        <w:tc>
          <w:tcPr>
            <w:tcW w:w="4190" w:type="dxa"/>
          </w:tcPr>
          <w:p w14:paraId="26A96B9F" w14:textId="2DE0262E" w:rsidR="00A8428E" w:rsidRDefault="00174285" w:rsidP="003F3CC9">
            <w:pPr>
              <w:cnfStyle w:val="000000100000" w:firstRow="0" w:lastRow="0" w:firstColumn="0" w:lastColumn="0" w:oddVBand="0" w:evenVBand="0" w:oddHBand="1" w:evenHBand="0" w:firstRowFirstColumn="0" w:firstRowLastColumn="0" w:lastRowFirstColumn="0" w:lastRowLastColumn="0"/>
            </w:pPr>
            <w:r>
              <w:t>Fitur ini digunakan u</w:t>
            </w:r>
            <w:r w:rsidR="00A8428E">
              <w:t>ntuk mengubah informasi mengena</w:t>
            </w:r>
            <w:r w:rsidR="00773AEB">
              <w:t>i data admin</w:t>
            </w:r>
            <w:r w:rsidR="00A8428E">
              <w:t xml:space="preserve"> yang telah terdaftar di sistem.</w:t>
            </w:r>
          </w:p>
        </w:tc>
      </w:tr>
      <w:bookmarkEnd w:id="110"/>
    </w:tbl>
    <w:p w14:paraId="597E6E4F" w14:textId="77777777" w:rsidR="00A8428E" w:rsidRPr="00773AEB" w:rsidRDefault="00A8428E" w:rsidP="00A8428E">
      <w:pPr>
        <w:tabs>
          <w:tab w:val="left" w:pos="2694"/>
        </w:tabs>
        <w:rPr>
          <w:b/>
          <w:bCs/>
          <w:color w:val="000000" w:themeColor="text1"/>
        </w:rPr>
      </w:pPr>
    </w:p>
    <w:p w14:paraId="3AA869D4" w14:textId="619D4FBC" w:rsidR="005A7737" w:rsidRPr="005A7737"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Artikel</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5A7737" w14:paraId="6B6D238F" w14:textId="77777777" w:rsidTr="003F3CC9">
        <w:tc>
          <w:tcPr>
            <w:tcW w:w="1836" w:type="dxa"/>
          </w:tcPr>
          <w:p w14:paraId="69F0AAFA" w14:textId="77777777" w:rsidR="005A7737" w:rsidRDefault="005A7737" w:rsidP="003F3CC9">
            <w:pPr>
              <w:tabs>
                <w:tab w:val="left" w:pos="1418"/>
              </w:tabs>
              <w:rPr>
                <w:color w:val="000000" w:themeColor="text1"/>
              </w:rPr>
            </w:pPr>
            <w:bookmarkStart w:id="111" w:name="_Hlk83544648"/>
            <w:r>
              <w:rPr>
                <w:color w:val="000000" w:themeColor="text1"/>
              </w:rPr>
              <w:t xml:space="preserve">Nama Fungsi    </w:t>
            </w:r>
          </w:p>
        </w:tc>
        <w:tc>
          <w:tcPr>
            <w:tcW w:w="283" w:type="dxa"/>
          </w:tcPr>
          <w:p w14:paraId="50DC252A" w14:textId="77777777" w:rsidR="005A7737" w:rsidRDefault="005A7737" w:rsidP="003F3CC9">
            <w:pPr>
              <w:tabs>
                <w:tab w:val="left" w:pos="1418"/>
              </w:tabs>
              <w:rPr>
                <w:color w:val="000000" w:themeColor="text1"/>
              </w:rPr>
            </w:pPr>
            <w:r>
              <w:rPr>
                <w:color w:val="000000" w:themeColor="text1"/>
              </w:rPr>
              <w:t>:</w:t>
            </w:r>
          </w:p>
        </w:tc>
        <w:tc>
          <w:tcPr>
            <w:tcW w:w="4395" w:type="dxa"/>
          </w:tcPr>
          <w:p w14:paraId="288AAF20" w14:textId="6E890E60" w:rsidR="005A7737" w:rsidRDefault="005A7737" w:rsidP="003F3CC9">
            <w:pPr>
              <w:tabs>
                <w:tab w:val="left" w:pos="1418"/>
              </w:tabs>
              <w:rPr>
                <w:color w:val="000000" w:themeColor="text1"/>
              </w:rPr>
            </w:pPr>
            <w:r>
              <w:rPr>
                <w:color w:val="000000" w:themeColor="text1"/>
              </w:rPr>
              <w:t>Kelola Artikel</w:t>
            </w:r>
          </w:p>
        </w:tc>
      </w:tr>
      <w:tr w:rsidR="005A7737" w14:paraId="6D92FACA" w14:textId="77777777" w:rsidTr="003F3CC9">
        <w:tc>
          <w:tcPr>
            <w:tcW w:w="1836" w:type="dxa"/>
          </w:tcPr>
          <w:p w14:paraId="54FA02FC" w14:textId="77777777" w:rsidR="005A7737" w:rsidRDefault="005A7737" w:rsidP="003F3CC9">
            <w:pPr>
              <w:tabs>
                <w:tab w:val="left" w:pos="1418"/>
              </w:tabs>
              <w:rPr>
                <w:color w:val="000000" w:themeColor="text1"/>
              </w:rPr>
            </w:pPr>
            <w:r>
              <w:rPr>
                <w:color w:val="000000" w:themeColor="text1"/>
              </w:rPr>
              <w:t>Aktor</w:t>
            </w:r>
          </w:p>
        </w:tc>
        <w:tc>
          <w:tcPr>
            <w:tcW w:w="283" w:type="dxa"/>
          </w:tcPr>
          <w:p w14:paraId="165155E4" w14:textId="77777777" w:rsidR="005A7737" w:rsidRDefault="005A7737" w:rsidP="003F3CC9">
            <w:pPr>
              <w:tabs>
                <w:tab w:val="left" w:pos="1418"/>
              </w:tabs>
              <w:rPr>
                <w:color w:val="000000" w:themeColor="text1"/>
              </w:rPr>
            </w:pPr>
            <w:r>
              <w:rPr>
                <w:color w:val="000000" w:themeColor="text1"/>
              </w:rPr>
              <w:t>:</w:t>
            </w:r>
          </w:p>
        </w:tc>
        <w:tc>
          <w:tcPr>
            <w:tcW w:w="4395" w:type="dxa"/>
          </w:tcPr>
          <w:p w14:paraId="4958C539" w14:textId="77777777" w:rsidR="005A7737" w:rsidRDefault="005A7737" w:rsidP="003F3CC9">
            <w:pPr>
              <w:tabs>
                <w:tab w:val="left" w:pos="1418"/>
              </w:tabs>
              <w:rPr>
                <w:color w:val="000000" w:themeColor="text1"/>
              </w:rPr>
            </w:pPr>
            <w:r>
              <w:rPr>
                <w:color w:val="000000" w:themeColor="text1"/>
              </w:rPr>
              <w:t xml:space="preserve">Admin </w:t>
            </w:r>
          </w:p>
        </w:tc>
      </w:tr>
      <w:tr w:rsidR="005A7737" w14:paraId="1D94FDFA" w14:textId="77777777" w:rsidTr="003F3CC9">
        <w:tc>
          <w:tcPr>
            <w:tcW w:w="1836" w:type="dxa"/>
          </w:tcPr>
          <w:p w14:paraId="3AAC047B" w14:textId="77777777" w:rsidR="005A7737" w:rsidRDefault="005A7737" w:rsidP="003F3CC9">
            <w:pPr>
              <w:tabs>
                <w:tab w:val="left" w:pos="1418"/>
              </w:tabs>
              <w:rPr>
                <w:color w:val="000000" w:themeColor="text1"/>
              </w:rPr>
            </w:pPr>
            <w:r>
              <w:rPr>
                <w:color w:val="000000" w:themeColor="text1"/>
              </w:rPr>
              <w:t>Deskripsi Fungsi</w:t>
            </w:r>
          </w:p>
        </w:tc>
        <w:tc>
          <w:tcPr>
            <w:tcW w:w="283" w:type="dxa"/>
          </w:tcPr>
          <w:p w14:paraId="7434A824" w14:textId="77777777" w:rsidR="005A7737" w:rsidRDefault="005A7737" w:rsidP="003F3CC9">
            <w:pPr>
              <w:tabs>
                <w:tab w:val="left" w:pos="1418"/>
              </w:tabs>
              <w:rPr>
                <w:color w:val="000000" w:themeColor="text1"/>
              </w:rPr>
            </w:pPr>
            <w:r>
              <w:rPr>
                <w:color w:val="000000" w:themeColor="text1"/>
              </w:rPr>
              <w:t>:</w:t>
            </w:r>
          </w:p>
        </w:tc>
        <w:tc>
          <w:tcPr>
            <w:tcW w:w="4395" w:type="dxa"/>
          </w:tcPr>
          <w:p w14:paraId="23235588" w14:textId="4F37FD07" w:rsidR="005A7737" w:rsidRDefault="005A7737" w:rsidP="003F3CC9">
            <w:pPr>
              <w:tabs>
                <w:tab w:val="left" w:pos="1418"/>
              </w:tabs>
              <w:rPr>
                <w:color w:val="000000" w:themeColor="text1"/>
              </w:rPr>
            </w:pPr>
            <w:r>
              <w:rPr>
                <w:color w:val="000000" w:themeColor="text1"/>
              </w:rPr>
              <w:t>Fungsi kelola artikel ini digunakan untuk dapat melakukan pengelolaan isi konten dari setiap artikel yang ditampilkan, seperti lihat artikel, tambah artikel, hapus artikel, dan update artikel.</w:t>
            </w:r>
          </w:p>
        </w:tc>
      </w:tr>
    </w:tbl>
    <w:p w14:paraId="77E022CE" w14:textId="77777777" w:rsidR="005A7737" w:rsidRPr="00A8428E" w:rsidRDefault="005A7737" w:rsidP="005A7737">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5A7737" w14:paraId="1FDF12F7" w14:textId="77777777" w:rsidTr="003F3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6CA42182" w14:textId="77777777" w:rsidR="005A7737" w:rsidRDefault="005A7737" w:rsidP="003F3CC9">
            <w:pPr>
              <w:jc w:val="center"/>
            </w:pPr>
            <w:r>
              <w:t>No</w:t>
            </w:r>
          </w:p>
        </w:tc>
        <w:tc>
          <w:tcPr>
            <w:tcW w:w="2104" w:type="dxa"/>
          </w:tcPr>
          <w:p w14:paraId="6FA66EFC" w14:textId="77777777" w:rsidR="005A7737" w:rsidRDefault="005A7737" w:rsidP="003F3CC9">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5EFCB600" w14:textId="77777777" w:rsidR="005A7737" w:rsidRDefault="005A7737" w:rsidP="003F3CC9">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5A7737" w14:paraId="757C429B"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E7E2A61" w14:textId="3B143C9B" w:rsidR="005A7737" w:rsidRDefault="005A7737" w:rsidP="003F3CC9">
            <w:pPr>
              <w:jc w:val="center"/>
            </w:pPr>
            <w:r>
              <w:t>1</w:t>
            </w:r>
          </w:p>
        </w:tc>
        <w:tc>
          <w:tcPr>
            <w:tcW w:w="2104" w:type="dxa"/>
          </w:tcPr>
          <w:p w14:paraId="392C8A54" w14:textId="5D58B32E" w:rsidR="005A7737" w:rsidRDefault="005A7737" w:rsidP="005A7737">
            <w:pPr>
              <w:jc w:val="left"/>
              <w:cnfStyle w:val="000000100000" w:firstRow="0" w:lastRow="0" w:firstColumn="0" w:lastColumn="0" w:oddVBand="0" w:evenVBand="0" w:oddHBand="1" w:evenHBand="0" w:firstRowFirstColumn="0" w:firstRowLastColumn="0" w:lastRowFirstColumn="0" w:lastRowLastColumn="0"/>
            </w:pPr>
            <w:r>
              <w:t>Lihat Artikel</w:t>
            </w:r>
          </w:p>
        </w:tc>
        <w:tc>
          <w:tcPr>
            <w:tcW w:w="4190" w:type="dxa"/>
          </w:tcPr>
          <w:p w14:paraId="7CC3901A" w14:textId="65F29237" w:rsidR="005A7737" w:rsidRDefault="005A7737" w:rsidP="005A7737">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artikel yang telah ada. </w:t>
            </w:r>
          </w:p>
        </w:tc>
      </w:tr>
      <w:tr w:rsidR="005A7737" w14:paraId="48E4B1CD" w14:textId="77777777" w:rsidTr="003F3CC9">
        <w:tc>
          <w:tcPr>
            <w:cnfStyle w:val="001000000000" w:firstRow="0" w:lastRow="0" w:firstColumn="1" w:lastColumn="0" w:oddVBand="0" w:evenVBand="0" w:oddHBand="0" w:evenHBand="0" w:firstRowFirstColumn="0" w:firstRowLastColumn="0" w:lastRowFirstColumn="0" w:lastRowLastColumn="0"/>
            <w:tcW w:w="510" w:type="dxa"/>
          </w:tcPr>
          <w:p w14:paraId="4BE755F6" w14:textId="77777777" w:rsidR="005A7737" w:rsidRDefault="005A7737" w:rsidP="003F3CC9">
            <w:pPr>
              <w:jc w:val="center"/>
            </w:pPr>
            <w:r>
              <w:t>1</w:t>
            </w:r>
          </w:p>
        </w:tc>
        <w:tc>
          <w:tcPr>
            <w:tcW w:w="2104" w:type="dxa"/>
          </w:tcPr>
          <w:p w14:paraId="04D99C1B" w14:textId="70778F22" w:rsidR="005A7737" w:rsidRDefault="005A7737" w:rsidP="003F3CC9">
            <w:pPr>
              <w:spacing w:line="276" w:lineRule="auto"/>
              <w:jc w:val="left"/>
              <w:cnfStyle w:val="000000000000" w:firstRow="0" w:lastRow="0" w:firstColumn="0" w:lastColumn="0" w:oddVBand="0" w:evenVBand="0" w:oddHBand="0" w:evenHBand="0" w:firstRowFirstColumn="0" w:firstRowLastColumn="0" w:lastRowFirstColumn="0" w:lastRowLastColumn="0"/>
            </w:pPr>
            <w:r>
              <w:t>Tambah Artikel</w:t>
            </w:r>
          </w:p>
        </w:tc>
        <w:tc>
          <w:tcPr>
            <w:tcW w:w="4190" w:type="dxa"/>
          </w:tcPr>
          <w:p w14:paraId="2B467434" w14:textId="6B70A356" w:rsidR="005A7737" w:rsidRDefault="005A7737" w:rsidP="003F3CC9">
            <w:pPr>
              <w:cnfStyle w:val="000000000000" w:firstRow="0" w:lastRow="0" w:firstColumn="0" w:lastColumn="0" w:oddVBand="0" w:evenVBand="0" w:oddHBand="0" w:evenHBand="0" w:firstRowFirstColumn="0" w:firstRowLastColumn="0" w:lastRowFirstColumn="0" w:lastRowLastColumn="0"/>
            </w:pPr>
            <w:r>
              <w:t>Fitur ini digunakan untuk dapat menambahkan artikel yang akan ditampilkan.</w:t>
            </w:r>
          </w:p>
        </w:tc>
      </w:tr>
      <w:tr w:rsidR="005A7737" w14:paraId="407DFD74"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885E72F" w14:textId="77777777" w:rsidR="005A7737" w:rsidRDefault="005A7737" w:rsidP="003F3CC9">
            <w:pPr>
              <w:jc w:val="center"/>
            </w:pPr>
            <w:r>
              <w:t>2</w:t>
            </w:r>
          </w:p>
        </w:tc>
        <w:tc>
          <w:tcPr>
            <w:tcW w:w="2104" w:type="dxa"/>
          </w:tcPr>
          <w:p w14:paraId="1402A428" w14:textId="66926829" w:rsidR="005A7737" w:rsidRDefault="005A7737" w:rsidP="003F3CC9">
            <w:pPr>
              <w:spacing w:line="276" w:lineRule="auto"/>
              <w:jc w:val="left"/>
              <w:cnfStyle w:val="000000100000" w:firstRow="0" w:lastRow="0" w:firstColumn="0" w:lastColumn="0" w:oddVBand="0" w:evenVBand="0" w:oddHBand="1" w:evenHBand="0" w:firstRowFirstColumn="0" w:firstRowLastColumn="0" w:lastRowFirstColumn="0" w:lastRowLastColumn="0"/>
            </w:pPr>
            <w:r>
              <w:t>Hapus Artikel</w:t>
            </w:r>
          </w:p>
        </w:tc>
        <w:tc>
          <w:tcPr>
            <w:tcW w:w="4190" w:type="dxa"/>
          </w:tcPr>
          <w:p w14:paraId="44606135" w14:textId="63748914" w:rsidR="005A7737" w:rsidRDefault="005A7737" w:rsidP="003F3CC9">
            <w:pPr>
              <w:cnfStyle w:val="000000100000" w:firstRow="0" w:lastRow="0" w:firstColumn="0" w:lastColumn="0" w:oddVBand="0" w:evenVBand="0" w:oddHBand="1" w:evenHBand="0" w:firstRowFirstColumn="0" w:firstRowLastColumn="0" w:lastRowFirstColumn="0" w:lastRowLastColumn="0"/>
            </w:pPr>
            <w:r>
              <w:t>Fitur ini digunakan untuk menghapus artikel yang telah ada.</w:t>
            </w:r>
          </w:p>
        </w:tc>
      </w:tr>
      <w:tr w:rsidR="005A7737" w14:paraId="1E431BE6" w14:textId="77777777" w:rsidTr="003F3CC9">
        <w:tc>
          <w:tcPr>
            <w:cnfStyle w:val="001000000000" w:firstRow="0" w:lastRow="0" w:firstColumn="1" w:lastColumn="0" w:oddVBand="0" w:evenVBand="0" w:oddHBand="0" w:evenHBand="0" w:firstRowFirstColumn="0" w:firstRowLastColumn="0" w:lastRowFirstColumn="0" w:lastRowLastColumn="0"/>
            <w:tcW w:w="510" w:type="dxa"/>
          </w:tcPr>
          <w:p w14:paraId="3C7124C1" w14:textId="77777777" w:rsidR="005A7737" w:rsidRDefault="005A7737" w:rsidP="003F3CC9">
            <w:pPr>
              <w:jc w:val="center"/>
            </w:pPr>
            <w:r>
              <w:t>3</w:t>
            </w:r>
          </w:p>
        </w:tc>
        <w:tc>
          <w:tcPr>
            <w:tcW w:w="2104" w:type="dxa"/>
          </w:tcPr>
          <w:p w14:paraId="5B9BE33E" w14:textId="79FC7C57" w:rsidR="005A7737" w:rsidRDefault="005A7737" w:rsidP="003F3CC9">
            <w:pPr>
              <w:spacing w:line="276" w:lineRule="auto"/>
              <w:jc w:val="left"/>
              <w:cnfStyle w:val="000000000000" w:firstRow="0" w:lastRow="0" w:firstColumn="0" w:lastColumn="0" w:oddVBand="0" w:evenVBand="0" w:oddHBand="0" w:evenHBand="0" w:firstRowFirstColumn="0" w:firstRowLastColumn="0" w:lastRowFirstColumn="0" w:lastRowLastColumn="0"/>
            </w:pPr>
            <w:r>
              <w:t>Update A</w:t>
            </w:r>
            <w:r w:rsidR="002213EF">
              <w:t>rtikel</w:t>
            </w:r>
          </w:p>
        </w:tc>
        <w:tc>
          <w:tcPr>
            <w:tcW w:w="4190" w:type="dxa"/>
          </w:tcPr>
          <w:p w14:paraId="0669A748" w14:textId="2FFE30E6" w:rsidR="005A7737" w:rsidRDefault="005A7737" w:rsidP="003F3CC9">
            <w:pPr>
              <w:cnfStyle w:val="000000000000" w:firstRow="0" w:lastRow="0" w:firstColumn="0" w:lastColumn="0" w:oddVBand="0" w:evenVBand="0" w:oddHBand="0" w:evenHBand="0" w:firstRowFirstColumn="0" w:firstRowLastColumn="0" w:lastRowFirstColumn="0" w:lastRowLastColumn="0"/>
            </w:pPr>
            <w:r>
              <w:t xml:space="preserve">Fitur ini digunakan untuk mengubah informasi mengenai </w:t>
            </w:r>
            <w:r w:rsidR="002213EF">
              <w:t>isi konten dalam artikel, seperti judul, isi artikel, gambar dll.</w:t>
            </w:r>
          </w:p>
        </w:tc>
      </w:tr>
      <w:bookmarkEnd w:id="111"/>
    </w:tbl>
    <w:p w14:paraId="16E32884" w14:textId="3D5A2166" w:rsidR="005A7737" w:rsidRDefault="005A7737" w:rsidP="005A7737">
      <w:pPr>
        <w:tabs>
          <w:tab w:val="left" w:pos="2694"/>
        </w:tabs>
        <w:rPr>
          <w:b/>
          <w:bCs/>
          <w:color w:val="000000" w:themeColor="text1"/>
        </w:rPr>
      </w:pPr>
    </w:p>
    <w:p w14:paraId="45C026A3" w14:textId="77777777" w:rsidR="00174285" w:rsidRPr="005A7737" w:rsidRDefault="00174285" w:rsidP="005A7737">
      <w:pPr>
        <w:tabs>
          <w:tab w:val="left" w:pos="2694"/>
        </w:tabs>
        <w:rPr>
          <w:b/>
          <w:bCs/>
          <w:color w:val="000000" w:themeColor="text1"/>
        </w:rPr>
      </w:pPr>
    </w:p>
    <w:p w14:paraId="0B75EE19" w14:textId="0B2577B9"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lastRenderedPageBreak/>
        <w:t>Deskripsi Use Case Kelola Contact</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174285" w14:paraId="0B069B84" w14:textId="77777777" w:rsidTr="003F3CC9">
        <w:tc>
          <w:tcPr>
            <w:tcW w:w="1836" w:type="dxa"/>
          </w:tcPr>
          <w:p w14:paraId="338F243A" w14:textId="77777777" w:rsidR="00174285" w:rsidRDefault="00174285" w:rsidP="003F3CC9">
            <w:pPr>
              <w:tabs>
                <w:tab w:val="left" w:pos="1418"/>
              </w:tabs>
              <w:rPr>
                <w:color w:val="000000" w:themeColor="text1"/>
              </w:rPr>
            </w:pPr>
            <w:r>
              <w:rPr>
                <w:color w:val="000000" w:themeColor="text1"/>
              </w:rPr>
              <w:t xml:space="preserve">Nama Fungsi    </w:t>
            </w:r>
          </w:p>
        </w:tc>
        <w:tc>
          <w:tcPr>
            <w:tcW w:w="283" w:type="dxa"/>
          </w:tcPr>
          <w:p w14:paraId="156D9219" w14:textId="77777777" w:rsidR="00174285" w:rsidRDefault="00174285" w:rsidP="003F3CC9">
            <w:pPr>
              <w:tabs>
                <w:tab w:val="left" w:pos="1418"/>
              </w:tabs>
              <w:rPr>
                <w:color w:val="000000" w:themeColor="text1"/>
              </w:rPr>
            </w:pPr>
            <w:r>
              <w:rPr>
                <w:color w:val="000000" w:themeColor="text1"/>
              </w:rPr>
              <w:t>:</w:t>
            </w:r>
          </w:p>
        </w:tc>
        <w:tc>
          <w:tcPr>
            <w:tcW w:w="4395" w:type="dxa"/>
          </w:tcPr>
          <w:p w14:paraId="278A986F" w14:textId="145AA287" w:rsidR="00174285" w:rsidRDefault="00174285" w:rsidP="003F3CC9">
            <w:pPr>
              <w:tabs>
                <w:tab w:val="left" w:pos="1418"/>
              </w:tabs>
              <w:rPr>
                <w:color w:val="000000" w:themeColor="text1"/>
              </w:rPr>
            </w:pPr>
            <w:r>
              <w:rPr>
                <w:color w:val="000000" w:themeColor="text1"/>
              </w:rPr>
              <w:t>Kelola Contact</w:t>
            </w:r>
          </w:p>
        </w:tc>
      </w:tr>
      <w:tr w:rsidR="00174285" w14:paraId="58D582A9" w14:textId="77777777" w:rsidTr="003F3CC9">
        <w:tc>
          <w:tcPr>
            <w:tcW w:w="1836" w:type="dxa"/>
          </w:tcPr>
          <w:p w14:paraId="1788CB7B" w14:textId="77777777" w:rsidR="00174285" w:rsidRDefault="00174285" w:rsidP="003F3CC9">
            <w:pPr>
              <w:tabs>
                <w:tab w:val="left" w:pos="1418"/>
              </w:tabs>
              <w:rPr>
                <w:color w:val="000000" w:themeColor="text1"/>
              </w:rPr>
            </w:pPr>
            <w:r>
              <w:rPr>
                <w:color w:val="000000" w:themeColor="text1"/>
              </w:rPr>
              <w:t>Aktor</w:t>
            </w:r>
          </w:p>
        </w:tc>
        <w:tc>
          <w:tcPr>
            <w:tcW w:w="283" w:type="dxa"/>
          </w:tcPr>
          <w:p w14:paraId="75F2EDD2" w14:textId="77777777" w:rsidR="00174285" w:rsidRDefault="00174285" w:rsidP="003F3CC9">
            <w:pPr>
              <w:tabs>
                <w:tab w:val="left" w:pos="1418"/>
              </w:tabs>
              <w:rPr>
                <w:color w:val="000000" w:themeColor="text1"/>
              </w:rPr>
            </w:pPr>
            <w:r>
              <w:rPr>
                <w:color w:val="000000" w:themeColor="text1"/>
              </w:rPr>
              <w:t>:</w:t>
            </w:r>
          </w:p>
        </w:tc>
        <w:tc>
          <w:tcPr>
            <w:tcW w:w="4395" w:type="dxa"/>
          </w:tcPr>
          <w:p w14:paraId="039A7DB7" w14:textId="77777777" w:rsidR="00174285" w:rsidRDefault="00174285" w:rsidP="003F3CC9">
            <w:pPr>
              <w:tabs>
                <w:tab w:val="left" w:pos="1418"/>
              </w:tabs>
              <w:rPr>
                <w:color w:val="000000" w:themeColor="text1"/>
              </w:rPr>
            </w:pPr>
            <w:r>
              <w:rPr>
                <w:color w:val="000000" w:themeColor="text1"/>
              </w:rPr>
              <w:t xml:space="preserve">Admin </w:t>
            </w:r>
          </w:p>
        </w:tc>
      </w:tr>
      <w:tr w:rsidR="00174285" w14:paraId="751D06B8" w14:textId="77777777" w:rsidTr="003F3CC9">
        <w:tc>
          <w:tcPr>
            <w:tcW w:w="1836" w:type="dxa"/>
          </w:tcPr>
          <w:p w14:paraId="12027B8B" w14:textId="77777777" w:rsidR="00174285" w:rsidRDefault="00174285" w:rsidP="003F3CC9">
            <w:pPr>
              <w:tabs>
                <w:tab w:val="left" w:pos="1418"/>
              </w:tabs>
              <w:rPr>
                <w:color w:val="000000" w:themeColor="text1"/>
              </w:rPr>
            </w:pPr>
            <w:r>
              <w:rPr>
                <w:color w:val="000000" w:themeColor="text1"/>
              </w:rPr>
              <w:t>Deskripsi Fungsi</w:t>
            </w:r>
          </w:p>
        </w:tc>
        <w:tc>
          <w:tcPr>
            <w:tcW w:w="283" w:type="dxa"/>
          </w:tcPr>
          <w:p w14:paraId="044A376D" w14:textId="77777777" w:rsidR="00174285" w:rsidRDefault="00174285" w:rsidP="003F3CC9">
            <w:pPr>
              <w:tabs>
                <w:tab w:val="left" w:pos="1418"/>
              </w:tabs>
              <w:rPr>
                <w:color w:val="000000" w:themeColor="text1"/>
              </w:rPr>
            </w:pPr>
            <w:r>
              <w:rPr>
                <w:color w:val="000000" w:themeColor="text1"/>
              </w:rPr>
              <w:t>:</w:t>
            </w:r>
          </w:p>
        </w:tc>
        <w:tc>
          <w:tcPr>
            <w:tcW w:w="4395" w:type="dxa"/>
          </w:tcPr>
          <w:p w14:paraId="2E3CFF5B" w14:textId="116E4557" w:rsidR="00174285" w:rsidRDefault="00174285" w:rsidP="003F3CC9">
            <w:pPr>
              <w:tabs>
                <w:tab w:val="left" w:pos="1418"/>
              </w:tabs>
              <w:rPr>
                <w:color w:val="000000" w:themeColor="text1"/>
              </w:rPr>
            </w:pPr>
            <w:r>
              <w:rPr>
                <w:color w:val="000000" w:themeColor="text1"/>
              </w:rPr>
              <w:t>Fungsi kelola contact ini digunakan untuk dapat melakukan pengelolaan pada halaman contact. Seperti tambah, hapus, update contact.</w:t>
            </w:r>
          </w:p>
        </w:tc>
      </w:tr>
    </w:tbl>
    <w:p w14:paraId="7597B7AD" w14:textId="77777777" w:rsidR="00174285" w:rsidRPr="00A8428E" w:rsidRDefault="00174285" w:rsidP="00174285">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174285" w14:paraId="2FBA9EAB" w14:textId="77777777" w:rsidTr="003F3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586E6B58" w14:textId="77777777" w:rsidR="00174285" w:rsidRDefault="00174285" w:rsidP="003F3CC9">
            <w:pPr>
              <w:jc w:val="center"/>
            </w:pPr>
            <w:r>
              <w:t>No</w:t>
            </w:r>
          </w:p>
        </w:tc>
        <w:tc>
          <w:tcPr>
            <w:tcW w:w="2104" w:type="dxa"/>
          </w:tcPr>
          <w:p w14:paraId="1F1906C8" w14:textId="77777777" w:rsidR="00174285" w:rsidRDefault="00174285" w:rsidP="003F3CC9">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1E25EB25" w14:textId="77777777" w:rsidR="00174285" w:rsidRDefault="00174285" w:rsidP="003F3CC9">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174285" w14:paraId="2A61323F"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565D0C0" w14:textId="77777777" w:rsidR="00174285" w:rsidRDefault="00174285" w:rsidP="003F3CC9">
            <w:pPr>
              <w:jc w:val="center"/>
            </w:pPr>
            <w:r>
              <w:t>1</w:t>
            </w:r>
          </w:p>
        </w:tc>
        <w:tc>
          <w:tcPr>
            <w:tcW w:w="2104" w:type="dxa"/>
          </w:tcPr>
          <w:p w14:paraId="4E062C4B" w14:textId="3AF3B94B" w:rsidR="00174285" w:rsidRDefault="00174285" w:rsidP="003F3CC9">
            <w:pPr>
              <w:jc w:val="left"/>
              <w:cnfStyle w:val="000000100000" w:firstRow="0" w:lastRow="0" w:firstColumn="0" w:lastColumn="0" w:oddVBand="0" w:evenVBand="0" w:oddHBand="1" w:evenHBand="0" w:firstRowFirstColumn="0" w:firstRowLastColumn="0" w:lastRowFirstColumn="0" w:lastRowLastColumn="0"/>
            </w:pPr>
            <w:r>
              <w:t>Tambah Contact</w:t>
            </w:r>
          </w:p>
        </w:tc>
        <w:tc>
          <w:tcPr>
            <w:tcW w:w="4190" w:type="dxa"/>
          </w:tcPr>
          <w:p w14:paraId="5DDE0B37" w14:textId="186037AF" w:rsidR="00174285" w:rsidRDefault="00174285" w:rsidP="003F3CC9">
            <w:pPr>
              <w:jc w:val="left"/>
              <w:cnfStyle w:val="000000100000" w:firstRow="0" w:lastRow="0" w:firstColumn="0" w:lastColumn="0" w:oddVBand="0" w:evenVBand="0" w:oddHBand="1" w:evenHBand="0" w:firstRowFirstColumn="0" w:firstRowLastColumn="0" w:lastRowFirstColumn="0" w:lastRowLastColumn="0"/>
            </w:pPr>
            <w:r>
              <w:t>Fitur ini digunakan untuk menambah informasi pada halaman contact.</w:t>
            </w:r>
          </w:p>
        </w:tc>
      </w:tr>
      <w:tr w:rsidR="00174285" w14:paraId="36FD3711" w14:textId="77777777" w:rsidTr="003F3CC9">
        <w:tc>
          <w:tcPr>
            <w:cnfStyle w:val="001000000000" w:firstRow="0" w:lastRow="0" w:firstColumn="1" w:lastColumn="0" w:oddVBand="0" w:evenVBand="0" w:oddHBand="0" w:evenHBand="0" w:firstRowFirstColumn="0" w:firstRowLastColumn="0" w:lastRowFirstColumn="0" w:lastRowLastColumn="0"/>
            <w:tcW w:w="510" w:type="dxa"/>
          </w:tcPr>
          <w:p w14:paraId="6DD158A0" w14:textId="08DEDFC0" w:rsidR="00174285" w:rsidRDefault="00174285" w:rsidP="003F3CC9">
            <w:pPr>
              <w:jc w:val="center"/>
            </w:pPr>
            <w:r>
              <w:t>2</w:t>
            </w:r>
          </w:p>
        </w:tc>
        <w:tc>
          <w:tcPr>
            <w:tcW w:w="2104" w:type="dxa"/>
          </w:tcPr>
          <w:p w14:paraId="1341E5BE" w14:textId="44DDDB64" w:rsidR="00174285" w:rsidRDefault="00174285" w:rsidP="003F3CC9">
            <w:pPr>
              <w:spacing w:line="276" w:lineRule="auto"/>
              <w:jc w:val="left"/>
              <w:cnfStyle w:val="000000000000" w:firstRow="0" w:lastRow="0" w:firstColumn="0" w:lastColumn="0" w:oddVBand="0" w:evenVBand="0" w:oddHBand="0" w:evenHBand="0" w:firstRowFirstColumn="0" w:firstRowLastColumn="0" w:lastRowFirstColumn="0" w:lastRowLastColumn="0"/>
            </w:pPr>
            <w:r>
              <w:t>Hapus Contact</w:t>
            </w:r>
          </w:p>
        </w:tc>
        <w:tc>
          <w:tcPr>
            <w:tcW w:w="4190" w:type="dxa"/>
          </w:tcPr>
          <w:p w14:paraId="621767FD" w14:textId="14DE4EA0" w:rsidR="00174285" w:rsidRDefault="00174285" w:rsidP="003F3CC9">
            <w:pPr>
              <w:cnfStyle w:val="000000000000" w:firstRow="0" w:lastRow="0" w:firstColumn="0" w:lastColumn="0" w:oddVBand="0" w:evenVBand="0" w:oddHBand="0" w:evenHBand="0" w:firstRowFirstColumn="0" w:firstRowLastColumn="0" w:lastRowFirstColumn="0" w:lastRowLastColumn="0"/>
            </w:pPr>
            <w:r>
              <w:t>Fitur ini digunakan untuk dapat menghapus informasi contact yang akan ditampilkan.</w:t>
            </w:r>
          </w:p>
        </w:tc>
      </w:tr>
      <w:tr w:rsidR="00174285" w14:paraId="7A941B67"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B365F11" w14:textId="0415AABD" w:rsidR="00174285" w:rsidRDefault="00174285" w:rsidP="003F3CC9">
            <w:pPr>
              <w:jc w:val="center"/>
            </w:pPr>
            <w:r>
              <w:t>3</w:t>
            </w:r>
          </w:p>
        </w:tc>
        <w:tc>
          <w:tcPr>
            <w:tcW w:w="2104" w:type="dxa"/>
          </w:tcPr>
          <w:p w14:paraId="5FE9EB7C" w14:textId="2CC1A3D4" w:rsidR="00174285" w:rsidRDefault="00174285" w:rsidP="003F3CC9">
            <w:pPr>
              <w:spacing w:line="276" w:lineRule="auto"/>
              <w:jc w:val="left"/>
              <w:cnfStyle w:val="000000100000" w:firstRow="0" w:lastRow="0" w:firstColumn="0" w:lastColumn="0" w:oddVBand="0" w:evenVBand="0" w:oddHBand="1" w:evenHBand="0" w:firstRowFirstColumn="0" w:firstRowLastColumn="0" w:lastRowFirstColumn="0" w:lastRowLastColumn="0"/>
            </w:pPr>
            <w:r>
              <w:t>Update Contact</w:t>
            </w:r>
          </w:p>
        </w:tc>
        <w:tc>
          <w:tcPr>
            <w:tcW w:w="4190" w:type="dxa"/>
          </w:tcPr>
          <w:p w14:paraId="2BFBEBDC" w14:textId="342C5D70" w:rsidR="00174285" w:rsidRDefault="00174285" w:rsidP="003F3CC9">
            <w:pPr>
              <w:cnfStyle w:val="000000100000" w:firstRow="0" w:lastRow="0" w:firstColumn="0" w:lastColumn="0" w:oddVBand="0" w:evenVBand="0" w:oddHBand="1" w:evenHBand="0" w:firstRowFirstColumn="0" w:firstRowLastColumn="0" w:lastRowFirstColumn="0" w:lastRowLastColumn="0"/>
            </w:pPr>
            <w:r>
              <w:t>Fitur ini digunakan untuk mengubah informasi contact, seperti link contact, nama contact, dll.</w:t>
            </w:r>
          </w:p>
        </w:tc>
      </w:tr>
      <w:tr w:rsidR="00174285" w14:paraId="220538A0" w14:textId="77777777" w:rsidTr="00174285">
        <w:tc>
          <w:tcPr>
            <w:cnfStyle w:val="001000000000" w:firstRow="0" w:lastRow="0" w:firstColumn="1" w:lastColumn="0" w:oddVBand="0" w:evenVBand="0" w:oddHBand="0" w:evenHBand="0" w:firstRowFirstColumn="0" w:firstRowLastColumn="0" w:lastRowFirstColumn="0" w:lastRowLastColumn="0"/>
            <w:tcW w:w="510" w:type="dxa"/>
          </w:tcPr>
          <w:p w14:paraId="1EEC3F5F" w14:textId="176AAF06" w:rsidR="00174285" w:rsidRPr="00174285" w:rsidRDefault="00174285" w:rsidP="003F3CC9">
            <w:pPr>
              <w:jc w:val="center"/>
              <w:rPr>
                <w:highlight w:val="yellow"/>
              </w:rPr>
            </w:pPr>
            <w:r w:rsidRPr="00174285">
              <w:t>4</w:t>
            </w:r>
          </w:p>
        </w:tc>
        <w:tc>
          <w:tcPr>
            <w:tcW w:w="2104" w:type="dxa"/>
            <w:shd w:val="clear" w:color="auto" w:fill="FFFF00"/>
          </w:tcPr>
          <w:p w14:paraId="6847EA37" w14:textId="7D17965F" w:rsidR="00174285" w:rsidRPr="00174285" w:rsidRDefault="00174285" w:rsidP="003F3CC9">
            <w:pPr>
              <w:spacing w:line="276" w:lineRule="auto"/>
              <w:jc w:val="left"/>
              <w:cnfStyle w:val="000000000000" w:firstRow="0" w:lastRow="0" w:firstColumn="0" w:lastColumn="0" w:oddVBand="0" w:evenVBand="0" w:oddHBand="0" w:evenHBand="0" w:firstRowFirstColumn="0" w:firstRowLastColumn="0" w:lastRowFirstColumn="0" w:lastRowLastColumn="0"/>
            </w:pPr>
            <w:r w:rsidRPr="00174285">
              <w:t>Lihat Contact</w:t>
            </w:r>
          </w:p>
        </w:tc>
        <w:tc>
          <w:tcPr>
            <w:tcW w:w="4190" w:type="dxa"/>
          </w:tcPr>
          <w:p w14:paraId="29F11D7E" w14:textId="04CF2679" w:rsidR="00174285" w:rsidRPr="00174285" w:rsidRDefault="00174285" w:rsidP="003F3CC9">
            <w:pPr>
              <w:cnfStyle w:val="000000000000" w:firstRow="0" w:lastRow="0" w:firstColumn="0" w:lastColumn="0" w:oddVBand="0" w:evenVBand="0" w:oddHBand="0" w:evenHBand="0" w:firstRowFirstColumn="0" w:firstRowLastColumn="0" w:lastRowFirstColumn="0" w:lastRowLastColumn="0"/>
            </w:pPr>
            <w:r w:rsidRPr="00174285">
              <w:t xml:space="preserve">Fitur ini digunakan untuk </w:t>
            </w:r>
            <w:r>
              <w:t>melihat informasi contact yang telah ditampilkan.</w:t>
            </w:r>
          </w:p>
        </w:tc>
      </w:tr>
    </w:tbl>
    <w:p w14:paraId="376EB2D9" w14:textId="77777777" w:rsidR="00174285" w:rsidRPr="00174285" w:rsidRDefault="00174285" w:rsidP="00174285">
      <w:pPr>
        <w:tabs>
          <w:tab w:val="left" w:pos="2694"/>
        </w:tabs>
        <w:ind w:left="1647"/>
        <w:rPr>
          <w:b/>
          <w:bCs/>
          <w:color w:val="000000" w:themeColor="text1"/>
        </w:rPr>
      </w:pPr>
    </w:p>
    <w:p w14:paraId="5A18DFBD" w14:textId="1A039EF1"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Message</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174285" w14:paraId="364FF08F" w14:textId="77777777" w:rsidTr="003F3CC9">
        <w:tc>
          <w:tcPr>
            <w:tcW w:w="1836" w:type="dxa"/>
          </w:tcPr>
          <w:p w14:paraId="20962103" w14:textId="77777777" w:rsidR="00174285" w:rsidRDefault="00174285" w:rsidP="003F3CC9">
            <w:pPr>
              <w:tabs>
                <w:tab w:val="left" w:pos="1418"/>
              </w:tabs>
              <w:rPr>
                <w:color w:val="000000" w:themeColor="text1"/>
              </w:rPr>
            </w:pPr>
            <w:r>
              <w:rPr>
                <w:color w:val="000000" w:themeColor="text1"/>
              </w:rPr>
              <w:t xml:space="preserve">Nama Fungsi    </w:t>
            </w:r>
          </w:p>
        </w:tc>
        <w:tc>
          <w:tcPr>
            <w:tcW w:w="283" w:type="dxa"/>
          </w:tcPr>
          <w:p w14:paraId="3A7D3420" w14:textId="77777777" w:rsidR="00174285" w:rsidRDefault="00174285" w:rsidP="003F3CC9">
            <w:pPr>
              <w:tabs>
                <w:tab w:val="left" w:pos="1418"/>
              </w:tabs>
              <w:rPr>
                <w:color w:val="000000" w:themeColor="text1"/>
              </w:rPr>
            </w:pPr>
            <w:r>
              <w:rPr>
                <w:color w:val="000000" w:themeColor="text1"/>
              </w:rPr>
              <w:t>:</w:t>
            </w:r>
          </w:p>
        </w:tc>
        <w:tc>
          <w:tcPr>
            <w:tcW w:w="4395" w:type="dxa"/>
          </w:tcPr>
          <w:p w14:paraId="704586C4" w14:textId="6C028044" w:rsidR="00174285" w:rsidRDefault="00174285" w:rsidP="003F3CC9">
            <w:pPr>
              <w:tabs>
                <w:tab w:val="left" w:pos="1418"/>
              </w:tabs>
              <w:rPr>
                <w:color w:val="000000" w:themeColor="text1"/>
              </w:rPr>
            </w:pPr>
            <w:r>
              <w:rPr>
                <w:color w:val="000000" w:themeColor="text1"/>
              </w:rPr>
              <w:t>Kelola Message</w:t>
            </w:r>
          </w:p>
        </w:tc>
      </w:tr>
      <w:tr w:rsidR="00174285" w14:paraId="5CC8D3F2" w14:textId="77777777" w:rsidTr="003F3CC9">
        <w:tc>
          <w:tcPr>
            <w:tcW w:w="1836" w:type="dxa"/>
          </w:tcPr>
          <w:p w14:paraId="33CC7265" w14:textId="77777777" w:rsidR="00174285" w:rsidRDefault="00174285" w:rsidP="003F3CC9">
            <w:pPr>
              <w:tabs>
                <w:tab w:val="left" w:pos="1418"/>
              </w:tabs>
              <w:rPr>
                <w:color w:val="000000" w:themeColor="text1"/>
              </w:rPr>
            </w:pPr>
            <w:r>
              <w:rPr>
                <w:color w:val="000000" w:themeColor="text1"/>
              </w:rPr>
              <w:t>Aktor</w:t>
            </w:r>
          </w:p>
        </w:tc>
        <w:tc>
          <w:tcPr>
            <w:tcW w:w="283" w:type="dxa"/>
          </w:tcPr>
          <w:p w14:paraId="454D5B5E" w14:textId="77777777" w:rsidR="00174285" w:rsidRDefault="00174285" w:rsidP="003F3CC9">
            <w:pPr>
              <w:tabs>
                <w:tab w:val="left" w:pos="1418"/>
              </w:tabs>
              <w:rPr>
                <w:color w:val="000000" w:themeColor="text1"/>
              </w:rPr>
            </w:pPr>
            <w:r>
              <w:rPr>
                <w:color w:val="000000" w:themeColor="text1"/>
              </w:rPr>
              <w:t>:</w:t>
            </w:r>
          </w:p>
        </w:tc>
        <w:tc>
          <w:tcPr>
            <w:tcW w:w="4395" w:type="dxa"/>
          </w:tcPr>
          <w:p w14:paraId="43B6F459" w14:textId="77777777" w:rsidR="00174285" w:rsidRDefault="00174285" w:rsidP="003F3CC9">
            <w:pPr>
              <w:tabs>
                <w:tab w:val="left" w:pos="1418"/>
              </w:tabs>
              <w:rPr>
                <w:color w:val="000000" w:themeColor="text1"/>
              </w:rPr>
            </w:pPr>
            <w:r>
              <w:rPr>
                <w:color w:val="000000" w:themeColor="text1"/>
              </w:rPr>
              <w:t xml:space="preserve">Admin </w:t>
            </w:r>
          </w:p>
        </w:tc>
      </w:tr>
      <w:tr w:rsidR="00174285" w14:paraId="5544B483" w14:textId="77777777" w:rsidTr="003F3CC9">
        <w:tc>
          <w:tcPr>
            <w:tcW w:w="1836" w:type="dxa"/>
          </w:tcPr>
          <w:p w14:paraId="1F77CE0C" w14:textId="77777777" w:rsidR="00174285" w:rsidRDefault="00174285" w:rsidP="003F3CC9">
            <w:pPr>
              <w:tabs>
                <w:tab w:val="left" w:pos="1418"/>
              </w:tabs>
              <w:rPr>
                <w:color w:val="000000" w:themeColor="text1"/>
              </w:rPr>
            </w:pPr>
            <w:r>
              <w:rPr>
                <w:color w:val="000000" w:themeColor="text1"/>
              </w:rPr>
              <w:t>Deskripsi Fungsi</w:t>
            </w:r>
          </w:p>
        </w:tc>
        <w:tc>
          <w:tcPr>
            <w:tcW w:w="283" w:type="dxa"/>
          </w:tcPr>
          <w:p w14:paraId="522861BF" w14:textId="77777777" w:rsidR="00174285" w:rsidRDefault="00174285" w:rsidP="003F3CC9">
            <w:pPr>
              <w:tabs>
                <w:tab w:val="left" w:pos="1418"/>
              </w:tabs>
              <w:rPr>
                <w:color w:val="000000" w:themeColor="text1"/>
              </w:rPr>
            </w:pPr>
            <w:r>
              <w:rPr>
                <w:color w:val="000000" w:themeColor="text1"/>
              </w:rPr>
              <w:t>:</w:t>
            </w:r>
          </w:p>
        </w:tc>
        <w:tc>
          <w:tcPr>
            <w:tcW w:w="4395" w:type="dxa"/>
          </w:tcPr>
          <w:p w14:paraId="723ACFD9" w14:textId="2B832EDD" w:rsidR="00174285" w:rsidRDefault="00174285" w:rsidP="003F3CC9">
            <w:pPr>
              <w:tabs>
                <w:tab w:val="left" w:pos="1418"/>
              </w:tabs>
              <w:rPr>
                <w:color w:val="000000" w:themeColor="text1"/>
              </w:rPr>
            </w:pPr>
            <w:r>
              <w:rPr>
                <w:color w:val="000000" w:themeColor="text1"/>
              </w:rPr>
              <w:t>Fungsi kelola Message ini digunakan untuk dapat melakukan pengelolaan message atau pesan yang masuk dalam website IDNF</w:t>
            </w:r>
            <w:r w:rsidR="00E33AC6">
              <w:rPr>
                <w:color w:val="000000" w:themeColor="text1"/>
              </w:rPr>
              <w:t>T, s</w:t>
            </w:r>
            <w:r>
              <w:rPr>
                <w:color w:val="000000" w:themeColor="text1"/>
              </w:rPr>
              <w:t>eperti lihat, hapus, dan update status pesan.</w:t>
            </w:r>
          </w:p>
        </w:tc>
      </w:tr>
    </w:tbl>
    <w:p w14:paraId="47CDE905" w14:textId="77777777" w:rsidR="00174285" w:rsidRPr="00A8428E" w:rsidRDefault="00174285" w:rsidP="00174285">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174285" w14:paraId="5978A8BC" w14:textId="77777777" w:rsidTr="003F3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1714014" w14:textId="77777777" w:rsidR="00174285" w:rsidRDefault="00174285" w:rsidP="003F3CC9">
            <w:pPr>
              <w:jc w:val="center"/>
            </w:pPr>
            <w:r>
              <w:t>No</w:t>
            </w:r>
          </w:p>
        </w:tc>
        <w:tc>
          <w:tcPr>
            <w:tcW w:w="2104" w:type="dxa"/>
          </w:tcPr>
          <w:p w14:paraId="30B4223F" w14:textId="77777777" w:rsidR="00174285" w:rsidRDefault="00174285" w:rsidP="003F3CC9">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0992A2B5" w14:textId="77777777" w:rsidR="00174285" w:rsidRDefault="00174285" w:rsidP="003F3CC9">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174285" w14:paraId="78B9FEB9"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4EE09DE" w14:textId="77777777" w:rsidR="00174285" w:rsidRDefault="00174285" w:rsidP="003F3CC9">
            <w:pPr>
              <w:jc w:val="center"/>
            </w:pPr>
            <w:r>
              <w:lastRenderedPageBreak/>
              <w:t>1</w:t>
            </w:r>
          </w:p>
        </w:tc>
        <w:tc>
          <w:tcPr>
            <w:tcW w:w="2104" w:type="dxa"/>
          </w:tcPr>
          <w:p w14:paraId="3AFD4DC2" w14:textId="1674C211" w:rsidR="00174285" w:rsidRDefault="00174285" w:rsidP="003F3CC9">
            <w:pPr>
              <w:jc w:val="left"/>
              <w:cnfStyle w:val="000000100000" w:firstRow="0" w:lastRow="0" w:firstColumn="0" w:lastColumn="0" w:oddVBand="0" w:evenVBand="0" w:oddHBand="1" w:evenHBand="0" w:firstRowFirstColumn="0" w:firstRowLastColumn="0" w:lastRowFirstColumn="0" w:lastRowLastColumn="0"/>
            </w:pPr>
            <w:r>
              <w:t xml:space="preserve">Lihat </w:t>
            </w:r>
            <w:r w:rsidR="00E33AC6">
              <w:t>Message</w:t>
            </w:r>
          </w:p>
        </w:tc>
        <w:tc>
          <w:tcPr>
            <w:tcW w:w="4190" w:type="dxa"/>
          </w:tcPr>
          <w:p w14:paraId="229CE997" w14:textId="7808BBA6" w:rsidR="00174285" w:rsidRDefault="00174285" w:rsidP="003F3CC9">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w:t>
            </w:r>
            <w:r w:rsidR="00E33AC6">
              <w:t>seluruh message</w:t>
            </w:r>
            <w:r>
              <w:t xml:space="preserve"> yang telah </w:t>
            </w:r>
            <w:r w:rsidR="00E33AC6">
              <w:t>masuk dalam website IDNFT</w:t>
            </w:r>
          </w:p>
        </w:tc>
      </w:tr>
      <w:tr w:rsidR="00174285" w14:paraId="0A637672" w14:textId="77777777" w:rsidTr="003F3CC9">
        <w:tc>
          <w:tcPr>
            <w:cnfStyle w:val="001000000000" w:firstRow="0" w:lastRow="0" w:firstColumn="1" w:lastColumn="0" w:oddVBand="0" w:evenVBand="0" w:oddHBand="0" w:evenHBand="0" w:firstRowFirstColumn="0" w:firstRowLastColumn="0" w:lastRowFirstColumn="0" w:lastRowLastColumn="0"/>
            <w:tcW w:w="510" w:type="dxa"/>
          </w:tcPr>
          <w:p w14:paraId="126DFA3E" w14:textId="77777777" w:rsidR="00174285" w:rsidRDefault="00174285" w:rsidP="003F3CC9">
            <w:pPr>
              <w:jc w:val="center"/>
            </w:pPr>
            <w:r>
              <w:t>1</w:t>
            </w:r>
          </w:p>
        </w:tc>
        <w:tc>
          <w:tcPr>
            <w:tcW w:w="2104" w:type="dxa"/>
          </w:tcPr>
          <w:p w14:paraId="2025D9E4" w14:textId="1F38DE4A" w:rsidR="00174285" w:rsidRDefault="00E33AC6" w:rsidP="003F3CC9">
            <w:pPr>
              <w:spacing w:line="276" w:lineRule="auto"/>
              <w:jc w:val="left"/>
              <w:cnfStyle w:val="000000000000" w:firstRow="0" w:lastRow="0" w:firstColumn="0" w:lastColumn="0" w:oddVBand="0" w:evenVBand="0" w:oddHBand="0" w:evenHBand="0" w:firstRowFirstColumn="0" w:firstRowLastColumn="0" w:lastRowFirstColumn="0" w:lastRowLastColumn="0"/>
            </w:pPr>
            <w:r>
              <w:t>Hapus Message</w:t>
            </w:r>
          </w:p>
        </w:tc>
        <w:tc>
          <w:tcPr>
            <w:tcW w:w="4190" w:type="dxa"/>
          </w:tcPr>
          <w:p w14:paraId="6724D099" w14:textId="5EE42A3C" w:rsidR="00174285" w:rsidRDefault="00174285" w:rsidP="003F3CC9">
            <w:pPr>
              <w:cnfStyle w:val="000000000000" w:firstRow="0" w:lastRow="0" w:firstColumn="0" w:lastColumn="0" w:oddVBand="0" w:evenVBand="0" w:oddHBand="0" w:evenHBand="0" w:firstRowFirstColumn="0" w:firstRowLastColumn="0" w:lastRowFirstColumn="0" w:lastRowLastColumn="0"/>
            </w:pPr>
            <w:r>
              <w:t xml:space="preserve">Fitur ini digunakan untuk dapat </w:t>
            </w:r>
            <w:r w:rsidR="00E33AC6">
              <w:t>menghapus message yang ada.</w:t>
            </w:r>
          </w:p>
        </w:tc>
      </w:tr>
      <w:tr w:rsidR="00174285" w14:paraId="0F376CA3"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4C3A65E" w14:textId="77777777" w:rsidR="00174285" w:rsidRDefault="00174285" w:rsidP="003F3CC9">
            <w:pPr>
              <w:jc w:val="center"/>
            </w:pPr>
            <w:r>
              <w:t>2</w:t>
            </w:r>
          </w:p>
        </w:tc>
        <w:tc>
          <w:tcPr>
            <w:tcW w:w="2104" w:type="dxa"/>
          </w:tcPr>
          <w:p w14:paraId="00D22B69" w14:textId="4BAF414B" w:rsidR="00174285" w:rsidRDefault="00E33AC6" w:rsidP="003F3CC9">
            <w:pPr>
              <w:spacing w:line="276" w:lineRule="auto"/>
              <w:jc w:val="left"/>
              <w:cnfStyle w:val="000000100000" w:firstRow="0" w:lastRow="0" w:firstColumn="0" w:lastColumn="0" w:oddVBand="0" w:evenVBand="0" w:oddHBand="1" w:evenHBand="0" w:firstRowFirstColumn="0" w:firstRowLastColumn="0" w:lastRowFirstColumn="0" w:lastRowLastColumn="0"/>
            </w:pPr>
            <w:r>
              <w:t xml:space="preserve">Update Status Message </w:t>
            </w:r>
          </w:p>
        </w:tc>
        <w:tc>
          <w:tcPr>
            <w:tcW w:w="4190" w:type="dxa"/>
          </w:tcPr>
          <w:p w14:paraId="19D804A8" w14:textId="3A4E840D" w:rsidR="00174285" w:rsidRDefault="00174285" w:rsidP="003F3CC9">
            <w:pPr>
              <w:cnfStyle w:val="000000100000" w:firstRow="0" w:lastRow="0" w:firstColumn="0" w:lastColumn="0" w:oddVBand="0" w:evenVBand="0" w:oddHBand="1" w:evenHBand="0" w:firstRowFirstColumn="0" w:firstRowLastColumn="0" w:lastRowFirstColumn="0" w:lastRowLastColumn="0"/>
            </w:pPr>
            <w:r>
              <w:t xml:space="preserve">Fitur ini digunakan untuk </w:t>
            </w:r>
            <w:r w:rsidR="00E33AC6">
              <w:t>melakukan update status message jika telah dibalas oleh admin.</w:t>
            </w:r>
          </w:p>
        </w:tc>
      </w:tr>
    </w:tbl>
    <w:p w14:paraId="17F532C2" w14:textId="77777777" w:rsidR="00174285" w:rsidRPr="00174285" w:rsidRDefault="00174285" w:rsidP="00174285">
      <w:pPr>
        <w:tabs>
          <w:tab w:val="left" w:pos="2694"/>
        </w:tabs>
        <w:ind w:left="1647"/>
        <w:rPr>
          <w:b/>
          <w:bCs/>
          <w:color w:val="000000" w:themeColor="text1"/>
        </w:rPr>
      </w:pPr>
    </w:p>
    <w:p w14:paraId="4AE8099B" w14:textId="11FE1FD6"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 xml:space="preserve">Deskripsi Use Case </w:t>
      </w:r>
      <w:r w:rsidRPr="00E4360F">
        <w:rPr>
          <w:b/>
          <w:bCs/>
          <w:color w:val="000000" w:themeColor="text1"/>
          <w:shd w:val="clear" w:color="auto" w:fill="FFFF00"/>
        </w:rPr>
        <w:t>Kelola Halaman Deera NFT</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E4360F" w14:paraId="3A24E09D" w14:textId="77777777" w:rsidTr="003F3CC9">
        <w:tc>
          <w:tcPr>
            <w:tcW w:w="1836" w:type="dxa"/>
          </w:tcPr>
          <w:p w14:paraId="58F6EE5A" w14:textId="77777777" w:rsidR="00E4360F" w:rsidRDefault="00E4360F" w:rsidP="003F3CC9">
            <w:pPr>
              <w:tabs>
                <w:tab w:val="left" w:pos="1418"/>
              </w:tabs>
              <w:rPr>
                <w:color w:val="000000" w:themeColor="text1"/>
              </w:rPr>
            </w:pPr>
            <w:r>
              <w:rPr>
                <w:color w:val="000000" w:themeColor="text1"/>
              </w:rPr>
              <w:t xml:space="preserve">Nama Fungsi    </w:t>
            </w:r>
          </w:p>
        </w:tc>
        <w:tc>
          <w:tcPr>
            <w:tcW w:w="283" w:type="dxa"/>
          </w:tcPr>
          <w:p w14:paraId="1422EB42" w14:textId="77777777" w:rsidR="00E4360F" w:rsidRDefault="00E4360F" w:rsidP="003F3CC9">
            <w:pPr>
              <w:tabs>
                <w:tab w:val="left" w:pos="1418"/>
              </w:tabs>
              <w:rPr>
                <w:color w:val="000000" w:themeColor="text1"/>
              </w:rPr>
            </w:pPr>
            <w:r>
              <w:rPr>
                <w:color w:val="000000" w:themeColor="text1"/>
              </w:rPr>
              <w:t>:</w:t>
            </w:r>
          </w:p>
        </w:tc>
        <w:tc>
          <w:tcPr>
            <w:tcW w:w="4395" w:type="dxa"/>
          </w:tcPr>
          <w:p w14:paraId="1AA8006C" w14:textId="479A8725" w:rsidR="00E4360F" w:rsidRDefault="00E4360F" w:rsidP="003F3CC9">
            <w:pPr>
              <w:tabs>
                <w:tab w:val="left" w:pos="1418"/>
              </w:tabs>
              <w:rPr>
                <w:color w:val="000000" w:themeColor="text1"/>
              </w:rPr>
            </w:pPr>
            <w:r>
              <w:rPr>
                <w:color w:val="000000" w:themeColor="text1"/>
              </w:rPr>
              <w:t>Kelola Halaman Deera NFT</w:t>
            </w:r>
          </w:p>
        </w:tc>
      </w:tr>
      <w:tr w:rsidR="00E4360F" w14:paraId="77D110F3" w14:textId="77777777" w:rsidTr="003F3CC9">
        <w:tc>
          <w:tcPr>
            <w:tcW w:w="1836" w:type="dxa"/>
          </w:tcPr>
          <w:p w14:paraId="33C9B569" w14:textId="77777777" w:rsidR="00E4360F" w:rsidRDefault="00E4360F" w:rsidP="003F3CC9">
            <w:pPr>
              <w:tabs>
                <w:tab w:val="left" w:pos="1418"/>
              </w:tabs>
              <w:rPr>
                <w:color w:val="000000" w:themeColor="text1"/>
              </w:rPr>
            </w:pPr>
            <w:r>
              <w:rPr>
                <w:color w:val="000000" w:themeColor="text1"/>
              </w:rPr>
              <w:t>Aktor</w:t>
            </w:r>
          </w:p>
        </w:tc>
        <w:tc>
          <w:tcPr>
            <w:tcW w:w="283" w:type="dxa"/>
          </w:tcPr>
          <w:p w14:paraId="5C4156D5" w14:textId="77777777" w:rsidR="00E4360F" w:rsidRDefault="00E4360F" w:rsidP="003F3CC9">
            <w:pPr>
              <w:tabs>
                <w:tab w:val="left" w:pos="1418"/>
              </w:tabs>
              <w:rPr>
                <w:color w:val="000000" w:themeColor="text1"/>
              </w:rPr>
            </w:pPr>
            <w:r>
              <w:rPr>
                <w:color w:val="000000" w:themeColor="text1"/>
              </w:rPr>
              <w:t>:</w:t>
            </w:r>
          </w:p>
        </w:tc>
        <w:tc>
          <w:tcPr>
            <w:tcW w:w="4395" w:type="dxa"/>
          </w:tcPr>
          <w:p w14:paraId="51AD137A" w14:textId="77777777" w:rsidR="00E4360F" w:rsidRDefault="00E4360F" w:rsidP="003F3CC9">
            <w:pPr>
              <w:tabs>
                <w:tab w:val="left" w:pos="1418"/>
              </w:tabs>
              <w:rPr>
                <w:color w:val="000000" w:themeColor="text1"/>
              </w:rPr>
            </w:pPr>
            <w:r>
              <w:rPr>
                <w:color w:val="000000" w:themeColor="text1"/>
              </w:rPr>
              <w:t xml:space="preserve">Admin </w:t>
            </w:r>
          </w:p>
        </w:tc>
      </w:tr>
      <w:tr w:rsidR="00E4360F" w14:paraId="2C309A54" w14:textId="77777777" w:rsidTr="003F3CC9">
        <w:tc>
          <w:tcPr>
            <w:tcW w:w="1836" w:type="dxa"/>
          </w:tcPr>
          <w:p w14:paraId="2A842E1E" w14:textId="77777777" w:rsidR="00E4360F" w:rsidRDefault="00E4360F" w:rsidP="003F3CC9">
            <w:pPr>
              <w:tabs>
                <w:tab w:val="left" w:pos="1418"/>
              </w:tabs>
              <w:rPr>
                <w:color w:val="000000" w:themeColor="text1"/>
              </w:rPr>
            </w:pPr>
            <w:r>
              <w:rPr>
                <w:color w:val="000000" w:themeColor="text1"/>
              </w:rPr>
              <w:t>Deskripsi Fungsi</w:t>
            </w:r>
          </w:p>
        </w:tc>
        <w:tc>
          <w:tcPr>
            <w:tcW w:w="283" w:type="dxa"/>
          </w:tcPr>
          <w:p w14:paraId="2BEA07D8" w14:textId="77777777" w:rsidR="00E4360F" w:rsidRDefault="00E4360F" w:rsidP="003F3CC9">
            <w:pPr>
              <w:tabs>
                <w:tab w:val="left" w:pos="1418"/>
              </w:tabs>
              <w:rPr>
                <w:color w:val="000000" w:themeColor="text1"/>
              </w:rPr>
            </w:pPr>
            <w:r>
              <w:rPr>
                <w:color w:val="000000" w:themeColor="text1"/>
              </w:rPr>
              <w:t>:</w:t>
            </w:r>
          </w:p>
        </w:tc>
        <w:tc>
          <w:tcPr>
            <w:tcW w:w="4395" w:type="dxa"/>
          </w:tcPr>
          <w:p w14:paraId="4C3BC63B" w14:textId="629E7714" w:rsidR="00E4360F" w:rsidRDefault="00E4360F" w:rsidP="003F3CC9">
            <w:pPr>
              <w:tabs>
                <w:tab w:val="left" w:pos="1418"/>
              </w:tabs>
              <w:rPr>
                <w:color w:val="000000" w:themeColor="text1"/>
              </w:rPr>
            </w:pPr>
            <w:r>
              <w:rPr>
                <w:color w:val="000000" w:themeColor="text1"/>
              </w:rPr>
              <w:t xml:space="preserve">Fungsi kelola halaman Deera NFT ini digunakan untuk dapat melakukan pengelolaan isi </w:t>
            </w:r>
            <w:r w:rsidRPr="00E4360F">
              <w:rPr>
                <w:color w:val="000000" w:themeColor="text1"/>
                <w:shd w:val="clear" w:color="auto" w:fill="FFFF00"/>
              </w:rPr>
              <w:t>konten dari halaman Deera NFT, seperti………</w:t>
            </w:r>
          </w:p>
        </w:tc>
      </w:tr>
    </w:tbl>
    <w:p w14:paraId="5F9D5AA3" w14:textId="77777777" w:rsidR="00E4360F" w:rsidRPr="00A8428E" w:rsidRDefault="00E4360F" w:rsidP="00E4360F">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E4360F" w14:paraId="588D90FC" w14:textId="77777777" w:rsidTr="003F3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2AAFC0D" w14:textId="77777777" w:rsidR="00E4360F" w:rsidRDefault="00E4360F" w:rsidP="003F3CC9">
            <w:pPr>
              <w:jc w:val="center"/>
            </w:pPr>
            <w:r>
              <w:t>No</w:t>
            </w:r>
          </w:p>
        </w:tc>
        <w:tc>
          <w:tcPr>
            <w:tcW w:w="2104" w:type="dxa"/>
          </w:tcPr>
          <w:p w14:paraId="64945A95" w14:textId="77777777" w:rsidR="00E4360F" w:rsidRDefault="00E4360F" w:rsidP="003F3CC9">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2A63FA7F" w14:textId="77777777" w:rsidR="00E4360F" w:rsidRDefault="00E4360F" w:rsidP="003F3CC9">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E4360F" w14:paraId="4444F28E"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9FFEBE3" w14:textId="77777777" w:rsidR="00E4360F" w:rsidRDefault="00E4360F" w:rsidP="003F3CC9">
            <w:pPr>
              <w:jc w:val="center"/>
            </w:pPr>
            <w:r>
              <w:t>1</w:t>
            </w:r>
          </w:p>
        </w:tc>
        <w:tc>
          <w:tcPr>
            <w:tcW w:w="2104" w:type="dxa"/>
          </w:tcPr>
          <w:p w14:paraId="7A094338" w14:textId="5903AC7F" w:rsidR="00E4360F" w:rsidRDefault="00E4360F" w:rsidP="003F3CC9">
            <w:pPr>
              <w:jc w:val="left"/>
              <w:cnfStyle w:val="000000100000" w:firstRow="0" w:lastRow="0" w:firstColumn="0" w:lastColumn="0" w:oddVBand="0" w:evenVBand="0" w:oddHBand="1" w:evenHBand="0" w:firstRowFirstColumn="0" w:firstRowLastColumn="0" w:lastRowFirstColumn="0" w:lastRowLastColumn="0"/>
            </w:pPr>
            <w:r>
              <w:t>Lihat Konten Halaman Deera NFT</w:t>
            </w:r>
          </w:p>
        </w:tc>
        <w:tc>
          <w:tcPr>
            <w:tcW w:w="4190" w:type="dxa"/>
          </w:tcPr>
          <w:p w14:paraId="5064C0CA" w14:textId="3F35CBDD" w:rsidR="00E4360F" w:rsidRDefault="00E4360F" w:rsidP="003F3CC9">
            <w:pPr>
              <w:jc w:val="left"/>
              <w:cnfStyle w:val="000000100000" w:firstRow="0" w:lastRow="0" w:firstColumn="0" w:lastColumn="0" w:oddVBand="0" w:evenVBand="0" w:oddHBand="1" w:evenHBand="0" w:firstRowFirstColumn="0" w:firstRowLastColumn="0" w:lastRowFirstColumn="0" w:lastRowLastColumn="0"/>
            </w:pPr>
            <w:r>
              <w:t>Fitur ini digunakan untuk melihat isi konten yang sudah ada pada halaman Deera NFT</w:t>
            </w:r>
          </w:p>
        </w:tc>
      </w:tr>
      <w:tr w:rsidR="00E4360F" w14:paraId="0C702751" w14:textId="77777777" w:rsidTr="003F3CC9">
        <w:tc>
          <w:tcPr>
            <w:cnfStyle w:val="001000000000" w:firstRow="0" w:lastRow="0" w:firstColumn="1" w:lastColumn="0" w:oddVBand="0" w:evenVBand="0" w:oddHBand="0" w:evenHBand="0" w:firstRowFirstColumn="0" w:firstRowLastColumn="0" w:lastRowFirstColumn="0" w:lastRowLastColumn="0"/>
            <w:tcW w:w="510" w:type="dxa"/>
          </w:tcPr>
          <w:p w14:paraId="4DD9E6B6" w14:textId="77777777" w:rsidR="00E4360F" w:rsidRDefault="00E4360F" w:rsidP="003F3CC9">
            <w:pPr>
              <w:jc w:val="center"/>
            </w:pPr>
            <w:r>
              <w:t>2</w:t>
            </w:r>
          </w:p>
        </w:tc>
        <w:tc>
          <w:tcPr>
            <w:tcW w:w="2104" w:type="dxa"/>
          </w:tcPr>
          <w:p w14:paraId="3B74AC88" w14:textId="082B6FE9" w:rsidR="00E4360F" w:rsidRDefault="00E4360F" w:rsidP="003F3CC9">
            <w:pPr>
              <w:spacing w:line="276" w:lineRule="auto"/>
              <w:jc w:val="left"/>
              <w:cnfStyle w:val="000000000000" w:firstRow="0" w:lastRow="0" w:firstColumn="0" w:lastColumn="0" w:oddVBand="0" w:evenVBand="0" w:oddHBand="0" w:evenHBand="0" w:firstRowFirstColumn="0" w:firstRowLastColumn="0" w:lastRowFirstColumn="0" w:lastRowLastColumn="0"/>
            </w:pPr>
            <w:r>
              <w:t xml:space="preserve">Hapus Konten </w:t>
            </w:r>
          </w:p>
        </w:tc>
        <w:tc>
          <w:tcPr>
            <w:tcW w:w="4190" w:type="dxa"/>
          </w:tcPr>
          <w:p w14:paraId="060BC423" w14:textId="4C3DFD91" w:rsidR="00E4360F" w:rsidRDefault="00E4360F" w:rsidP="003F3CC9">
            <w:pPr>
              <w:cnfStyle w:val="000000000000" w:firstRow="0" w:lastRow="0" w:firstColumn="0" w:lastColumn="0" w:oddVBand="0" w:evenVBand="0" w:oddHBand="0" w:evenHBand="0" w:firstRowFirstColumn="0" w:firstRowLastColumn="0" w:lastRowFirstColumn="0" w:lastRowLastColumn="0"/>
            </w:pPr>
            <w:r>
              <w:t>Fitur ini digunakan untuk menghapus isi konten yang ada pada halaman Deera NFT.</w:t>
            </w:r>
          </w:p>
        </w:tc>
      </w:tr>
      <w:tr w:rsidR="00E4360F" w14:paraId="414DD23D"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5A11588" w14:textId="77777777" w:rsidR="00E4360F" w:rsidRDefault="00E4360F" w:rsidP="003F3CC9">
            <w:pPr>
              <w:jc w:val="center"/>
            </w:pPr>
            <w:r>
              <w:t>3</w:t>
            </w:r>
          </w:p>
        </w:tc>
        <w:tc>
          <w:tcPr>
            <w:tcW w:w="2104" w:type="dxa"/>
          </w:tcPr>
          <w:p w14:paraId="4FC3EAB5" w14:textId="55F09129" w:rsidR="00E4360F" w:rsidRDefault="00E4360F" w:rsidP="003F3CC9">
            <w:pPr>
              <w:spacing w:line="276" w:lineRule="auto"/>
              <w:jc w:val="left"/>
              <w:cnfStyle w:val="000000100000" w:firstRow="0" w:lastRow="0" w:firstColumn="0" w:lastColumn="0" w:oddVBand="0" w:evenVBand="0" w:oddHBand="1" w:evenHBand="0" w:firstRowFirstColumn="0" w:firstRowLastColumn="0" w:lastRowFirstColumn="0" w:lastRowLastColumn="0"/>
            </w:pPr>
            <w:r>
              <w:t>Update Konten</w:t>
            </w:r>
          </w:p>
        </w:tc>
        <w:tc>
          <w:tcPr>
            <w:tcW w:w="4190" w:type="dxa"/>
          </w:tcPr>
          <w:p w14:paraId="2A0FF59A" w14:textId="3905B729" w:rsidR="00E4360F" w:rsidRDefault="00E4360F" w:rsidP="003F3CC9">
            <w:pPr>
              <w:cnfStyle w:val="000000100000" w:firstRow="0" w:lastRow="0" w:firstColumn="0" w:lastColumn="0" w:oddVBand="0" w:evenVBand="0" w:oddHBand="1" w:evenHBand="0" w:firstRowFirstColumn="0" w:firstRowLastColumn="0" w:lastRowFirstColumn="0" w:lastRowLastColumn="0"/>
            </w:pPr>
            <w:r>
              <w:t>Fitur ini digunakan untuk mengubah informasi mengenai isi konten dalam halaman Deera NFT seperti teks, gambar, dll.</w:t>
            </w:r>
          </w:p>
        </w:tc>
      </w:tr>
    </w:tbl>
    <w:p w14:paraId="5D180D89" w14:textId="77777777" w:rsidR="00E4360F" w:rsidRPr="00E4360F" w:rsidRDefault="00E4360F" w:rsidP="00E4360F">
      <w:pPr>
        <w:tabs>
          <w:tab w:val="left" w:pos="2694"/>
        </w:tabs>
        <w:ind w:left="1647"/>
        <w:rPr>
          <w:b/>
          <w:bCs/>
          <w:color w:val="000000" w:themeColor="text1"/>
        </w:rPr>
      </w:pPr>
    </w:p>
    <w:p w14:paraId="314D9CA4" w14:textId="0E25E6DF" w:rsidR="00E4360F"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Shop &amp; Merch</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E4360F" w14:paraId="5A7F7CE1" w14:textId="77777777" w:rsidTr="003F3CC9">
        <w:tc>
          <w:tcPr>
            <w:tcW w:w="1836" w:type="dxa"/>
          </w:tcPr>
          <w:p w14:paraId="5B2DF35C" w14:textId="77777777" w:rsidR="00E4360F" w:rsidRDefault="00E4360F" w:rsidP="003F3CC9">
            <w:pPr>
              <w:tabs>
                <w:tab w:val="left" w:pos="1418"/>
              </w:tabs>
              <w:rPr>
                <w:color w:val="000000" w:themeColor="text1"/>
              </w:rPr>
            </w:pPr>
            <w:r>
              <w:rPr>
                <w:color w:val="000000" w:themeColor="text1"/>
              </w:rPr>
              <w:lastRenderedPageBreak/>
              <w:t xml:space="preserve">Nama Fungsi    </w:t>
            </w:r>
          </w:p>
        </w:tc>
        <w:tc>
          <w:tcPr>
            <w:tcW w:w="283" w:type="dxa"/>
          </w:tcPr>
          <w:p w14:paraId="0CDDFFEB" w14:textId="77777777" w:rsidR="00E4360F" w:rsidRDefault="00E4360F" w:rsidP="003F3CC9">
            <w:pPr>
              <w:tabs>
                <w:tab w:val="left" w:pos="1418"/>
              </w:tabs>
              <w:rPr>
                <w:color w:val="000000" w:themeColor="text1"/>
              </w:rPr>
            </w:pPr>
            <w:r>
              <w:rPr>
                <w:color w:val="000000" w:themeColor="text1"/>
              </w:rPr>
              <w:t>:</w:t>
            </w:r>
          </w:p>
        </w:tc>
        <w:tc>
          <w:tcPr>
            <w:tcW w:w="4395" w:type="dxa"/>
          </w:tcPr>
          <w:p w14:paraId="3BAF98A3" w14:textId="24AB9C5F" w:rsidR="00E4360F" w:rsidRDefault="00E4360F" w:rsidP="003F3CC9">
            <w:pPr>
              <w:tabs>
                <w:tab w:val="left" w:pos="1418"/>
              </w:tabs>
              <w:rPr>
                <w:color w:val="000000" w:themeColor="text1"/>
              </w:rPr>
            </w:pPr>
            <w:r>
              <w:rPr>
                <w:color w:val="000000" w:themeColor="text1"/>
              </w:rPr>
              <w:t>Kelola Shop &amp; Merc</w:t>
            </w:r>
            <w:r w:rsidR="00480A7C">
              <w:rPr>
                <w:color w:val="000000" w:themeColor="text1"/>
              </w:rPr>
              <w:t>h</w:t>
            </w:r>
          </w:p>
        </w:tc>
      </w:tr>
      <w:tr w:rsidR="00E4360F" w14:paraId="4711456D" w14:textId="77777777" w:rsidTr="003F3CC9">
        <w:tc>
          <w:tcPr>
            <w:tcW w:w="1836" w:type="dxa"/>
          </w:tcPr>
          <w:p w14:paraId="67E6B182" w14:textId="77777777" w:rsidR="00E4360F" w:rsidRDefault="00E4360F" w:rsidP="003F3CC9">
            <w:pPr>
              <w:tabs>
                <w:tab w:val="left" w:pos="1418"/>
              </w:tabs>
              <w:rPr>
                <w:color w:val="000000" w:themeColor="text1"/>
              </w:rPr>
            </w:pPr>
            <w:r>
              <w:rPr>
                <w:color w:val="000000" w:themeColor="text1"/>
              </w:rPr>
              <w:t>Aktor</w:t>
            </w:r>
          </w:p>
        </w:tc>
        <w:tc>
          <w:tcPr>
            <w:tcW w:w="283" w:type="dxa"/>
          </w:tcPr>
          <w:p w14:paraId="1834A60A" w14:textId="77777777" w:rsidR="00E4360F" w:rsidRDefault="00E4360F" w:rsidP="003F3CC9">
            <w:pPr>
              <w:tabs>
                <w:tab w:val="left" w:pos="1418"/>
              </w:tabs>
              <w:rPr>
                <w:color w:val="000000" w:themeColor="text1"/>
              </w:rPr>
            </w:pPr>
            <w:r>
              <w:rPr>
                <w:color w:val="000000" w:themeColor="text1"/>
              </w:rPr>
              <w:t>:</w:t>
            </w:r>
          </w:p>
        </w:tc>
        <w:tc>
          <w:tcPr>
            <w:tcW w:w="4395" w:type="dxa"/>
          </w:tcPr>
          <w:p w14:paraId="36D290FF" w14:textId="77777777" w:rsidR="00E4360F" w:rsidRDefault="00E4360F" w:rsidP="003F3CC9">
            <w:pPr>
              <w:tabs>
                <w:tab w:val="left" w:pos="1418"/>
              </w:tabs>
              <w:rPr>
                <w:color w:val="000000" w:themeColor="text1"/>
              </w:rPr>
            </w:pPr>
            <w:r>
              <w:rPr>
                <w:color w:val="000000" w:themeColor="text1"/>
              </w:rPr>
              <w:t xml:space="preserve">Admin </w:t>
            </w:r>
          </w:p>
        </w:tc>
      </w:tr>
      <w:tr w:rsidR="00E4360F" w14:paraId="06C57419" w14:textId="77777777" w:rsidTr="003F3CC9">
        <w:tc>
          <w:tcPr>
            <w:tcW w:w="1836" w:type="dxa"/>
          </w:tcPr>
          <w:p w14:paraId="7CA148AD" w14:textId="77777777" w:rsidR="00E4360F" w:rsidRDefault="00E4360F" w:rsidP="003F3CC9">
            <w:pPr>
              <w:tabs>
                <w:tab w:val="left" w:pos="1418"/>
              </w:tabs>
              <w:rPr>
                <w:color w:val="000000" w:themeColor="text1"/>
              </w:rPr>
            </w:pPr>
            <w:r>
              <w:rPr>
                <w:color w:val="000000" w:themeColor="text1"/>
              </w:rPr>
              <w:t>Deskripsi Fungsi</w:t>
            </w:r>
          </w:p>
        </w:tc>
        <w:tc>
          <w:tcPr>
            <w:tcW w:w="283" w:type="dxa"/>
          </w:tcPr>
          <w:p w14:paraId="526E0C22" w14:textId="77777777" w:rsidR="00E4360F" w:rsidRDefault="00E4360F" w:rsidP="003F3CC9">
            <w:pPr>
              <w:tabs>
                <w:tab w:val="left" w:pos="1418"/>
              </w:tabs>
              <w:rPr>
                <w:color w:val="000000" w:themeColor="text1"/>
              </w:rPr>
            </w:pPr>
            <w:r>
              <w:rPr>
                <w:color w:val="000000" w:themeColor="text1"/>
              </w:rPr>
              <w:t>:</w:t>
            </w:r>
          </w:p>
        </w:tc>
        <w:tc>
          <w:tcPr>
            <w:tcW w:w="4395" w:type="dxa"/>
          </w:tcPr>
          <w:p w14:paraId="62D454C8" w14:textId="11C42F0B" w:rsidR="00E4360F" w:rsidRDefault="00E4360F" w:rsidP="003F3CC9">
            <w:pPr>
              <w:tabs>
                <w:tab w:val="left" w:pos="1418"/>
              </w:tabs>
              <w:rPr>
                <w:color w:val="000000" w:themeColor="text1"/>
              </w:rPr>
            </w:pPr>
            <w:r>
              <w:rPr>
                <w:color w:val="000000" w:themeColor="text1"/>
              </w:rPr>
              <w:t>Fungsi kelola Shop &amp; Merch ini digunakan untuk dapat melakukan pengelolaan isi konten dari halaman shop &amp; merch, seperti</w:t>
            </w:r>
            <w:r w:rsidR="00480A7C">
              <w:rPr>
                <w:color w:val="000000" w:themeColor="text1"/>
              </w:rPr>
              <w:t xml:space="preserve"> lihat produk,</w:t>
            </w:r>
            <w:r>
              <w:rPr>
                <w:color w:val="000000" w:themeColor="text1"/>
              </w:rPr>
              <w:t xml:space="preserve"> tambah </w:t>
            </w:r>
            <w:r w:rsidR="00480A7C">
              <w:rPr>
                <w:color w:val="000000" w:themeColor="text1"/>
              </w:rPr>
              <w:t>produk, hapus produk, update produk.</w:t>
            </w:r>
          </w:p>
        </w:tc>
      </w:tr>
    </w:tbl>
    <w:p w14:paraId="600384B9" w14:textId="77777777" w:rsidR="00E4360F" w:rsidRPr="00A8428E" w:rsidRDefault="00E4360F" w:rsidP="00E4360F">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E4360F" w14:paraId="4CAD9FB3" w14:textId="77777777" w:rsidTr="003F3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02079C68" w14:textId="77777777" w:rsidR="00E4360F" w:rsidRDefault="00E4360F" w:rsidP="003F3CC9">
            <w:pPr>
              <w:jc w:val="center"/>
            </w:pPr>
            <w:r>
              <w:t>No</w:t>
            </w:r>
          </w:p>
        </w:tc>
        <w:tc>
          <w:tcPr>
            <w:tcW w:w="2104" w:type="dxa"/>
          </w:tcPr>
          <w:p w14:paraId="7907E42C" w14:textId="77777777" w:rsidR="00E4360F" w:rsidRDefault="00E4360F" w:rsidP="003F3CC9">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3EC95423" w14:textId="77777777" w:rsidR="00E4360F" w:rsidRDefault="00E4360F" w:rsidP="003F3CC9">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480A7C" w14:paraId="75BC5000"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444F181" w14:textId="5456124D" w:rsidR="00480A7C" w:rsidRDefault="00480A7C" w:rsidP="003F3CC9">
            <w:pPr>
              <w:jc w:val="center"/>
            </w:pPr>
            <w:r>
              <w:t>1</w:t>
            </w:r>
          </w:p>
        </w:tc>
        <w:tc>
          <w:tcPr>
            <w:tcW w:w="2104" w:type="dxa"/>
          </w:tcPr>
          <w:p w14:paraId="23F1C61F" w14:textId="4FFDDF92" w:rsidR="00480A7C" w:rsidRDefault="00480A7C" w:rsidP="00480A7C">
            <w:pPr>
              <w:jc w:val="left"/>
              <w:cnfStyle w:val="000000100000" w:firstRow="0" w:lastRow="0" w:firstColumn="0" w:lastColumn="0" w:oddVBand="0" w:evenVBand="0" w:oddHBand="1" w:evenHBand="0" w:firstRowFirstColumn="0" w:firstRowLastColumn="0" w:lastRowFirstColumn="0" w:lastRowLastColumn="0"/>
            </w:pPr>
            <w:r>
              <w:t>Lihat Produk</w:t>
            </w:r>
          </w:p>
        </w:tc>
        <w:tc>
          <w:tcPr>
            <w:tcW w:w="4190" w:type="dxa"/>
          </w:tcPr>
          <w:p w14:paraId="0D4A4817" w14:textId="5F205A62" w:rsidR="00480A7C" w:rsidRDefault="00480A7C" w:rsidP="00480A7C">
            <w:pPr>
              <w:jc w:val="left"/>
              <w:cnfStyle w:val="000000100000" w:firstRow="0" w:lastRow="0" w:firstColumn="0" w:lastColumn="0" w:oddVBand="0" w:evenVBand="0" w:oddHBand="1" w:evenHBand="0" w:firstRowFirstColumn="0" w:firstRowLastColumn="0" w:lastRowFirstColumn="0" w:lastRowLastColumn="0"/>
            </w:pPr>
            <w:r>
              <w:t>Fitur ini digunakan untuk melihat seluruh produk yang telah ditampilkan</w:t>
            </w:r>
          </w:p>
        </w:tc>
      </w:tr>
      <w:tr w:rsidR="00E4360F" w14:paraId="53319620" w14:textId="77777777" w:rsidTr="003F3CC9">
        <w:tc>
          <w:tcPr>
            <w:cnfStyle w:val="001000000000" w:firstRow="0" w:lastRow="0" w:firstColumn="1" w:lastColumn="0" w:oddVBand="0" w:evenVBand="0" w:oddHBand="0" w:evenHBand="0" w:firstRowFirstColumn="0" w:firstRowLastColumn="0" w:lastRowFirstColumn="0" w:lastRowLastColumn="0"/>
            <w:tcW w:w="510" w:type="dxa"/>
          </w:tcPr>
          <w:p w14:paraId="3BD47FD4" w14:textId="77777777" w:rsidR="00E4360F" w:rsidRDefault="00E4360F" w:rsidP="003F3CC9">
            <w:pPr>
              <w:jc w:val="center"/>
            </w:pPr>
            <w:r>
              <w:t>1</w:t>
            </w:r>
          </w:p>
        </w:tc>
        <w:tc>
          <w:tcPr>
            <w:tcW w:w="2104" w:type="dxa"/>
          </w:tcPr>
          <w:p w14:paraId="6238ADC6" w14:textId="744A7ABB" w:rsidR="00E4360F" w:rsidRDefault="00480A7C" w:rsidP="003F3CC9">
            <w:pPr>
              <w:jc w:val="left"/>
              <w:cnfStyle w:val="000000000000" w:firstRow="0" w:lastRow="0" w:firstColumn="0" w:lastColumn="0" w:oddVBand="0" w:evenVBand="0" w:oddHBand="0" w:evenHBand="0" w:firstRowFirstColumn="0" w:firstRowLastColumn="0" w:lastRowFirstColumn="0" w:lastRowLastColumn="0"/>
            </w:pPr>
            <w:r>
              <w:t>Tambah Produk</w:t>
            </w:r>
          </w:p>
        </w:tc>
        <w:tc>
          <w:tcPr>
            <w:tcW w:w="4190" w:type="dxa"/>
          </w:tcPr>
          <w:p w14:paraId="336F62E4" w14:textId="5F1158BF" w:rsidR="00E4360F" w:rsidRDefault="00E4360F" w:rsidP="003F3CC9">
            <w:pPr>
              <w:jc w:val="left"/>
              <w:cnfStyle w:val="000000000000" w:firstRow="0" w:lastRow="0" w:firstColumn="0" w:lastColumn="0" w:oddVBand="0" w:evenVBand="0" w:oddHBand="0" w:evenHBand="0" w:firstRowFirstColumn="0" w:firstRowLastColumn="0" w:lastRowFirstColumn="0" w:lastRowLastColumn="0"/>
            </w:pPr>
            <w:r>
              <w:t xml:space="preserve">Fitur ini digunakan untuk </w:t>
            </w:r>
            <w:r w:rsidR="00480A7C">
              <w:t>dapat menambahkan</w:t>
            </w:r>
            <w:r w:rsidR="000A3EC8">
              <w:t xml:space="preserve"> data produk pada halaman Shop &amp; Merch</w:t>
            </w:r>
          </w:p>
        </w:tc>
      </w:tr>
      <w:tr w:rsidR="00E4360F" w14:paraId="41EDBD3D"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3059268A" w14:textId="77777777" w:rsidR="00E4360F" w:rsidRDefault="00E4360F" w:rsidP="003F3CC9">
            <w:pPr>
              <w:jc w:val="center"/>
            </w:pPr>
            <w:r>
              <w:t>1</w:t>
            </w:r>
          </w:p>
        </w:tc>
        <w:tc>
          <w:tcPr>
            <w:tcW w:w="2104" w:type="dxa"/>
          </w:tcPr>
          <w:p w14:paraId="67283899" w14:textId="6A3E6312" w:rsidR="00E4360F" w:rsidRDefault="00480A7C" w:rsidP="003F3CC9">
            <w:pPr>
              <w:spacing w:line="276" w:lineRule="auto"/>
              <w:jc w:val="left"/>
              <w:cnfStyle w:val="000000100000" w:firstRow="0" w:lastRow="0" w:firstColumn="0" w:lastColumn="0" w:oddVBand="0" w:evenVBand="0" w:oddHBand="1" w:evenHBand="0" w:firstRowFirstColumn="0" w:firstRowLastColumn="0" w:lastRowFirstColumn="0" w:lastRowLastColumn="0"/>
            </w:pPr>
            <w:r>
              <w:t>Hapus Produk</w:t>
            </w:r>
          </w:p>
        </w:tc>
        <w:tc>
          <w:tcPr>
            <w:tcW w:w="4190" w:type="dxa"/>
          </w:tcPr>
          <w:p w14:paraId="0D1035D4" w14:textId="4FDCF4CB" w:rsidR="00E4360F" w:rsidRDefault="00E4360F" w:rsidP="003F3CC9">
            <w:pPr>
              <w:cnfStyle w:val="000000100000" w:firstRow="0" w:lastRow="0" w:firstColumn="0" w:lastColumn="0" w:oddVBand="0" w:evenVBand="0" w:oddHBand="1" w:evenHBand="0" w:firstRowFirstColumn="0" w:firstRowLastColumn="0" w:lastRowFirstColumn="0" w:lastRowLastColumn="0"/>
            </w:pPr>
            <w:r>
              <w:t xml:space="preserve">Fitur ini digunakan untuk dapat </w:t>
            </w:r>
            <w:r w:rsidR="000A3EC8">
              <w:t>menghapus data produk pada halaman Shop &amp; Merch</w:t>
            </w:r>
          </w:p>
        </w:tc>
      </w:tr>
      <w:tr w:rsidR="00E4360F" w14:paraId="23348105" w14:textId="77777777" w:rsidTr="003F3CC9">
        <w:tc>
          <w:tcPr>
            <w:cnfStyle w:val="001000000000" w:firstRow="0" w:lastRow="0" w:firstColumn="1" w:lastColumn="0" w:oddVBand="0" w:evenVBand="0" w:oddHBand="0" w:evenHBand="0" w:firstRowFirstColumn="0" w:firstRowLastColumn="0" w:lastRowFirstColumn="0" w:lastRowLastColumn="0"/>
            <w:tcW w:w="510" w:type="dxa"/>
          </w:tcPr>
          <w:p w14:paraId="5881A1FA" w14:textId="77777777" w:rsidR="00E4360F" w:rsidRDefault="00E4360F" w:rsidP="003F3CC9">
            <w:pPr>
              <w:jc w:val="center"/>
            </w:pPr>
            <w:r>
              <w:t>2</w:t>
            </w:r>
          </w:p>
        </w:tc>
        <w:tc>
          <w:tcPr>
            <w:tcW w:w="2104" w:type="dxa"/>
          </w:tcPr>
          <w:p w14:paraId="002FE557" w14:textId="4F123178" w:rsidR="00E4360F" w:rsidRDefault="00480A7C" w:rsidP="003F3CC9">
            <w:pPr>
              <w:spacing w:line="276" w:lineRule="auto"/>
              <w:jc w:val="left"/>
              <w:cnfStyle w:val="000000000000" w:firstRow="0" w:lastRow="0" w:firstColumn="0" w:lastColumn="0" w:oddVBand="0" w:evenVBand="0" w:oddHBand="0" w:evenHBand="0" w:firstRowFirstColumn="0" w:firstRowLastColumn="0" w:lastRowFirstColumn="0" w:lastRowLastColumn="0"/>
            </w:pPr>
            <w:r>
              <w:t>Update Produk</w:t>
            </w:r>
          </w:p>
        </w:tc>
        <w:tc>
          <w:tcPr>
            <w:tcW w:w="4190" w:type="dxa"/>
          </w:tcPr>
          <w:p w14:paraId="487DF533" w14:textId="4E23E1CF" w:rsidR="00E4360F" w:rsidRDefault="00E4360F" w:rsidP="003F3CC9">
            <w:pPr>
              <w:cnfStyle w:val="000000000000" w:firstRow="0" w:lastRow="0" w:firstColumn="0" w:lastColumn="0" w:oddVBand="0" w:evenVBand="0" w:oddHBand="0" w:evenHBand="0" w:firstRowFirstColumn="0" w:firstRowLastColumn="0" w:lastRowFirstColumn="0" w:lastRowLastColumn="0"/>
            </w:pPr>
            <w:r>
              <w:t>Fitur ini digunakan untuk m</w:t>
            </w:r>
            <w:r w:rsidR="000A3EC8">
              <w:t>elakukan update data produk pada halaman Shop &amp; Merch.</w:t>
            </w:r>
          </w:p>
        </w:tc>
      </w:tr>
    </w:tbl>
    <w:p w14:paraId="5F16C403" w14:textId="77777777" w:rsidR="00E4360F" w:rsidRPr="00E4360F" w:rsidRDefault="00E4360F" w:rsidP="00E4360F">
      <w:pPr>
        <w:tabs>
          <w:tab w:val="left" w:pos="2694"/>
        </w:tabs>
        <w:ind w:left="1647"/>
        <w:rPr>
          <w:b/>
          <w:bCs/>
          <w:color w:val="000000" w:themeColor="text1"/>
        </w:rPr>
      </w:pPr>
    </w:p>
    <w:p w14:paraId="175950C9" w14:textId="519AA567"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Portofolio</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0A3EC8" w14:paraId="3857E888" w14:textId="77777777" w:rsidTr="003F3CC9">
        <w:tc>
          <w:tcPr>
            <w:tcW w:w="1836" w:type="dxa"/>
          </w:tcPr>
          <w:p w14:paraId="3E659344" w14:textId="77777777" w:rsidR="000A3EC8" w:rsidRDefault="000A3EC8" w:rsidP="003F3CC9">
            <w:pPr>
              <w:tabs>
                <w:tab w:val="left" w:pos="1418"/>
              </w:tabs>
              <w:rPr>
                <w:color w:val="000000" w:themeColor="text1"/>
              </w:rPr>
            </w:pPr>
            <w:r>
              <w:rPr>
                <w:color w:val="000000" w:themeColor="text1"/>
              </w:rPr>
              <w:t xml:space="preserve">Nama Fungsi    </w:t>
            </w:r>
          </w:p>
        </w:tc>
        <w:tc>
          <w:tcPr>
            <w:tcW w:w="283" w:type="dxa"/>
          </w:tcPr>
          <w:p w14:paraId="59CF7AFC" w14:textId="77777777" w:rsidR="000A3EC8" w:rsidRDefault="000A3EC8" w:rsidP="003F3CC9">
            <w:pPr>
              <w:tabs>
                <w:tab w:val="left" w:pos="1418"/>
              </w:tabs>
              <w:rPr>
                <w:color w:val="000000" w:themeColor="text1"/>
              </w:rPr>
            </w:pPr>
            <w:r>
              <w:rPr>
                <w:color w:val="000000" w:themeColor="text1"/>
              </w:rPr>
              <w:t>:</w:t>
            </w:r>
          </w:p>
        </w:tc>
        <w:tc>
          <w:tcPr>
            <w:tcW w:w="4395" w:type="dxa"/>
          </w:tcPr>
          <w:p w14:paraId="07ADF9E1" w14:textId="5C269265" w:rsidR="000A3EC8" w:rsidRDefault="000A3EC8" w:rsidP="003F3CC9">
            <w:pPr>
              <w:tabs>
                <w:tab w:val="left" w:pos="1418"/>
              </w:tabs>
              <w:rPr>
                <w:color w:val="000000" w:themeColor="text1"/>
              </w:rPr>
            </w:pPr>
            <w:r>
              <w:rPr>
                <w:color w:val="000000" w:themeColor="text1"/>
              </w:rPr>
              <w:t>Kelola Portofolio</w:t>
            </w:r>
          </w:p>
        </w:tc>
      </w:tr>
      <w:tr w:rsidR="000A3EC8" w14:paraId="2565DE90" w14:textId="77777777" w:rsidTr="003F3CC9">
        <w:tc>
          <w:tcPr>
            <w:tcW w:w="1836" w:type="dxa"/>
          </w:tcPr>
          <w:p w14:paraId="1F80814D" w14:textId="77777777" w:rsidR="000A3EC8" w:rsidRDefault="000A3EC8" w:rsidP="003F3CC9">
            <w:pPr>
              <w:tabs>
                <w:tab w:val="left" w:pos="1418"/>
              </w:tabs>
              <w:rPr>
                <w:color w:val="000000" w:themeColor="text1"/>
              </w:rPr>
            </w:pPr>
            <w:r>
              <w:rPr>
                <w:color w:val="000000" w:themeColor="text1"/>
              </w:rPr>
              <w:t>Aktor</w:t>
            </w:r>
          </w:p>
        </w:tc>
        <w:tc>
          <w:tcPr>
            <w:tcW w:w="283" w:type="dxa"/>
          </w:tcPr>
          <w:p w14:paraId="1FED1CEC" w14:textId="77777777" w:rsidR="000A3EC8" w:rsidRDefault="000A3EC8" w:rsidP="003F3CC9">
            <w:pPr>
              <w:tabs>
                <w:tab w:val="left" w:pos="1418"/>
              </w:tabs>
              <w:rPr>
                <w:color w:val="000000" w:themeColor="text1"/>
              </w:rPr>
            </w:pPr>
            <w:r>
              <w:rPr>
                <w:color w:val="000000" w:themeColor="text1"/>
              </w:rPr>
              <w:t>:</w:t>
            </w:r>
          </w:p>
        </w:tc>
        <w:tc>
          <w:tcPr>
            <w:tcW w:w="4395" w:type="dxa"/>
          </w:tcPr>
          <w:p w14:paraId="667B5B2E" w14:textId="34778D98" w:rsidR="000A3EC8" w:rsidRDefault="000A3EC8" w:rsidP="003F3CC9">
            <w:pPr>
              <w:tabs>
                <w:tab w:val="left" w:pos="1418"/>
              </w:tabs>
              <w:rPr>
                <w:color w:val="000000" w:themeColor="text1"/>
              </w:rPr>
            </w:pPr>
            <w:r>
              <w:rPr>
                <w:color w:val="000000" w:themeColor="text1"/>
              </w:rPr>
              <w:t xml:space="preserve">Member </w:t>
            </w:r>
          </w:p>
        </w:tc>
      </w:tr>
      <w:tr w:rsidR="000A3EC8" w14:paraId="2EE3D293" w14:textId="77777777" w:rsidTr="003F3CC9">
        <w:tc>
          <w:tcPr>
            <w:tcW w:w="1836" w:type="dxa"/>
          </w:tcPr>
          <w:p w14:paraId="5017EE89" w14:textId="77777777" w:rsidR="000A3EC8" w:rsidRDefault="000A3EC8" w:rsidP="003F3CC9">
            <w:pPr>
              <w:tabs>
                <w:tab w:val="left" w:pos="1418"/>
              </w:tabs>
              <w:rPr>
                <w:color w:val="000000" w:themeColor="text1"/>
              </w:rPr>
            </w:pPr>
            <w:r>
              <w:rPr>
                <w:color w:val="000000" w:themeColor="text1"/>
              </w:rPr>
              <w:t>Deskripsi Fungsi</w:t>
            </w:r>
          </w:p>
        </w:tc>
        <w:tc>
          <w:tcPr>
            <w:tcW w:w="283" w:type="dxa"/>
          </w:tcPr>
          <w:p w14:paraId="4126EEC3" w14:textId="77777777" w:rsidR="000A3EC8" w:rsidRDefault="000A3EC8" w:rsidP="003F3CC9">
            <w:pPr>
              <w:tabs>
                <w:tab w:val="left" w:pos="1418"/>
              </w:tabs>
              <w:rPr>
                <w:color w:val="000000" w:themeColor="text1"/>
              </w:rPr>
            </w:pPr>
            <w:r>
              <w:rPr>
                <w:color w:val="000000" w:themeColor="text1"/>
              </w:rPr>
              <w:t>:</w:t>
            </w:r>
          </w:p>
        </w:tc>
        <w:tc>
          <w:tcPr>
            <w:tcW w:w="4395" w:type="dxa"/>
          </w:tcPr>
          <w:p w14:paraId="0DA28563" w14:textId="5C9D2DF7" w:rsidR="000A3EC8" w:rsidRDefault="000A3EC8" w:rsidP="003F3CC9">
            <w:pPr>
              <w:tabs>
                <w:tab w:val="left" w:pos="1418"/>
              </w:tabs>
              <w:rPr>
                <w:color w:val="000000" w:themeColor="text1"/>
              </w:rPr>
            </w:pPr>
            <w:r>
              <w:rPr>
                <w:color w:val="000000" w:themeColor="text1"/>
              </w:rPr>
              <w:t>Fungsi kelola portofolio ini digunakan untuk dapat melakukan pengelolaan data portofolio yang dapat diupload oleh member, seperti lihat portofolio, tambah portofolio, hapus portopolio, dan update portofolio.</w:t>
            </w:r>
          </w:p>
        </w:tc>
      </w:tr>
    </w:tbl>
    <w:p w14:paraId="7512204D" w14:textId="77777777" w:rsidR="000A3EC8" w:rsidRPr="00A8428E" w:rsidRDefault="000A3EC8" w:rsidP="000A3EC8">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0A3EC8" w14:paraId="1294BA72" w14:textId="77777777" w:rsidTr="003F3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536E0E13" w14:textId="77777777" w:rsidR="000A3EC8" w:rsidRDefault="000A3EC8" w:rsidP="003F3CC9">
            <w:pPr>
              <w:jc w:val="center"/>
            </w:pPr>
            <w:r>
              <w:lastRenderedPageBreak/>
              <w:t>No</w:t>
            </w:r>
          </w:p>
        </w:tc>
        <w:tc>
          <w:tcPr>
            <w:tcW w:w="2104" w:type="dxa"/>
          </w:tcPr>
          <w:p w14:paraId="401EE284" w14:textId="77777777" w:rsidR="000A3EC8" w:rsidRDefault="000A3EC8" w:rsidP="003F3CC9">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7BE4C634" w14:textId="77777777" w:rsidR="000A3EC8" w:rsidRDefault="000A3EC8" w:rsidP="003F3CC9">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0A3EC8" w14:paraId="0BD38824"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6EC15D23" w14:textId="77777777" w:rsidR="000A3EC8" w:rsidRDefault="000A3EC8" w:rsidP="003F3CC9">
            <w:pPr>
              <w:jc w:val="center"/>
            </w:pPr>
            <w:r>
              <w:t>1</w:t>
            </w:r>
          </w:p>
        </w:tc>
        <w:tc>
          <w:tcPr>
            <w:tcW w:w="2104" w:type="dxa"/>
          </w:tcPr>
          <w:p w14:paraId="0B1EEAA0" w14:textId="464F1A7B" w:rsidR="000A3EC8" w:rsidRDefault="000A3EC8" w:rsidP="003F3CC9">
            <w:pPr>
              <w:jc w:val="left"/>
              <w:cnfStyle w:val="000000100000" w:firstRow="0" w:lastRow="0" w:firstColumn="0" w:lastColumn="0" w:oddVBand="0" w:evenVBand="0" w:oddHBand="1" w:evenHBand="0" w:firstRowFirstColumn="0" w:firstRowLastColumn="0" w:lastRowFirstColumn="0" w:lastRowLastColumn="0"/>
            </w:pPr>
            <w:r>
              <w:t>Lihat Portofolio</w:t>
            </w:r>
          </w:p>
        </w:tc>
        <w:tc>
          <w:tcPr>
            <w:tcW w:w="4190" w:type="dxa"/>
          </w:tcPr>
          <w:p w14:paraId="3C1BA69C" w14:textId="0DC0A2C3" w:rsidR="000A3EC8" w:rsidRDefault="000A3EC8" w:rsidP="003F3CC9">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portofolio yang telah ada. </w:t>
            </w:r>
          </w:p>
        </w:tc>
      </w:tr>
      <w:tr w:rsidR="000A3EC8" w14:paraId="5CAF41CD" w14:textId="77777777" w:rsidTr="003F3CC9">
        <w:tc>
          <w:tcPr>
            <w:cnfStyle w:val="001000000000" w:firstRow="0" w:lastRow="0" w:firstColumn="1" w:lastColumn="0" w:oddVBand="0" w:evenVBand="0" w:oddHBand="0" w:evenHBand="0" w:firstRowFirstColumn="0" w:firstRowLastColumn="0" w:lastRowFirstColumn="0" w:lastRowLastColumn="0"/>
            <w:tcW w:w="510" w:type="dxa"/>
          </w:tcPr>
          <w:p w14:paraId="4D1A7BE8" w14:textId="77777777" w:rsidR="000A3EC8" w:rsidRDefault="000A3EC8" w:rsidP="003F3CC9">
            <w:pPr>
              <w:jc w:val="center"/>
            </w:pPr>
            <w:r>
              <w:t>1</w:t>
            </w:r>
          </w:p>
        </w:tc>
        <w:tc>
          <w:tcPr>
            <w:tcW w:w="2104" w:type="dxa"/>
          </w:tcPr>
          <w:p w14:paraId="0C106148" w14:textId="107A2CC5" w:rsidR="000A3EC8" w:rsidRDefault="000A3EC8" w:rsidP="003F3CC9">
            <w:pPr>
              <w:spacing w:line="276" w:lineRule="auto"/>
              <w:jc w:val="left"/>
              <w:cnfStyle w:val="000000000000" w:firstRow="0" w:lastRow="0" w:firstColumn="0" w:lastColumn="0" w:oddVBand="0" w:evenVBand="0" w:oddHBand="0" w:evenHBand="0" w:firstRowFirstColumn="0" w:firstRowLastColumn="0" w:lastRowFirstColumn="0" w:lastRowLastColumn="0"/>
            </w:pPr>
            <w:r>
              <w:t>Tambah Portofolio</w:t>
            </w:r>
          </w:p>
        </w:tc>
        <w:tc>
          <w:tcPr>
            <w:tcW w:w="4190" w:type="dxa"/>
          </w:tcPr>
          <w:p w14:paraId="6B70AD24" w14:textId="4818CC94" w:rsidR="000A3EC8" w:rsidRDefault="000A3EC8" w:rsidP="003F3CC9">
            <w:pPr>
              <w:cnfStyle w:val="000000000000" w:firstRow="0" w:lastRow="0" w:firstColumn="0" w:lastColumn="0" w:oddVBand="0" w:evenVBand="0" w:oddHBand="0" w:evenHBand="0" w:firstRowFirstColumn="0" w:firstRowLastColumn="0" w:lastRowFirstColumn="0" w:lastRowLastColumn="0"/>
            </w:pPr>
            <w:r>
              <w:t>Fitur ini digunakan untuk dapat menambahkan portofolio yang akan ditampilkan</w:t>
            </w:r>
          </w:p>
        </w:tc>
      </w:tr>
      <w:tr w:rsidR="000A3EC8" w14:paraId="38954A3A"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A7C3BE6" w14:textId="77777777" w:rsidR="000A3EC8" w:rsidRDefault="000A3EC8" w:rsidP="003F3CC9">
            <w:pPr>
              <w:jc w:val="center"/>
            </w:pPr>
            <w:r>
              <w:t>2</w:t>
            </w:r>
          </w:p>
        </w:tc>
        <w:tc>
          <w:tcPr>
            <w:tcW w:w="2104" w:type="dxa"/>
          </w:tcPr>
          <w:p w14:paraId="1B12CC03" w14:textId="3B1DDD99" w:rsidR="000A3EC8" w:rsidRDefault="000A3EC8" w:rsidP="003F3CC9">
            <w:pPr>
              <w:spacing w:line="276" w:lineRule="auto"/>
              <w:jc w:val="left"/>
              <w:cnfStyle w:val="000000100000" w:firstRow="0" w:lastRow="0" w:firstColumn="0" w:lastColumn="0" w:oddVBand="0" w:evenVBand="0" w:oddHBand="1" w:evenHBand="0" w:firstRowFirstColumn="0" w:firstRowLastColumn="0" w:lastRowFirstColumn="0" w:lastRowLastColumn="0"/>
            </w:pPr>
            <w:r>
              <w:t>Hapus Portofolio</w:t>
            </w:r>
          </w:p>
        </w:tc>
        <w:tc>
          <w:tcPr>
            <w:tcW w:w="4190" w:type="dxa"/>
          </w:tcPr>
          <w:p w14:paraId="3B294051" w14:textId="2C3A2B8C" w:rsidR="000A3EC8" w:rsidRDefault="000A3EC8" w:rsidP="003F3CC9">
            <w:pPr>
              <w:cnfStyle w:val="000000100000" w:firstRow="0" w:lastRow="0" w:firstColumn="0" w:lastColumn="0" w:oddVBand="0" w:evenVBand="0" w:oddHBand="1" w:evenHBand="0" w:firstRowFirstColumn="0" w:firstRowLastColumn="0" w:lastRowFirstColumn="0" w:lastRowLastColumn="0"/>
            </w:pPr>
            <w:r>
              <w:t>Fitur ini digunakan untuk menghapus portofolio yang telah ada</w:t>
            </w:r>
          </w:p>
        </w:tc>
      </w:tr>
      <w:tr w:rsidR="000A3EC8" w14:paraId="03033A0E" w14:textId="77777777" w:rsidTr="003F3CC9">
        <w:tc>
          <w:tcPr>
            <w:cnfStyle w:val="001000000000" w:firstRow="0" w:lastRow="0" w:firstColumn="1" w:lastColumn="0" w:oddVBand="0" w:evenVBand="0" w:oddHBand="0" w:evenHBand="0" w:firstRowFirstColumn="0" w:firstRowLastColumn="0" w:lastRowFirstColumn="0" w:lastRowLastColumn="0"/>
            <w:tcW w:w="510" w:type="dxa"/>
          </w:tcPr>
          <w:p w14:paraId="524D7500" w14:textId="77777777" w:rsidR="000A3EC8" w:rsidRDefault="000A3EC8" w:rsidP="003F3CC9">
            <w:pPr>
              <w:jc w:val="center"/>
            </w:pPr>
            <w:r>
              <w:t>3</w:t>
            </w:r>
          </w:p>
        </w:tc>
        <w:tc>
          <w:tcPr>
            <w:tcW w:w="2104" w:type="dxa"/>
          </w:tcPr>
          <w:p w14:paraId="008E6A5A" w14:textId="0E3BE87B" w:rsidR="000A3EC8" w:rsidRDefault="000A3EC8" w:rsidP="003F3CC9">
            <w:pPr>
              <w:spacing w:line="276" w:lineRule="auto"/>
              <w:jc w:val="left"/>
              <w:cnfStyle w:val="000000000000" w:firstRow="0" w:lastRow="0" w:firstColumn="0" w:lastColumn="0" w:oddVBand="0" w:evenVBand="0" w:oddHBand="0" w:evenHBand="0" w:firstRowFirstColumn="0" w:firstRowLastColumn="0" w:lastRowFirstColumn="0" w:lastRowLastColumn="0"/>
            </w:pPr>
            <w:r>
              <w:t>Update Portofolio</w:t>
            </w:r>
          </w:p>
        </w:tc>
        <w:tc>
          <w:tcPr>
            <w:tcW w:w="4190" w:type="dxa"/>
          </w:tcPr>
          <w:p w14:paraId="7292C101" w14:textId="1AFD4570" w:rsidR="000A3EC8" w:rsidRDefault="000A3EC8" w:rsidP="003F3CC9">
            <w:pPr>
              <w:cnfStyle w:val="000000000000" w:firstRow="0" w:lastRow="0" w:firstColumn="0" w:lastColumn="0" w:oddVBand="0" w:evenVBand="0" w:oddHBand="0" w:evenHBand="0" w:firstRowFirstColumn="0" w:firstRowLastColumn="0" w:lastRowFirstColumn="0" w:lastRowLastColumn="0"/>
            </w:pPr>
            <w:r>
              <w:t>Fitur ini digunakan untuk mengubah informasi mengenai portofolio yang telah ditampilkan.</w:t>
            </w:r>
          </w:p>
        </w:tc>
      </w:tr>
    </w:tbl>
    <w:p w14:paraId="34C84D24" w14:textId="77777777" w:rsidR="000A3EC8" w:rsidRPr="000A3EC8" w:rsidRDefault="000A3EC8" w:rsidP="000A3EC8">
      <w:pPr>
        <w:tabs>
          <w:tab w:val="left" w:pos="2694"/>
        </w:tabs>
        <w:ind w:left="1647"/>
        <w:rPr>
          <w:b/>
          <w:bCs/>
          <w:color w:val="000000" w:themeColor="text1"/>
        </w:rPr>
      </w:pPr>
    </w:p>
    <w:p w14:paraId="42C81C2C" w14:textId="5E4BDF94" w:rsidR="00A8428E" w:rsidRDefault="00A8428E" w:rsidP="00760908">
      <w:pPr>
        <w:pStyle w:val="ListParagraph"/>
        <w:numPr>
          <w:ilvl w:val="0"/>
          <w:numId w:val="44"/>
        </w:numPr>
        <w:tabs>
          <w:tab w:val="left" w:pos="2694"/>
        </w:tabs>
        <w:ind w:firstLine="763"/>
        <w:rPr>
          <w:b/>
          <w:bCs/>
          <w:color w:val="000000" w:themeColor="text1"/>
        </w:rPr>
      </w:pPr>
      <w:r w:rsidRPr="00773AEB">
        <w:rPr>
          <w:b/>
          <w:bCs/>
          <w:color w:val="000000" w:themeColor="text1"/>
        </w:rPr>
        <w:t>Deskripsi Use Case Kelola Data Profil</w:t>
      </w:r>
    </w:p>
    <w:tbl>
      <w:tblPr>
        <w:tblStyle w:val="TableGrid"/>
        <w:tblW w:w="0" w:type="auto"/>
        <w:tblInd w:w="14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6"/>
        <w:gridCol w:w="283"/>
        <w:gridCol w:w="4395"/>
      </w:tblGrid>
      <w:tr w:rsidR="000A3EC8" w14:paraId="39F98AA7" w14:textId="77777777" w:rsidTr="003F3CC9">
        <w:tc>
          <w:tcPr>
            <w:tcW w:w="1836" w:type="dxa"/>
          </w:tcPr>
          <w:p w14:paraId="0F6E2272" w14:textId="77777777" w:rsidR="000A3EC8" w:rsidRDefault="000A3EC8" w:rsidP="003F3CC9">
            <w:pPr>
              <w:tabs>
                <w:tab w:val="left" w:pos="1418"/>
              </w:tabs>
              <w:rPr>
                <w:color w:val="000000" w:themeColor="text1"/>
              </w:rPr>
            </w:pPr>
            <w:r>
              <w:rPr>
                <w:color w:val="000000" w:themeColor="text1"/>
              </w:rPr>
              <w:t xml:space="preserve">Nama Fungsi    </w:t>
            </w:r>
          </w:p>
        </w:tc>
        <w:tc>
          <w:tcPr>
            <w:tcW w:w="283" w:type="dxa"/>
          </w:tcPr>
          <w:p w14:paraId="0F2C2C72" w14:textId="77777777" w:rsidR="000A3EC8" w:rsidRDefault="000A3EC8" w:rsidP="003F3CC9">
            <w:pPr>
              <w:tabs>
                <w:tab w:val="left" w:pos="1418"/>
              </w:tabs>
              <w:rPr>
                <w:color w:val="000000" w:themeColor="text1"/>
              </w:rPr>
            </w:pPr>
            <w:r>
              <w:rPr>
                <w:color w:val="000000" w:themeColor="text1"/>
              </w:rPr>
              <w:t>:</w:t>
            </w:r>
          </w:p>
        </w:tc>
        <w:tc>
          <w:tcPr>
            <w:tcW w:w="4395" w:type="dxa"/>
          </w:tcPr>
          <w:p w14:paraId="2CB1BF02" w14:textId="43881D87" w:rsidR="000A3EC8" w:rsidRDefault="000A3EC8" w:rsidP="003F3CC9">
            <w:pPr>
              <w:tabs>
                <w:tab w:val="left" w:pos="1418"/>
              </w:tabs>
              <w:rPr>
                <w:color w:val="000000" w:themeColor="text1"/>
              </w:rPr>
            </w:pPr>
            <w:r>
              <w:rPr>
                <w:color w:val="000000" w:themeColor="text1"/>
              </w:rPr>
              <w:t>Kelola Data Profi</w:t>
            </w:r>
          </w:p>
        </w:tc>
      </w:tr>
      <w:tr w:rsidR="000A3EC8" w14:paraId="05465CE0" w14:textId="77777777" w:rsidTr="003F3CC9">
        <w:tc>
          <w:tcPr>
            <w:tcW w:w="1836" w:type="dxa"/>
          </w:tcPr>
          <w:p w14:paraId="3548FF79" w14:textId="77777777" w:rsidR="000A3EC8" w:rsidRDefault="000A3EC8" w:rsidP="003F3CC9">
            <w:pPr>
              <w:tabs>
                <w:tab w:val="left" w:pos="1418"/>
              </w:tabs>
              <w:rPr>
                <w:color w:val="000000" w:themeColor="text1"/>
              </w:rPr>
            </w:pPr>
            <w:r>
              <w:rPr>
                <w:color w:val="000000" w:themeColor="text1"/>
              </w:rPr>
              <w:t>Aktor</w:t>
            </w:r>
          </w:p>
        </w:tc>
        <w:tc>
          <w:tcPr>
            <w:tcW w:w="283" w:type="dxa"/>
          </w:tcPr>
          <w:p w14:paraId="4C7D9C2C" w14:textId="77777777" w:rsidR="000A3EC8" w:rsidRDefault="000A3EC8" w:rsidP="003F3CC9">
            <w:pPr>
              <w:tabs>
                <w:tab w:val="left" w:pos="1418"/>
              </w:tabs>
              <w:rPr>
                <w:color w:val="000000" w:themeColor="text1"/>
              </w:rPr>
            </w:pPr>
            <w:r>
              <w:rPr>
                <w:color w:val="000000" w:themeColor="text1"/>
              </w:rPr>
              <w:t>:</w:t>
            </w:r>
          </w:p>
        </w:tc>
        <w:tc>
          <w:tcPr>
            <w:tcW w:w="4395" w:type="dxa"/>
          </w:tcPr>
          <w:p w14:paraId="09DD2E50" w14:textId="79AA2151" w:rsidR="000A3EC8" w:rsidRDefault="000A3EC8" w:rsidP="003F3CC9">
            <w:pPr>
              <w:tabs>
                <w:tab w:val="left" w:pos="1418"/>
              </w:tabs>
              <w:rPr>
                <w:color w:val="000000" w:themeColor="text1"/>
              </w:rPr>
            </w:pPr>
            <w:r>
              <w:rPr>
                <w:color w:val="000000" w:themeColor="text1"/>
              </w:rPr>
              <w:t>Member</w:t>
            </w:r>
          </w:p>
        </w:tc>
      </w:tr>
      <w:tr w:rsidR="000A3EC8" w14:paraId="714304C2" w14:textId="77777777" w:rsidTr="003F3CC9">
        <w:tc>
          <w:tcPr>
            <w:tcW w:w="1836" w:type="dxa"/>
          </w:tcPr>
          <w:p w14:paraId="7765BE7C" w14:textId="77777777" w:rsidR="000A3EC8" w:rsidRDefault="000A3EC8" w:rsidP="003F3CC9">
            <w:pPr>
              <w:tabs>
                <w:tab w:val="left" w:pos="1418"/>
              </w:tabs>
              <w:rPr>
                <w:color w:val="000000" w:themeColor="text1"/>
              </w:rPr>
            </w:pPr>
            <w:r>
              <w:rPr>
                <w:color w:val="000000" w:themeColor="text1"/>
              </w:rPr>
              <w:t>Deskripsi Fungsi</w:t>
            </w:r>
          </w:p>
        </w:tc>
        <w:tc>
          <w:tcPr>
            <w:tcW w:w="283" w:type="dxa"/>
          </w:tcPr>
          <w:p w14:paraId="15499555" w14:textId="77777777" w:rsidR="000A3EC8" w:rsidRDefault="000A3EC8" w:rsidP="003F3CC9">
            <w:pPr>
              <w:tabs>
                <w:tab w:val="left" w:pos="1418"/>
              </w:tabs>
              <w:rPr>
                <w:color w:val="000000" w:themeColor="text1"/>
              </w:rPr>
            </w:pPr>
            <w:r>
              <w:rPr>
                <w:color w:val="000000" w:themeColor="text1"/>
              </w:rPr>
              <w:t>:</w:t>
            </w:r>
          </w:p>
        </w:tc>
        <w:tc>
          <w:tcPr>
            <w:tcW w:w="4395" w:type="dxa"/>
          </w:tcPr>
          <w:p w14:paraId="42F2A224" w14:textId="292E2CA2" w:rsidR="000A3EC8" w:rsidRDefault="000A3EC8" w:rsidP="003F3CC9">
            <w:pPr>
              <w:tabs>
                <w:tab w:val="left" w:pos="1418"/>
              </w:tabs>
              <w:rPr>
                <w:color w:val="000000" w:themeColor="text1"/>
              </w:rPr>
            </w:pPr>
            <w:r>
              <w:rPr>
                <w:color w:val="000000" w:themeColor="text1"/>
              </w:rPr>
              <w:t>Fungsi kelola Data Profil ini digunakan untuk dapat melakukan pengelolaan isi informasi dari data profil yang akan ditampilkan, berupa</w:t>
            </w:r>
            <w:r w:rsidR="0027693B">
              <w:rPr>
                <w:color w:val="000000" w:themeColor="text1"/>
              </w:rPr>
              <w:t xml:space="preserve"> lihat,</w:t>
            </w:r>
            <w:r>
              <w:rPr>
                <w:color w:val="000000" w:themeColor="text1"/>
              </w:rPr>
              <w:t xml:space="preserve"> update </w:t>
            </w:r>
            <w:r w:rsidR="0027693B">
              <w:rPr>
                <w:color w:val="000000" w:themeColor="text1"/>
              </w:rPr>
              <w:t>dan hapus profil</w:t>
            </w:r>
          </w:p>
        </w:tc>
      </w:tr>
    </w:tbl>
    <w:p w14:paraId="331A83D5" w14:textId="77777777" w:rsidR="000A3EC8" w:rsidRPr="00A8428E" w:rsidRDefault="000A3EC8" w:rsidP="000A3EC8">
      <w:pPr>
        <w:pStyle w:val="Caption"/>
        <w:ind w:left="2160"/>
        <w:jc w:val="both"/>
        <w:rPr>
          <w:i/>
          <w:iCs w:val="0"/>
          <w:sz w:val="20"/>
          <w:szCs w:val="20"/>
        </w:rPr>
      </w:pPr>
      <w:r>
        <w:rPr>
          <w:i/>
          <w:iCs w:val="0"/>
          <w:sz w:val="20"/>
          <w:szCs w:val="20"/>
        </w:rPr>
        <w:t xml:space="preserve">                        </w:t>
      </w:r>
      <w:r w:rsidRPr="00A8428E">
        <w:rPr>
          <w:i/>
          <w:iCs w:val="0"/>
          <w:sz w:val="20"/>
          <w:szCs w:val="20"/>
        </w:rPr>
        <w:t xml:space="preserve">Tabel </w:t>
      </w:r>
      <w:r w:rsidRPr="00A8428E">
        <w:rPr>
          <w:i/>
          <w:iCs w:val="0"/>
          <w:sz w:val="20"/>
          <w:szCs w:val="20"/>
        </w:rPr>
        <w:fldChar w:fldCharType="begin"/>
      </w:r>
      <w:r w:rsidRPr="00A8428E">
        <w:rPr>
          <w:i/>
          <w:iCs w:val="0"/>
          <w:sz w:val="20"/>
          <w:szCs w:val="20"/>
        </w:rPr>
        <w:instrText xml:space="preserve"> SEQ Tabel \* ARABIC </w:instrText>
      </w:r>
      <w:r w:rsidRPr="00A8428E">
        <w:rPr>
          <w:i/>
          <w:iCs w:val="0"/>
          <w:sz w:val="20"/>
          <w:szCs w:val="20"/>
        </w:rPr>
        <w:fldChar w:fldCharType="separate"/>
      </w:r>
      <w:r w:rsidRPr="00A8428E">
        <w:rPr>
          <w:i/>
          <w:iCs w:val="0"/>
          <w:noProof/>
          <w:sz w:val="20"/>
          <w:szCs w:val="20"/>
        </w:rPr>
        <w:t>7</w:t>
      </w:r>
      <w:r w:rsidRPr="00A8428E">
        <w:rPr>
          <w:i/>
          <w:iCs w:val="0"/>
          <w:sz w:val="20"/>
          <w:szCs w:val="20"/>
        </w:rPr>
        <w:fldChar w:fldCharType="end"/>
      </w:r>
      <w:r w:rsidRPr="00A8428E">
        <w:rPr>
          <w:i/>
          <w:iCs w:val="0"/>
          <w:sz w:val="20"/>
          <w:szCs w:val="20"/>
        </w:rPr>
        <w:t xml:space="preserve"> Deskripsi Use Case Kelola Admin</w:t>
      </w:r>
    </w:p>
    <w:tbl>
      <w:tblPr>
        <w:tblStyle w:val="GridTable6Colorful"/>
        <w:tblW w:w="6804" w:type="dxa"/>
        <w:tblInd w:w="1413" w:type="dxa"/>
        <w:tblLook w:val="04A0" w:firstRow="1" w:lastRow="0" w:firstColumn="1" w:lastColumn="0" w:noHBand="0" w:noVBand="1"/>
      </w:tblPr>
      <w:tblGrid>
        <w:gridCol w:w="510"/>
        <w:gridCol w:w="2104"/>
        <w:gridCol w:w="4190"/>
      </w:tblGrid>
      <w:tr w:rsidR="000A3EC8" w14:paraId="09589CF0" w14:textId="77777777" w:rsidTr="003F3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1B4057E0" w14:textId="77777777" w:rsidR="000A3EC8" w:rsidRDefault="000A3EC8" w:rsidP="003F3CC9">
            <w:pPr>
              <w:jc w:val="center"/>
            </w:pPr>
            <w:r>
              <w:t>No</w:t>
            </w:r>
          </w:p>
        </w:tc>
        <w:tc>
          <w:tcPr>
            <w:tcW w:w="2104" w:type="dxa"/>
          </w:tcPr>
          <w:p w14:paraId="0E77E985" w14:textId="77777777" w:rsidR="000A3EC8" w:rsidRDefault="000A3EC8" w:rsidP="003F3CC9">
            <w:pPr>
              <w:jc w:val="center"/>
              <w:cnfStyle w:val="100000000000" w:firstRow="1" w:lastRow="0" w:firstColumn="0" w:lastColumn="0" w:oddVBand="0" w:evenVBand="0" w:oddHBand="0" w:evenHBand="0" w:firstRowFirstColumn="0" w:firstRowLastColumn="0" w:lastRowFirstColumn="0" w:lastRowLastColumn="0"/>
            </w:pPr>
            <w:r>
              <w:t>Fitur</w:t>
            </w:r>
          </w:p>
        </w:tc>
        <w:tc>
          <w:tcPr>
            <w:tcW w:w="4190" w:type="dxa"/>
          </w:tcPr>
          <w:p w14:paraId="29464F30" w14:textId="77777777" w:rsidR="000A3EC8" w:rsidRDefault="000A3EC8" w:rsidP="003F3CC9">
            <w:pPr>
              <w:jc w:val="center"/>
              <w:cnfStyle w:val="100000000000" w:firstRow="1" w:lastRow="0" w:firstColumn="0" w:lastColumn="0" w:oddVBand="0" w:evenVBand="0" w:oddHBand="0" w:evenHBand="0" w:firstRowFirstColumn="0" w:firstRowLastColumn="0" w:lastRowFirstColumn="0" w:lastRowLastColumn="0"/>
            </w:pPr>
            <w:r>
              <w:t>Deskripsi Fitur</w:t>
            </w:r>
          </w:p>
        </w:tc>
      </w:tr>
      <w:tr w:rsidR="000A3EC8" w14:paraId="051FD877"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27895504" w14:textId="77777777" w:rsidR="000A3EC8" w:rsidRDefault="000A3EC8" w:rsidP="003F3CC9">
            <w:pPr>
              <w:jc w:val="center"/>
            </w:pPr>
            <w:r>
              <w:t>1</w:t>
            </w:r>
          </w:p>
        </w:tc>
        <w:tc>
          <w:tcPr>
            <w:tcW w:w="2104" w:type="dxa"/>
          </w:tcPr>
          <w:p w14:paraId="5A8F4C46" w14:textId="71B0B008" w:rsidR="000A3EC8" w:rsidRDefault="000A3EC8" w:rsidP="003F3CC9">
            <w:pPr>
              <w:jc w:val="left"/>
              <w:cnfStyle w:val="000000100000" w:firstRow="0" w:lastRow="0" w:firstColumn="0" w:lastColumn="0" w:oddVBand="0" w:evenVBand="0" w:oddHBand="1" w:evenHBand="0" w:firstRowFirstColumn="0" w:firstRowLastColumn="0" w:lastRowFirstColumn="0" w:lastRowLastColumn="0"/>
            </w:pPr>
            <w:r>
              <w:t xml:space="preserve">Lihat </w:t>
            </w:r>
            <w:r w:rsidR="0027693B">
              <w:t>Data Profil</w:t>
            </w:r>
          </w:p>
        </w:tc>
        <w:tc>
          <w:tcPr>
            <w:tcW w:w="4190" w:type="dxa"/>
          </w:tcPr>
          <w:p w14:paraId="466E00C1" w14:textId="31A32451" w:rsidR="000A3EC8" w:rsidRDefault="000A3EC8" w:rsidP="003F3CC9">
            <w:pPr>
              <w:jc w:val="left"/>
              <w:cnfStyle w:val="000000100000" w:firstRow="0" w:lastRow="0" w:firstColumn="0" w:lastColumn="0" w:oddVBand="0" w:evenVBand="0" w:oddHBand="1" w:evenHBand="0" w:firstRowFirstColumn="0" w:firstRowLastColumn="0" w:lastRowFirstColumn="0" w:lastRowLastColumn="0"/>
            </w:pPr>
            <w:r>
              <w:t xml:space="preserve">Fitur ini digunakan untuk melihat </w:t>
            </w:r>
            <w:r w:rsidR="0027693B">
              <w:t>data profil yang telah ditampilkan</w:t>
            </w:r>
          </w:p>
        </w:tc>
      </w:tr>
      <w:tr w:rsidR="000A3EC8" w14:paraId="1599E30C" w14:textId="77777777" w:rsidTr="003F3CC9">
        <w:tc>
          <w:tcPr>
            <w:cnfStyle w:val="001000000000" w:firstRow="0" w:lastRow="0" w:firstColumn="1" w:lastColumn="0" w:oddVBand="0" w:evenVBand="0" w:oddHBand="0" w:evenHBand="0" w:firstRowFirstColumn="0" w:firstRowLastColumn="0" w:lastRowFirstColumn="0" w:lastRowLastColumn="0"/>
            <w:tcW w:w="510" w:type="dxa"/>
          </w:tcPr>
          <w:p w14:paraId="31BFF35F" w14:textId="77777777" w:rsidR="000A3EC8" w:rsidRDefault="000A3EC8" w:rsidP="003F3CC9">
            <w:pPr>
              <w:jc w:val="center"/>
            </w:pPr>
            <w:r>
              <w:t>1</w:t>
            </w:r>
          </w:p>
        </w:tc>
        <w:tc>
          <w:tcPr>
            <w:tcW w:w="2104" w:type="dxa"/>
          </w:tcPr>
          <w:p w14:paraId="2BE84873" w14:textId="50DE23A3" w:rsidR="000A3EC8" w:rsidRDefault="0027693B" w:rsidP="003F3CC9">
            <w:pPr>
              <w:spacing w:line="276" w:lineRule="auto"/>
              <w:jc w:val="left"/>
              <w:cnfStyle w:val="000000000000" w:firstRow="0" w:lastRow="0" w:firstColumn="0" w:lastColumn="0" w:oddVBand="0" w:evenVBand="0" w:oddHBand="0" w:evenHBand="0" w:firstRowFirstColumn="0" w:firstRowLastColumn="0" w:lastRowFirstColumn="0" w:lastRowLastColumn="0"/>
            </w:pPr>
            <w:r>
              <w:t>Update Data Profil</w:t>
            </w:r>
          </w:p>
        </w:tc>
        <w:tc>
          <w:tcPr>
            <w:tcW w:w="4190" w:type="dxa"/>
          </w:tcPr>
          <w:p w14:paraId="09301B74" w14:textId="127F4AE3" w:rsidR="000A3EC8" w:rsidRDefault="000A3EC8" w:rsidP="003F3CC9">
            <w:pPr>
              <w:cnfStyle w:val="000000000000" w:firstRow="0" w:lastRow="0" w:firstColumn="0" w:lastColumn="0" w:oddVBand="0" w:evenVBand="0" w:oddHBand="0" w:evenHBand="0" w:firstRowFirstColumn="0" w:firstRowLastColumn="0" w:lastRowFirstColumn="0" w:lastRowLastColumn="0"/>
            </w:pPr>
            <w:r>
              <w:t xml:space="preserve">Fitur ini digunakan untuk dapat </w:t>
            </w:r>
            <w:r w:rsidR="0027693B">
              <w:t>mengubah data profil yang akan ditampilkan</w:t>
            </w:r>
          </w:p>
        </w:tc>
      </w:tr>
      <w:tr w:rsidR="000A3EC8" w14:paraId="5581DAF1" w14:textId="77777777" w:rsidTr="003F3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10" w:type="dxa"/>
          </w:tcPr>
          <w:p w14:paraId="4BA7F5C9" w14:textId="77777777" w:rsidR="000A3EC8" w:rsidRDefault="000A3EC8" w:rsidP="003F3CC9">
            <w:pPr>
              <w:jc w:val="center"/>
            </w:pPr>
            <w:r>
              <w:t>2</w:t>
            </w:r>
          </w:p>
        </w:tc>
        <w:tc>
          <w:tcPr>
            <w:tcW w:w="2104" w:type="dxa"/>
          </w:tcPr>
          <w:p w14:paraId="058D033A" w14:textId="339CF6A1" w:rsidR="000A3EC8" w:rsidRDefault="000A3EC8" w:rsidP="003F3CC9">
            <w:pPr>
              <w:spacing w:line="276" w:lineRule="auto"/>
              <w:jc w:val="left"/>
              <w:cnfStyle w:val="000000100000" w:firstRow="0" w:lastRow="0" w:firstColumn="0" w:lastColumn="0" w:oddVBand="0" w:evenVBand="0" w:oddHBand="1" w:evenHBand="0" w:firstRowFirstColumn="0" w:firstRowLastColumn="0" w:lastRowFirstColumn="0" w:lastRowLastColumn="0"/>
            </w:pPr>
            <w:r>
              <w:t xml:space="preserve">Hapus </w:t>
            </w:r>
            <w:r w:rsidR="0027693B">
              <w:t>Data Profil</w:t>
            </w:r>
          </w:p>
        </w:tc>
        <w:tc>
          <w:tcPr>
            <w:tcW w:w="4190" w:type="dxa"/>
          </w:tcPr>
          <w:p w14:paraId="0DC18E6E" w14:textId="54FA3CEE" w:rsidR="000A3EC8" w:rsidRDefault="000A3EC8" w:rsidP="003F3CC9">
            <w:pPr>
              <w:cnfStyle w:val="000000100000" w:firstRow="0" w:lastRow="0" w:firstColumn="0" w:lastColumn="0" w:oddVBand="0" w:evenVBand="0" w:oddHBand="1" w:evenHBand="0" w:firstRowFirstColumn="0" w:firstRowLastColumn="0" w:lastRowFirstColumn="0" w:lastRowLastColumn="0"/>
            </w:pPr>
            <w:r>
              <w:t xml:space="preserve">Fitur ini digunakan untuk menghapus </w:t>
            </w:r>
            <w:r w:rsidR="0027693B">
              <w:t>data profil yang akan ditampilkan</w:t>
            </w:r>
          </w:p>
        </w:tc>
      </w:tr>
    </w:tbl>
    <w:p w14:paraId="1FCD1C37" w14:textId="77777777" w:rsidR="000A3EC8" w:rsidRPr="000A3EC8" w:rsidRDefault="000A3EC8" w:rsidP="000A3EC8">
      <w:pPr>
        <w:tabs>
          <w:tab w:val="left" w:pos="2694"/>
        </w:tabs>
        <w:ind w:left="1647" w:firstLine="720"/>
        <w:rPr>
          <w:b/>
          <w:bCs/>
          <w:color w:val="000000" w:themeColor="text1"/>
        </w:rPr>
      </w:pPr>
    </w:p>
    <w:p w14:paraId="71C5AC18" w14:textId="77777777" w:rsidR="00A8428E" w:rsidRPr="00A8428E" w:rsidRDefault="00A8428E" w:rsidP="00A8428E">
      <w:pPr>
        <w:pStyle w:val="ListParagraph"/>
        <w:tabs>
          <w:tab w:val="left" w:pos="2694"/>
        </w:tabs>
        <w:ind w:left="2410"/>
        <w:rPr>
          <w:color w:val="000000" w:themeColor="text1"/>
        </w:rPr>
      </w:pPr>
    </w:p>
    <w:p w14:paraId="332652ED" w14:textId="6B78D40A" w:rsidR="000A1820" w:rsidRDefault="000A1820" w:rsidP="00760908">
      <w:pPr>
        <w:pStyle w:val="ListParagraph"/>
        <w:numPr>
          <w:ilvl w:val="0"/>
          <w:numId w:val="43"/>
        </w:numPr>
        <w:ind w:left="2552" w:hanging="284"/>
        <w:outlineLvl w:val="2"/>
        <w:rPr>
          <w:b/>
          <w:bCs/>
        </w:rPr>
      </w:pPr>
      <w:r>
        <w:rPr>
          <w:b/>
          <w:bCs/>
        </w:rPr>
        <w:lastRenderedPageBreak/>
        <w:t xml:space="preserve">Use Case Scenario </w:t>
      </w:r>
    </w:p>
    <w:p w14:paraId="156B7048" w14:textId="2553458F" w:rsidR="00325392" w:rsidRDefault="00325392" w:rsidP="00325392">
      <w:pPr>
        <w:ind w:left="1418" w:firstLine="283"/>
        <w:rPr>
          <w:rFonts w:eastAsia="Calibri"/>
          <w:color w:val="000000"/>
          <w:szCs w:val="22"/>
          <w:lang w:val="en-ID"/>
        </w:rPr>
      </w:pPr>
      <w:r w:rsidRPr="00325392">
        <w:rPr>
          <w:rFonts w:eastAsia="Calibri"/>
          <w:color w:val="000000"/>
          <w:szCs w:val="22"/>
          <w:lang w:val="en-ID"/>
        </w:rPr>
        <w:t>Use Case Scenario pada SIM-PMB Hj. Purwanti terdiri dari Kelola Data Pengguna, Kelola Data Pasien, Kelola Data Rekam Medik dan Kelola Laporan yang dijelaskan pada tabel-tabel di bawah ini</w:t>
      </w:r>
    </w:p>
    <w:p w14:paraId="6D9E6FB3" w14:textId="70964A9C" w:rsidR="007B6FAE" w:rsidRDefault="007B6FAE" w:rsidP="00727440">
      <w:pPr>
        <w:pStyle w:val="ListParagraph"/>
        <w:numPr>
          <w:ilvl w:val="0"/>
          <w:numId w:val="45"/>
        </w:numPr>
        <w:ind w:left="2127"/>
        <w:rPr>
          <w:b/>
          <w:bCs/>
        </w:rPr>
      </w:pPr>
      <w:r>
        <w:rPr>
          <w:b/>
          <w:bCs/>
        </w:rPr>
        <w:t xml:space="preserve">Use Case Scenario </w:t>
      </w:r>
      <w:r w:rsidR="00727440">
        <w:rPr>
          <w:b/>
          <w:bCs/>
        </w:rPr>
        <w:t xml:space="preserve">Kelola </w:t>
      </w:r>
      <w:r w:rsidR="00B11E59">
        <w:rPr>
          <w:b/>
          <w:bCs/>
        </w:rPr>
        <w:t xml:space="preserve">Admin </w:t>
      </w:r>
    </w:p>
    <w:p w14:paraId="50B943FF" w14:textId="147BDA1B" w:rsidR="00BF3573" w:rsidRDefault="00BF3573" w:rsidP="00D807BE">
      <w:pPr>
        <w:pStyle w:val="ListParagraph"/>
        <w:numPr>
          <w:ilvl w:val="0"/>
          <w:numId w:val="46"/>
        </w:numPr>
        <w:rPr>
          <w:b/>
          <w:bCs/>
        </w:rPr>
      </w:pPr>
      <w:r>
        <w:rPr>
          <w:b/>
          <w:bCs/>
        </w:rPr>
        <w:t xml:space="preserve">Skenario Tambah Admin </w:t>
      </w:r>
      <w:r w:rsidR="008A1197">
        <w:rPr>
          <w:b/>
          <w:bCs/>
        </w:rPr>
        <w:t xml:space="preserve"> </w:t>
      </w:r>
    </w:p>
    <w:tbl>
      <w:tblPr>
        <w:tblStyle w:val="TableGrid"/>
        <w:tblW w:w="0" w:type="auto"/>
        <w:tblInd w:w="2160" w:type="dxa"/>
        <w:tblLook w:val="04A0" w:firstRow="1" w:lastRow="0" w:firstColumn="1" w:lastColumn="0" w:noHBand="0" w:noVBand="1"/>
      </w:tblPr>
      <w:tblGrid>
        <w:gridCol w:w="2797"/>
        <w:gridCol w:w="2970"/>
      </w:tblGrid>
      <w:tr w:rsidR="001B1B37" w14:paraId="2B8839C5" w14:textId="77777777" w:rsidTr="008A1197">
        <w:tc>
          <w:tcPr>
            <w:tcW w:w="2797" w:type="dxa"/>
          </w:tcPr>
          <w:p w14:paraId="2AF58AC3" w14:textId="67CAE5A2" w:rsidR="001B1B37" w:rsidRDefault="008A1197" w:rsidP="001B1B37">
            <w:pPr>
              <w:rPr>
                <w:b/>
                <w:bCs/>
              </w:rPr>
            </w:pPr>
            <w:bookmarkStart w:id="112" w:name="_Hlk83555683"/>
            <w:r>
              <w:rPr>
                <w:b/>
                <w:bCs/>
              </w:rPr>
              <w:t>Nama Use Case</w:t>
            </w:r>
          </w:p>
        </w:tc>
        <w:tc>
          <w:tcPr>
            <w:tcW w:w="2970" w:type="dxa"/>
          </w:tcPr>
          <w:p w14:paraId="28D9185C" w14:textId="07A6F932" w:rsidR="001B1B37" w:rsidRPr="00841B4F" w:rsidRDefault="00841B4F" w:rsidP="001B1B37">
            <w:r w:rsidRPr="00841B4F">
              <w:t>Tambah Admin</w:t>
            </w:r>
          </w:p>
        </w:tc>
      </w:tr>
      <w:tr w:rsidR="001B1B37" w14:paraId="511C5145" w14:textId="77777777" w:rsidTr="008A1197">
        <w:tc>
          <w:tcPr>
            <w:tcW w:w="2797" w:type="dxa"/>
          </w:tcPr>
          <w:p w14:paraId="241D04D3" w14:textId="4B1EC423" w:rsidR="001B1B37" w:rsidRDefault="008A1197" w:rsidP="001B1B37">
            <w:pPr>
              <w:rPr>
                <w:b/>
                <w:bCs/>
              </w:rPr>
            </w:pPr>
            <w:r>
              <w:rPr>
                <w:b/>
                <w:bCs/>
              </w:rPr>
              <w:t>Deskripsi</w:t>
            </w:r>
          </w:p>
        </w:tc>
        <w:tc>
          <w:tcPr>
            <w:tcW w:w="2970" w:type="dxa"/>
          </w:tcPr>
          <w:p w14:paraId="084EC65B" w14:textId="47CFA099" w:rsidR="001B1B37" w:rsidRPr="00841B4F" w:rsidRDefault="00841B4F" w:rsidP="001B1B37">
            <w:r w:rsidRPr="00841B4F">
              <w:t>Menambahkan data admin baru ke dalam sistem</w:t>
            </w:r>
          </w:p>
        </w:tc>
      </w:tr>
      <w:tr w:rsidR="001B1B37" w14:paraId="1ADDDCC0" w14:textId="77777777" w:rsidTr="008A1197">
        <w:tc>
          <w:tcPr>
            <w:tcW w:w="2797" w:type="dxa"/>
          </w:tcPr>
          <w:p w14:paraId="4666B775" w14:textId="43DE86F0" w:rsidR="001B1B37" w:rsidRDefault="008A1197" w:rsidP="001B1B37">
            <w:pPr>
              <w:rPr>
                <w:b/>
                <w:bCs/>
              </w:rPr>
            </w:pPr>
            <w:r>
              <w:rPr>
                <w:b/>
                <w:bCs/>
              </w:rPr>
              <w:t>Aktor</w:t>
            </w:r>
          </w:p>
        </w:tc>
        <w:tc>
          <w:tcPr>
            <w:tcW w:w="2970" w:type="dxa"/>
          </w:tcPr>
          <w:p w14:paraId="6D98D2DA" w14:textId="69A88FDE" w:rsidR="001B1B37" w:rsidRPr="00841B4F" w:rsidRDefault="00841B4F" w:rsidP="001B1B37">
            <w:r w:rsidRPr="00841B4F">
              <w:t>Admin</w:t>
            </w:r>
          </w:p>
        </w:tc>
      </w:tr>
      <w:tr w:rsidR="001B1B37" w14:paraId="6EC677A9" w14:textId="77777777" w:rsidTr="008A1197">
        <w:tc>
          <w:tcPr>
            <w:tcW w:w="2797" w:type="dxa"/>
          </w:tcPr>
          <w:p w14:paraId="4C6A666D" w14:textId="66B183A2" w:rsidR="001B1B37" w:rsidRDefault="008A1197" w:rsidP="001B1B37">
            <w:pPr>
              <w:rPr>
                <w:b/>
                <w:bCs/>
              </w:rPr>
            </w:pPr>
            <w:r>
              <w:rPr>
                <w:b/>
                <w:bCs/>
              </w:rPr>
              <w:t>Triggers</w:t>
            </w:r>
          </w:p>
        </w:tc>
        <w:tc>
          <w:tcPr>
            <w:tcW w:w="2970" w:type="dxa"/>
          </w:tcPr>
          <w:p w14:paraId="28E831AD" w14:textId="04A0B088" w:rsidR="001B1B37" w:rsidRPr="00841B4F" w:rsidRDefault="00841B4F" w:rsidP="00841B4F">
            <w:pPr>
              <w:jc w:val="left"/>
            </w:pPr>
            <w:r w:rsidRPr="00841B4F">
              <w:t>Aktor ingin menambahkan data admin yang baru untuk dapat mengakses pengelolaan sistem</w:t>
            </w:r>
          </w:p>
        </w:tc>
      </w:tr>
      <w:tr w:rsidR="001B1B37" w14:paraId="4C027234" w14:textId="77777777" w:rsidTr="008A1197">
        <w:tc>
          <w:tcPr>
            <w:tcW w:w="2797" w:type="dxa"/>
          </w:tcPr>
          <w:p w14:paraId="4EE988FA" w14:textId="0E04D70B" w:rsidR="001B1B37" w:rsidRDefault="008A1197" w:rsidP="001B1B37">
            <w:pPr>
              <w:rPr>
                <w:b/>
                <w:bCs/>
              </w:rPr>
            </w:pPr>
            <w:r>
              <w:rPr>
                <w:b/>
                <w:bCs/>
              </w:rPr>
              <w:t>Pre-Condition</w:t>
            </w:r>
          </w:p>
        </w:tc>
        <w:tc>
          <w:tcPr>
            <w:tcW w:w="2970" w:type="dxa"/>
          </w:tcPr>
          <w:p w14:paraId="7038BEF3" w14:textId="0B4CDE62" w:rsidR="001B1B37" w:rsidRPr="00841B4F" w:rsidRDefault="00841B4F" w:rsidP="00841B4F">
            <w:pPr>
              <w:jc w:val="left"/>
            </w:pPr>
            <w:r w:rsidRPr="00841B4F">
              <w:t>Data admin belum ditambahkan</w:t>
            </w:r>
          </w:p>
        </w:tc>
      </w:tr>
      <w:tr w:rsidR="001B1B37" w14:paraId="5BE28E72" w14:textId="77777777" w:rsidTr="008A1197">
        <w:tc>
          <w:tcPr>
            <w:tcW w:w="2797" w:type="dxa"/>
          </w:tcPr>
          <w:p w14:paraId="14E40D89" w14:textId="76945170" w:rsidR="001B1B37" w:rsidRDefault="008A1197" w:rsidP="001B1B37">
            <w:pPr>
              <w:rPr>
                <w:b/>
                <w:bCs/>
              </w:rPr>
            </w:pPr>
            <w:r>
              <w:rPr>
                <w:b/>
                <w:bCs/>
              </w:rPr>
              <w:t>Post-Condition</w:t>
            </w:r>
          </w:p>
        </w:tc>
        <w:tc>
          <w:tcPr>
            <w:tcW w:w="2970" w:type="dxa"/>
          </w:tcPr>
          <w:p w14:paraId="0BE7EFAE" w14:textId="216A25D2" w:rsidR="001B1B37" w:rsidRPr="00841B4F" w:rsidRDefault="00841B4F" w:rsidP="00841B4F">
            <w:pPr>
              <w:jc w:val="left"/>
            </w:pPr>
            <w:r w:rsidRPr="00841B4F">
              <w:t>Data admin telah ditambahkan</w:t>
            </w:r>
          </w:p>
        </w:tc>
      </w:tr>
      <w:tr w:rsidR="001B1B37" w14:paraId="2704BDA0" w14:textId="77777777" w:rsidTr="008A1197">
        <w:tc>
          <w:tcPr>
            <w:tcW w:w="2797" w:type="dxa"/>
          </w:tcPr>
          <w:p w14:paraId="1D7F9A03" w14:textId="51A9C6FB" w:rsidR="001B1B37" w:rsidRDefault="008A1197" w:rsidP="008A1197">
            <w:pPr>
              <w:jc w:val="center"/>
              <w:rPr>
                <w:b/>
                <w:bCs/>
              </w:rPr>
            </w:pPr>
            <w:r>
              <w:rPr>
                <w:b/>
                <w:bCs/>
              </w:rPr>
              <w:t>Admin</w:t>
            </w:r>
          </w:p>
        </w:tc>
        <w:tc>
          <w:tcPr>
            <w:tcW w:w="2970" w:type="dxa"/>
          </w:tcPr>
          <w:p w14:paraId="43441C76" w14:textId="496716EF" w:rsidR="001B1B37" w:rsidRDefault="008A1197" w:rsidP="008A1197">
            <w:pPr>
              <w:jc w:val="center"/>
              <w:rPr>
                <w:b/>
                <w:bCs/>
              </w:rPr>
            </w:pPr>
            <w:r>
              <w:rPr>
                <w:b/>
                <w:bCs/>
              </w:rPr>
              <w:t>Sistem</w:t>
            </w:r>
          </w:p>
        </w:tc>
      </w:tr>
      <w:tr w:rsidR="008A1197" w14:paraId="3C1A7344" w14:textId="77777777" w:rsidTr="008A1197">
        <w:tc>
          <w:tcPr>
            <w:tcW w:w="5767" w:type="dxa"/>
            <w:gridSpan w:val="2"/>
            <w:shd w:val="clear" w:color="auto" w:fill="D0CECE" w:themeFill="background2" w:themeFillShade="E6"/>
          </w:tcPr>
          <w:p w14:paraId="10B648FB" w14:textId="512AE760" w:rsidR="008A1197" w:rsidRDefault="008A1197" w:rsidP="008A1197">
            <w:pPr>
              <w:jc w:val="center"/>
              <w:rPr>
                <w:b/>
                <w:bCs/>
              </w:rPr>
            </w:pPr>
            <w:r>
              <w:rPr>
                <w:b/>
                <w:bCs/>
              </w:rPr>
              <w:t>Skenario Normal</w:t>
            </w:r>
          </w:p>
        </w:tc>
      </w:tr>
      <w:tr w:rsidR="008A1197" w14:paraId="677BCCBB" w14:textId="77777777" w:rsidTr="008A1197">
        <w:tc>
          <w:tcPr>
            <w:tcW w:w="2797" w:type="dxa"/>
          </w:tcPr>
          <w:p w14:paraId="71B7380A" w14:textId="49068D72" w:rsidR="008A1197" w:rsidRPr="00CE16DF" w:rsidRDefault="00CE16DF" w:rsidP="00D807BE">
            <w:pPr>
              <w:pStyle w:val="ListParagraph"/>
              <w:numPr>
                <w:ilvl w:val="0"/>
                <w:numId w:val="48"/>
              </w:numPr>
              <w:ind w:left="427" w:hanging="426"/>
              <w:jc w:val="left"/>
            </w:pPr>
            <w:r w:rsidRPr="00CE16DF">
              <w:t>Memilih tombol “Tambah Admin”</w:t>
            </w:r>
          </w:p>
        </w:tc>
        <w:tc>
          <w:tcPr>
            <w:tcW w:w="2970" w:type="dxa"/>
          </w:tcPr>
          <w:p w14:paraId="1CEDBD17" w14:textId="77777777" w:rsidR="008A1197" w:rsidRDefault="008A1197" w:rsidP="001B1B37">
            <w:pPr>
              <w:rPr>
                <w:b/>
                <w:bCs/>
              </w:rPr>
            </w:pPr>
          </w:p>
        </w:tc>
      </w:tr>
      <w:tr w:rsidR="008A1197" w14:paraId="47BC75C7" w14:textId="77777777" w:rsidTr="008A1197">
        <w:tc>
          <w:tcPr>
            <w:tcW w:w="2797" w:type="dxa"/>
          </w:tcPr>
          <w:p w14:paraId="378937DF" w14:textId="77777777" w:rsidR="008A1197" w:rsidRDefault="008A1197" w:rsidP="001B1B37">
            <w:pPr>
              <w:rPr>
                <w:b/>
                <w:bCs/>
              </w:rPr>
            </w:pPr>
          </w:p>
        </w:tc>
        <w:tc>
          <w:tcPr>
            <w:tcW w:w="2970" w:type="dxa"/>
          </w:tcPr>
          <w:p w14:paraId="26312DF2" w14:textId="5CFC444D" w:rsidR="008A1197" w:rsidRPr="00CE16DF" w:rsidRDefault="00CE16DF" w:rsidP="00D807BE">
            <w:pPr>
              <w:pStyle w:val="ListParagraph"/>
              <w:numPr>
                <w:ilvl w:val="0"/>
                <w:numId w:val="48"/>
              </w:numPr>
              <w:ind w:left="312" w:hanging="284"/>
              <w:jc w:val="left"/>
            </w:pPr>
            <w:r w:rsidRPr="00CE16DF">
              <w:t>Menampilkan form tambah data admin</w:t>
            </w:r>
          </w:p>
        </w:tc>
      </w:tr>
      <w:tr w:rsidR="00CE16DF" w14:paraId="7C87E56D" w14:textId="77777777" w:rsidTr="008A1197">
        <w:tc>
          <w:tcPr>
            <w:tcW w:w="2797" w:type="dxa"/>
          </w:tcPr>
          <w:p w14:paraId="43705EB7" w14:textId="73FC9059" w:rsidR="00CE16DF" w:rsidRPr="00CE16DF" w:rsidRDefault="00CE16DF" w:rsidP="00D807BE">
            <w:pPr>
              <w:pStyle w:val="ListParagraph"/>
              <w:numPr>
                <w:ilvl w:val="0"/>
                <w:numId w:val="48"/>
              </w:numPr>
              <w:ind w:left="427" w:hanging="426"/>
              <w:jc w:val="left"/>
            </w:pPr>
            <w:r w:rsidRPr="00CE16DF">
              <w:t>Mengisi form tambah data admin</w:t>
            </w:r>
          </w:p>
        </w:tc>
        <w:tc>
          <w:tcPr>
            <w:tcW w:w="2970" w:type="dxa"/>
          </w:tcPr>
          <w:p w14:paraId="48EE643A" w14:textId="77777777" w:rsidR="00CE16DF" w:rsidRPr="00CE16DF" w:rsidRDefault="00CE16DF" w:rsidP="00CE16DF">
            <w:pPr>
              <w:jc w:val="left"/>
            </w:pPr>
          </w:p>
        </w:tc>
      </w:tr>
      <w:tr w:rsidR="00CE16DF" w14:paraId="28F73BA3" w14:textId="77777777" w:rsidTr="008A1197">
        <w:tc>
          <w:tcPr>
            <w:tcW w:w="2797" w:type="dxa"/>
          </w:tcPr>
          <w:p w14:paraId="0B87D9CC" w14:textId="7BB44ABD" w:rsidR="00CE16DF" w:rsidRPr="00CE16DF" w:rsidRDefault="00CE16DF" w:rsidP="00D807BE">
            <w:pPr>
              <w:pStyle w:val="ListParagraph"/>
              <w:numPr>
                <w:ilvl w:val="0"/>
                <w:numId w:val="48"/>
              </w:numPr>
              <w:ind w:left="427" w:hanging="426"/>
              <w:jc w:val="left"/>
            </w:pPr>
            <w:r>
              <w:t xml:space="preserve">Menyimpan data admin dengan </w:t>
            </w:r>
            <w:r>
              <w:lastRenderedPageBreak/>
              <w:t>lakukan klik pada tombol “Submit”</w:t>
            </w:r>
          </w:p>
        </w:tc>
        <w:tc>
          <w:tcPr>
            <w:tcW w:w="2970" w:type="dxa"/>
          </w:tcPr>
          <w:p w14:paraId="75BB2E97" w14:textId="77777777" w:rsidR="00CE16DF" w:rsidRPr="00CE16DF" w:rsidRDefault="00CE16DF" w:rsidP="00CE16DF">
            <w:pPr>
              <w:jc w:val="left"/>
            </w:pPr>
          </w:p>
        </w:tc>
      </w:tr>
      <w:tr w:rsidR="00CE16DF" w14:paraId="3CCED8F8" w14:textId="77777777" w:rsidTr="008A1197">
        <w:tc>
          <w:tcPr>
            <w:tcW w:w="2797" w:type="dxa"/>
          </w:tcPr>
          <w:p w14:paraId="1CC76738" w14:textId="77777777" w:rsidR="00CE16DF" w:rsidRPr="00CE16DF" w:rsidRDefault="00CE16DF" w:rsidP="00CE16DF">
            <w:pPr>
              <w:pStyle w:val="ListParagraph"/>
              <w:ind w:left="427"/>
              <w:jc w:val="left"/>
            </w:pPr>
          </w:p>
        </w:tc>
        <w:tc>
          <w:tcPr>
            <w:tcW w:w="2970" w:type="dxa"/>
          </w:tcPr>
          <w:p w14:paraId="28CF8931" w14:textId="2FE4CC75" w:rsidR="00CE16DF" w:rsidRPr="00CE16DF" w:rsidRDefault="00CE16DF" w:rsidP="00D807BE">
            <w:pPr>
              <w:pStyle w:val="ListParagraph"/>
              <w:numPr>
                <w:ilvl w:val="0"/>
                <w:numId w:val="48"/>
              </w:numPr>
              <w:ind w:left="312" w:hanging="284"/>
              <w:jc w:val="left"/>
            </w:pPr>
            <w:r>
              <w:t>Menyimpan data pengguna ke dalam database</w:t>
            </w:r>
          </w:p>
        </w:tc>
      </w:tr>
      <w:tr w:rsidR="00CE16DF" w14:paraId="0CC00991" w14:textId="77777777" w:rsidTr="008A1197">
        <w:tc>
          <w:tcPr>
            <w:tcW w:w="2797" w:type="dxa"/>
          </w:tcPr>
          <w:p w14:paraId="3ECA2C7E" w14:textId="77777777" w:rsidR="00CE16DF" w:rsidRPr="00CE16DF" w:rsidRDefault="00CE16DF" w:rsidP="00CE16DF">
            <w:pPr>
              <w:pStyle w:val="ListParagraph"/>
              <w:ind w:left="427"/>
              <w:jc w:val="left"/>
            </w:pPr>
          </w:p>
        </w:tc>
        <w:tc>
          <w:tcPr>
            <w:tcW w:w="2970" w:type="dxa"/>
          </w:tcPr>
          <w:p w14:paraId="6D19AAF2" w14:textId="1ADFD888" w:rsidR="00CE16DF" w:rsidRDefault="00CE16DF" w:rsidP="00D807BE">
            <w:pPr>
              <w:pStyle w:val="ListParagraph"/>
              <w:numPr>
                <w:ilvl w:val="0"/>
                <w:numId w:val="48"/>
              </w:numPr>
              <w:ind w:left="312" w:hanging="284"/>
              <w:jc w:val="left"/>
            </w:pPr>
            <w:r>
              <w:t>Menampilkan tabel pengguna yang telah bertambah datanya</w:t>
            </w:r>
          </w:p>
        </w:tc>
      </w:tr>
      <w:tr w:rsidR="00841B4F" w14:paraId="39083BE6" w14:textId="77777777" w:rsidTr="00841B4F">
        <w:tc>
          <w:tcPr>
            <w:tcW w:w="5767" w:type="dxa"/>
            <w:gridSpan w:val="2"/>
            <w:shd w:val="clear" w:color="auto" w:fill="D0CECE" w:themeFill="background2" w:themeFillShade="E6"/>
          </w:tcPr>
          <w:p w14:paraId="7F6DF977" w14:textId="7CB559B3" w:rsidR="00841B4F" w:rsidRDefault="00841B4F" w:rsidP="00841B4F">
            <w:pPr>
              <w:jc w:val="center"/>
              <w:rPr>
                <w:b/>
                <w:bCs/>
              </w:rPr>
            </w:pPr>
            <w:r>
              <w:rPr>
                <w:b/>
                <w:bCs/>
              </w:rPr>
              <w:t>Skenario Alternatif</w:t>
            </w:r>
          </w:p>
        </w:tc>
      </w:tr>
      <w:tr w:rsidR="008A1197" w14:paraId="0E140AF5" w14:textId="77777777" w:rsidTr="008A1197">
        <w:tc>
          <w:tcPr>
            <w:tcW w:w="2797" w:type="dxa"/>
          </w:tcPr>
          <w:p w14:paraId="57191697" w14:textId="77777777" w:rsidR="008A1197" w:rsidRDefault="008A1197" w:rsidP="001B1B37">
            <w:pPr>
              <w:rPr>
                <w:b/>
                <w:bCs/>
              </w:rPr>
            </w:pPr>
          </w:p>
        </w:tc>
        <w:tc>
          <w:tcPr>
            <w:tcW w:w="2970" w:type="dxa"/>
          </w:tcPr>
          <w:p w14:paraId="78847F49" w14:textId="77777777" w:rsidR="008A1197" w:rsidRDefault="008A1197" w:rsidP="001B1B37">
            <w:pPr>
              <w:rPr>
                <w:b/>
                <w:bCs/>
              </w:rPr>
            </w:pPr>
          </w:p>
        </w:tc>
      </w:tr>
      <w:tr w:rsidR="008A1197" w14:paraId="0A48886F" w14:textId="77777777" w:rsidTr="008A1197">
        <w:tc>
          <w:tcPr>
            <w:tcW w:w="2797" w:type="dxa"/>
          </w:tcPr>
          <w:p w14:paraId="6F505703" w14:textId="77777777" w:rsidR="008A1197" w:rsidRDefault="008A1197" w:rsidP="001B1B37">
            <w:pPr>
              <w:rPr>
                <w:b/>
                <w:bCs/>
              </w:rPr>
            </w:pPr>
          </w:p>
        </w:tc>
        <w:tc>
          <w:tcPr>
            <w:tcW w:w="2970" w:type="dxa"/>
          </w:tcPr>
          <w:p w14:paraId="7826F9C2" w14:textId="77777777" w:rsidR="008A1197" w:rsidRDefault="008A1197" w:rsidP="001B1B37">
            <w:pPr>
              <w:rPr>
                <w:b/>
                <w:bCs/>
              </w:rPr>
            </w:pPr>
          </w:p>
        </w:tc>
      </w:tr>
      <w:tr w:rsidR="00841B4F" w14:paraId="6708CD86" w14:textId="77777777" w:rsidTr="00841B4F">
        <w:tc>
          <w:tcPr>
            <w:tcW w:w="5767" w:type="dxa"/>
            <w:gridSpan w:val="2"/>
            <w:shd w:val="clear" w:color="auto" w:fill="D0CECE" w:themeFill="background2" w:themeFillShade="E6"/>
          </w:tcPr>
          <w:p w14:paraId="1676CFA6" w14:textId="39F870ED" w:rsidR="00841B4F" w:rsidRDefault="00841B4F" w:rsidP="00841B4F">
            <w:pPr>
              <w:jc w:val="center"/>
              <w:rPr>
                <w:b/>
                <w:bCs/>
              </w:rPr>
            </w:pPr>
            <w:r>
              <w:rPr>
                <w:b/>
                <w:bCs/>
              </w:rPr>
              <w:t>Skenario Exception</w:t>
            </w:r>
          </w:p>
        </w:tc>
      </w:tr>
      <w:tr w:rsidR="00841B4F" w14:paraId="3336E4B1" w14:textId="77777777" w:rsidTr="008A1197">
        <w:tc>
          <w:tcPr>
            <w:tcW w:w="2797" w:type="dxa"/>
          </w:tcPr>
          <w:p w14:paraId="677EC5C9" w14:textId="16281029" w:rsidR="00841B4F" w:rsidRDefault="00CE16DF" w:rsidP="00CE16DF">
            <w:pPr>
              <w:jc w:val="left"/>
              <w:rPr>
                <w:b/>
                <w:bCs/>
              </w:rPr>
            </w:pPr>
            <w:r w:rsidRPr="00CE16DF">
              <w:t>4.a</w:t>
            </w:r>
            <w:r>
              <w:rPr>
                <w:b/>
                <w:bCs/>
              </w:rPr>
              <w:t xml:space="preserve"> </w:t>
            </w:r>
            <w:r w:rsidRPr="00CE16DF">
              <w:t>Memilih tombol “Cancel” pada form tambah data pengguna</w:t>
            </w:r>
          </w:p>
        </w:tc>
        <w:tc>
          <w:tcPr>
            <w:tcW w:w="2970" w:type="dxa"/>
          </w:tcPr>
          <w:p w14:paraId="0576A224" w14:textId="77777777" w:rsidR="00841B4F" w:rsidRDefault="00841B4F" w:rsidP="001B1B37">
            <w:pPr>
              <w:rPr>
                <w:b/>
                <w:bCs/>
              </w:rPr>
            </w:pPr>
          </w:p>
        </w:tc>
      </w:tr>
      <w:tr w:rsidR="00CE16DF" w14:paraId="7C752263" w14:textId="77777777" w:rsidTr="008A1197">
        <w:tc>
          <w:tcPr>
            <w:tcW w:w="2797" w:type="dxa"/>
          </w:tcPr>
          <w:p w14:paraId="3E2372B8" w14:textId="77777777" w:rsidR="00CE16DF" w:rsidRPr="00CE16DF" w:rsidRDefault="00CE16DF" w:rsidP="00CE16DF">
            <w:pPr>
              <w:jc w:val="left"/>
            </w:pPr>
          </w:p>
        </w:tc>
        <w:tc>
          <w:tcPr>
            <w:tcW w:w="2970" w:type="dxa"/>
          </w:tcPr>
          <w:p w14:paraId="70F4DAA7" w14:textId="09CCCF9B" w:rsidR="00CE16DF" w:rsidRPr="00CE16DF" w:rsidRDefault="00CE16DF" w:rsidP="00CE16DF">
            <w:pPr>
              <w:jc w:val="left"/>
            </w:pPr>
            <w:r w:rsidRPr="00CE16DF">
              <w:t xml:space="preserve">5.a Menampilkan tabel </w:t>
            </w:r>
            <w:r w:rsidR="007B52BE">
              <w:t>admin</w:t>
            </w:r>
          </w:p>
        </w:tc>
      </w:tr>
      <w:bookmarkEnd w:id="112"/>
    </w:tbl>
    <w:p w14:paraId="77CF654E" w14:textId="77777777" w:rsidR="00993FE2" w:rsidRPr="001B1B37" w:rsidRDefault="00993FE2" w:rsidP="001B1B37">
      <w:pPr>
        <w:ind w:left="2160"/>
        <w:rPr>
          <w:b/>
          <w:bCs/>
        </w:rPr>
      </w:pPr>
    </w:p>
    <w:p w14:paraId="5C58AA33" w14:textId="0739F7E8" w:rsidR="00BF3573" w:rsidRDefault="00BF3573" w:rsidP="00D807BE">
      <w:pPr>
        <w:pStyle w:val="ListParagraph"/>
        <w:numPr>
          <w:ilvl w:val="0"/>
          <w:numId w:val="46"/>
        </w:numPr>
        <w:rPr>
          <w:b/>
          <w:bCs/>
        </w:rPr>
      </w:pPr>
      <w:r>
        <w:rPr>
          <w:b/>
          <w:bCs/>
        </w:rPr>
        <w:t xml:space="preserve">Skenario Hapus Admin </w:t>
      </w:r>
      <w:bookmarkStart w:id="113" w:name="_Hlk83557859"/>
    </w:p>
    <w:tbl>
      <w:tblPr>
        <w:tblStyle w:val="TableGrid"/>
        <w:tblW w:w="0" w:type="auto"/>
        <w:tblInd w:w="2160" w:type="dxa"/>
        <w:tblLook w:val="04A0" w:firstRow="1" w:lastRow="0" w:firstColumn="1" w:lastColumn="0" w:noHBand="0" w:noVBand="1"/>
      </w:tblPr>
      <w:tblGrid>
        <w:gridCol w:w="2797"/>
        <w:gridCol w:w="2970"/>
      </w:tblGrid>
      <w:tr w:rsidR="007B52BE" w14:paraId="50FB65F9" w14:textId="77777777" w:rsidTr="003F3CC9">
        <w:tc>
          <w:tcPr>
            <w:tcW w:w="2797" w:type="dxa"/>
          </w:tcPr>
          <w:p w14:paraId="5F08B275" w14:textId="77777777" w:rsidR="007B52BE" w:rsidRDefault="007B52BE" w:rsidP="003F3CC9">
            <w:pPr>
              <w:rPr>
                <w:b/>
                <w:bCs/>
              </w:rPr>
            </w:pPr>
            <w:bookmarkStart w:id="114" w:name="_Hlk83557508"/>
            <w:r>
              <w:rPr>
                <w:b/>
                <w:bCs/>
              </w:rPr>
              <w:t>Nama Use Case</w:t>
            </w:r>
          </w:p>
        </w:tc>
        <w:tc>
          <w:tcPr>
            <w:tcW w:w="2970" w:type="dxa"/>
          </w:tcPr>
          <w:p w14:paraId="6BB31A0D" w14:textId="1FE7AE17" w:rsidR="007B52BE" w:rsidRPr="00841B4F" w:rsidRDefault="007B52BE" w:rsidP="003F3CC9">
            <w:r>
              <w:t>Hapus</w:t>
            </w:r>
            <w:r w:rsidRPr="00841B4F">
              <w:t xml:space="preserve"> Admin</w:t>
            </w:r>
          </w:p>
        </w:tc>
      </w:tr>
      <w:tr w:rsidR="007B52BE" w14:paraId="39B928F6" w14:textId="77777777" w:rsidTr="003F3CC9">
        <w:tc>
          <w:tcPr>
            <w:tcW w:w="2797" w:type="dxa"/>
          </w:tcPr>
          <w:p w14:paraId="5783E808" w14:textId="77777777" w:rsidR="007B52BE" w:rsidRDefault="007B52BE" w:rsidP="003F3CC9">
            <w:pPr>
              <w:rPr>
                <w:b/>
                <w:bCs/>
              </w:rPr>
            </w:pPr>
            <w:r>
              <w:rPr>
                <w:b/>
                <w:bCs/>
              </w:rPr>
              <w:t>Deskripsi</w:t>
            </w:r>
          </w:p>
        </w:tc>
        <w:tc>
          <w:tcPr>
            <w:tcW w:w="2970" w:type="dxa"/>
          </w:tcPr>
          <w:p w14:paraId="7A696E4B" w14:textId="5E83080C" w:rsidR="007B52BE" w:rsidRPr="00841B4F" w:rsidRDefault="007B52BE" w:rsidP="003F3CC9">
            <w:r w:rsidRPr="00841B4F">
              <w:t>Men</w:t>
            </w:r>
            <w:r>
              <w:t>ghapus</w:t>
            </w:r>
            <w:r w:rsidRPr="00841B4F">
              <w:t xml:space="preserve"> data admin </w:t>
            </w:r>
            <w:r>
              <w:t>yang telah terdaftar dari sistem</w:t>
            </w:r>
          </w:p>
        </w:tc>
      </w:tr>
      <w:tr w:rsidR="007B52BE" w14:paraId="1350A25A" w14:textId="77777777" w:rsidTr="003F3CC9">
        <w:tc>
          <w:tcPr>
            <w:tcW w:w="2797" w:type="dxa"/>
          </w:tcPr>
          <w:p w14:paraId="0F6526A2" w14:textId="77777777" w:rsidR="007B52BE" w:rsidRDefault="007B52BE" w:rsidP="003F3CC9">
            <w:pPr>
              <w:rPr>
                <w:b/>
                <w:bCs/>
              </w:rPr>
            </w:pPr>
            <w:r>
              <w:rPr>
                <w:b/>
                <w:bCs/>
              </w:rPr>
              <w:t>Aktor</w:t>
            </w:r>
          </w:p>
        </w:tc>
        <w:tc>
          <w:tcPr>
            <w:tcW w:w="2970" w:type="dxa"/>
          </w:tcPr>
          <w:p w14:paraId="3687D058" w14:textId="77777777" w:rsidR="007B52BE" w:rsidRPr="00841B4F" w:rsidRDefault="007B52BE" w:rsidP="003F3CC9">
            <w:r w:rsidRPr="00841B4F">
              <w:t>Admin</w:t>
            </w:r>
          </w:p>
        </w:tc>
      </w:tr>
      <w:tr w:rsidR="007B52BE" w14:paraId="2082ABC3" w14:textId="77777777" w:rsidTr="003F3CC9">
        <w:tc>
          <w:tcPr>
            <w:tcW w:w="2797" w:type="dxa"/>
          </w:tcPr>
          <w:p w14:paraId="17711D21" w14:textId="77777777" w:rsidR="007B52BE" w:rsidRDefault="007B52BE" w:rsidP="003F3CC9">
            <w:pPr>
              <w:rPr>
                <w:b/>
                <w:bCs/>
              </w:rPr>
            </w:pPr>
            <w:r>
              <w:rPr>
                <w:b/>
                <w:bCs/>
              </w:rPr>
              <w:t>Triggers</w:t>
            </w:r>
          </w:p>
        </w:tc>
        <w:tc>
          <w:tcPr>
            <w:tcW w:w="2970" w:type="dxa"/>
          </w:tcPr>
          <w:p w14:paraId="69774AEF" w14:textId="610F63BB" w:rsidR="007B52BE" w:rsidRPr="00841B4F" w:rsidRDefault="007B52BE" w:rsidP="003F3CC9">
            <w:pPr>
              <w:jc w:val="left"/>
            </w:pPr>
            <w:r w:rsidRPr="00841B4F">
              <w:t>Aktor ingin men</w:t>
            </w:r>
            <w:r>
              <w:t xml:space="preserve">ghapus </w:t>
            </w:r>
            <w:r w:rsidRPr="00841B4F">
              <w:t xml:space="preserve">data admin yang </w:t>
            </w:r>
            <w:r>
              <w:t>telah terdaftar di dalam sistem</w:t>
            </w:r>
          </w:p>
        </w:tc>
      </w:tr>
      <w:tr w:rsidR="007B52BE" w14:paraId="3772CF12" w14:textId="77777777" w:rsidTr="003F3CC9">
        <w:tc>
          <w:tcPr>
            <w:tcW w:w="2797" w:type="dxa"/>
          </w:tcPr>
          <w:p w14:paraId="500411C2" w14:textId="77777777" w:rsidR="007B52BE" w:rsidRDefault="007B52BE" w:rsidP="003F3CC9">
            <w:pPr>
              <w:rPr>
                <w:b/>
                <w:bCs/>
              </w:rPr>
            </w:pPr>
            <w:r>
              <w:rPr>
                <w:b/>
                <w:bCs/>
              </w:rPr>
              <w:t>Pre-Condition</w:t>
            </w:r>
          </w:p>
        </w:tc>
        <w:tc>
          <w:tcPr>
            <w:tcW w:w="2970" w:type="dxa"/>
          </w:tcPr>
          <w:p w14:paraId="472A28FA" w14:textId="7AA4306B" w:rsidR="007B52BE" w:rsidRPr="00841B4F" w:rsidRDefault="007B52BE" w:rsidP="003F3CC9">
            <w:pPr>
              <w:jc w:val="left"/>
            </w:pPr>
            <w:r w:rsidRPr="00841B4F">
              <w:t xml:space="preserve">Data admin </w:t>
            </w:r>
            <w:r>
              <w:t>telah tersimpan</w:t>
            </w:r>
          </w:p>
        </w:tc>
      </w:tr>
      <w:tr w:rsidR="007B52BE" w14:paraId="7DD264F2" w14:textId="77777777" w:rsidTr="003F3CC9">
        <w:tc>
          <w:tcPr>
            <w:tcW w:w="2797" w:type="dxa"/>
          </w:tcPr>
          <w:p w14:paraId="4A7EAD9F" w14:textId="77777777" w:rsidR="007B52BE" w:rsidRDefault="007B52BE" w:rsidP="003F3CC9">
            <w:pPr>
              <w:rPr>
                <w:b/>
                <w:bCs/>
              </w:rPr>
            </w:pPr>
            <w:r>
              <w:rPr>
                <w:b/>
                <w:bCs/>
              </w:rPr>
              <w:t>Post-Condition</w:t>
            </w:r>
          </w:p>
        </w:tc>
        <w:tc>
          <w:tcPr>
            <w:tcW w:w="2970" w:type="dxa"/>
          </w:tcPr>
          <w:p w14:paraId="78D77C8F" w14:textId="69F0BCBA" w:rsidR="007B52BE" w:rsidRPr="00841B4F" w:rsidRDefault="007B52BE" w:rsidP="003F3CC9">
            <w:pPr>
              <w:jc w:val="left"/>
            </w:pPr>
            <w:r w:rsidRPr="00841B4F">
              <w:t>Data admin telah di</w:t>
            </w:r>
            <w:r>
              <w:t>hapus</w:t>
            </w:r>
          </w:p>
        </w:tc>
      </w:tr>
      <w:tr w:rsidR="007B52BE" w14:paraId="17834CDA" w14:textId="77777777" w:rsidTr="003F3CC9">
        <w:tc>
          <w:tcPr>
            <w:tcW w:w="2797" w:type="dxa"/>
          </w:tcPr>
          <w:p w14:paraId="0B778071" w14:textId="77777777" w:rsidR="007B52BE" w:rsidRDefault="007B52BE" w:rsidP="003F3CC9">
            <w:pPr>
              <w:jc w:val="center"/>
              <w:rPr>
                <w:b/>
                <w:bCs/>
              </w:rPr>
            </w:pPr>
            <w:r>
              <w:rPr>
                <w:b/>
                <w:bCs/>
              </w:rPr>
              <w:t>Admin</w:t>
            </w:r>
          </w:p>
        </w:tc>
        <w:tc>
          <w:tcPr>
            <w:tcW w:w="2970" w:type="dxa"/>
          </w:tcPr>
          <w:p w14:paraId="02873184" w14:textId="77777777" w:rsidR="007B52BE" w:rsidRDefault="007B52BE" w:rsidP="003F3CC9">
            <w:pPr>
              <w:jc w:val="center"/>
              <w:rPr>
                <w:b/>
                <w:bCs/>
              </w:rPr>
            </w:pPr>
            <w:r>
              <w:rPr>
                <w:b/>
                <w:bCs/>
              </w:rPr>
              <w:t>Sistem</w:t>
            </w:r>
          </w:p>
        </w:tc>
      </w:tr>
      <w:tr w:rsidR="007B52BE" w14:paraId="52AE1FCB" w14:textId="77777777" w:rsidTr="003F3CC9">
        <w:tc>
          <w:tcPr>
            <w:tcW w:w="5767" w:type="dxa"/>
            <w:gridSpan w:val="2"/>
            <w:shd w:val="clear" w:color="auto" w:fill="D0CECE" w:themeFill="background2" w:themeFillShade="E6"/>
          </w:tcPr>
          <w:p w14:paraId="23280E02" w14:textId="77777777" w:rsidR="007B52BE" w:rsidRDefault="007B52BE" w:rsidP="003F3CC9">
            <w:pPr>
              <w:jc w:val="center"/>
              <w:rPr>
                <w:b/>
                <w:bCs/>
              </w:rPr>
            </w:pPr>
            <w:r>
              <w:rPr>
                <w:b/>
                <w:bCs/>
              </w:rPr>
              <w:t>Skenario Normal</w:t>
            </w:r>
          </w:p>
        </w:tc>
      </w:tr>
      <w:tr w:rsidR="007B52BE" w14:paraId="57F064A5" w14:textId="77777777" w:rsidTr="003F3CC9">
        <w:tc>
          <w:tcPr>
            <w:tcW w:w="2797" w:type="dxa"/>
          </w:tcPr>
          <w:p w14:paraId="7D068A01" w14:textId="21778211" w:rsidR="007B52BE" w:rsidRPr="00CE16DF" w:rsidRDefault="007B52BE" w:rsidP="00D807BE">
            <w:pPr>
              <w:pStyle w:val="ListParagraph"/>
              <w:numPr>
                <w:ilvl w:val="0"/>
                <w:numId w:val="49"/>
              </w:numPr>
              <w:jc w:val="left"/>
            </w:pPr>
            <w:r w:rsidRPr="00CE16DF">
              <w:lastRenderedPageBreak/>
              <w:t>Memilih tombol “</w:t>
            </w:r>
            <w:r>
              <w:t>Hapus</w:t>
            </w:r>
            <w:r w:rsidRPr="00CE16DF">
              <w:t>”</w:t>
            </w:r>
            <w:r>
              <w:t xml:space="preserve"> pada salah satu data admin yang ada dalam tabel </w:t>
            </w:r>
          </w:p>
        </w:tc>
        <w:tc>
          <w:tcPr>
            <w:tcW w:w="2970" w:type="dxa"/>
          </w:tcPr>
          <w:p w14:paraId="7EE951B4" w14:textId="77777777" w:rsidR="007B52BE" w:rsidRDefault="007B52BE" w:rsidP="003F3CC9">
            <w:pPr>
              <w:rPr>
                <w:b/>
                <w:bCs/>
              </w:rPr>
            </w:pPr>
          </w:p>
        </w:tc>
      </w:tr>
      <w:tr w:rsidR="007B52BE" w14:paraId="25D44131" w14:textId="77777777" w:rsidTr="003F3CC9">
        <w:tc>
          <w:tcPr>
            <w:tcW w:w="2797" w:type="dxa"/>
          </w:tcPr>
          <w:p w14:paraId="3C51EA54" w14:textId="77777777" w:rsidR="007B52BE" w:rsidRDefault="007B52BE" w:rsidP="003F3CC9">
            <w:pPr>
              <w:rPr>
                <w:b/>
                <w:bCs/>
              </w:rPr>
            </w:pPr>
          </w:p>
        </w:tc>
        <w:tc>
          <w:tcPr>
            <w:tcW w:w="2970" w:type="dxa"/>
          </w:tcPr>
          <w:p w14:paraId="2D9770EF" w14:textId="234D2DDE" w:rsidR="007B52BE" w:rsidRPr="00CE16DF" w:rsidRDefault="007B52BE" w:rsidP="00D807BE">
            <w:pPr>
              <w:pStyle w:val="ListParagraph"/>
              <w:numPr>
                <w:ilvl w:val="0"/>
                <w:numId w:val="49"/>
              </w:numPr>
              <w:ind w:left="312" w:hanging="284"/>
              <w:jc w:val="left"/>
            </w:pPr>
            <w:r w:rsidRPr="00CE16DF">
              <w:t xml:space="preserve">Menampilkan </w:t>
            </w:r>
            <w:r>
              <w:t>pertanyaan konfirmasi “Apakah data tersebut akan benar-benar dihapus?”</w:t>
            </w:r>
          </w:p>
        </w:tc>
      </w:tr>
      <w:tr w:rsidR="007B52BE" w14:paraId="4AEB4BFB" w14:textId="77777777" w:rsidTr="003F3CC9">
        <w:tc>
          <w:tcPr>
            <w:tcW w:w="2797" w:type="dxa"/>
          </w:tcPr>
          <w:p w14:paraId="5AD5A966" w14:textId="138E730C" w:rsidR="007B52BE" w:rsidRPr="00CE16DF" w:rsidRDefault="007B52BE" w:rsidP="00D807BE">
            <w:pPr>
              <w:pStyle w:val="ListParagraph"/>
              <w:numPr>
                <w:ilvl w:val="0"/>
                <w:numId w:val="49"/>
              </w:numPr>
              <w:ind w:left="427" w:hanging="426"/>
              <w:jc w:val="left"/>
            </w:pPr>
            <w:r w:rsidRPr="00CE16DF">
              <w:t>Me</w:t>
            </w:r>
            <w:r>
              <w:t>milih tombol “Ya”</w:t>
            </w:r>
          </w:p>
        </w:tc>
        <w:tc>
          <w:tcPr>
            <w:tcW w:w="2970" w:type="dxa"/>
          </w:tcPr>
          <w:p w14:paraId="51D09B86" w14:textId="77777777" w:rsidR="007B52BE" w:rsidRPr="00CE16DF" w:rsidRDefault="007B52BE" w:rsidP="003F3CC9">
            <w:pPr>
              <w:jc w:val="left"/>
            </w:pPr>
          </w:p>
        </w:tc>
      </w:tr>
      <w:tr w:rsidR="007B52BE" w14:paraId="49CC78F0" w14:textId="77777777" w:rsidTr="003F3CC9">
        <w:tc>
          <w:tcPr>
            <w:tcW w:w="2797" w:type="dxa"/>
          </w:tcPr>
          <w:p w14:paraId="5A846992" w14:textId="77777777" w:rsidR="007B52BE" w:rsidRPr="00CE16DF" w:rsidRDefault="007B52BE" w:rsidP="003F3CC9">
            <w:pPr>
              <w:pStyle w:val="ListParagraph"/>
              <w:ind w:left="427"/>
              <w:jc w:val="left"/>
            </w:pPr>
          </w:p>
        </w:tc>
        <w:tc>
          <w:tcPr>
            <w:tcW w:w="2970" w:type="dxa"/>
          </w:tcPr>
          <w:p w14:paraId="24D2E5F4" w14:textId="21B89022" w:rsidR="007B52BE" w:rsidRPr="00CE16DF" w:rsidRDefault="007B52BE" w:rsidP="00D807BE">
            <w:pPr>
              <w:pStyle w:val="ListParagraph"/>
              <w:numPr>
                <w:ilvl w:val="0"/>
                <w:numId w:val="49"/>
              </w:numPr>
              <w:ind w:left="312" w:hanging="284"/>
              <w:jc w:val="left"/>
            </w:pPr>
            <w:r>
              <w:t>Menghapus data admin dari dalam database</w:t>
            </w:r>
          </w:p>
        </w:tc>
      </w:tr>
      <w:tr w:rsidR="007B52BE" w14:paraId="1A98EF88" w14:textId="77777777" w:rsidTr="003F3CC9">
        <w:tc>
          <w:tcPr>
            <w:tcW w:w="2797" w:type="dxa"/>
          </w:tcPr>
          <w:p w14:paraId="44486AFA" w14:textId="77777777" w:rsidR="007B52BE" w:rsidRPr="00CE16DF" w:rsidRDefault="007B52BE" w:rsidP="003F3CC9">
            <w:pPr>
              <w:pStyle w:val="ListParagraph"/>
              <w:ind w:left="427"/>
              <w:jc w:val="left"/>
            </w:pPr>
          </w:p>
        </w:tc>
        <w:tc>
          <w:tcPr>
            <w:tcW w:w="2970" w:type="dxa"/>
          </w:tcPr>
          <w:p w14:paraId="293CBFDB" w14:textId="1E606F4F" w:rsidR="007B52BE" w:rsidRDefault="007B52BE" w:rsidP="00D807BE">
            <w:pPr>
              <w:pStyle w:val="ListParagraph"/>
              <w:numPr>
                <w:ilvl w:val="0"/>
                <w:numId w:val="49"/>
              </w:numPr>
              <w:ind w:left="312" w:hanging="284"/>
              <w:jc w:val="left"/>
            </w:pPr>
            <w:r>
              <w:t>Menampilkan tabel admin dengan data baru yang telah terhapus</w:t>
            </w:r>
          </w:p>
        </w:tc>
      </w:tr>
      <w:tr w:rsidR="007B52BE" w14:paraId="7A69BE01" w14:textId="77777777" w:rsidTr="003F3CC9">
        <w:tc>
          <w:tcPr>
            <w:tcW w:w="5767" w:type="dxa"/>
            <w:gridSpan w:val="2"/>
            <w:shd w:val="clear" w:color="auto" w:fill="D0CECE" w:themeFill="background2" w:themeFillShade="E6"/>
          </w:tcPr>
          <w:p w14:paraId="7829E601" w14:textId="77777777" w:rsidR="007B52BE" w:rsidRDefault="007B52BE" w:rsidP="003F3CC9">
            <w:pPr>
              <w:jc w:val="center"/>
              <w:rPr>
                <w:b/>
                <w:bCs/>
              </w:rPr>
            </w:pPr>
            <w:r>
              <w:rPr>
                <w:b/>
                <w:bCs/>
              </w:rPr>
              <w:t>Skenario Alternatif</w:t>
            </w:r>
          </w:p>
        </w:tc>
      </w:tr>
      <w:tr w:rsidR="007B52BE" w14:paraId="7CAACDBD" w14:textId="77777777" w:rsidTr="003F3CC9">
        <w:tc>
          <w:tcPr>
            <w:tcW w:w="2797" w:type="dxa"/>
          </w:tcPr>
          <w:p w14:paraId="45AB2021" w14:textId="77777777" w:rsidR="007B52BE" w:rsidRDefault="007B52BE" w:rsidP="003F3CC9">
            <w:pPr>
              <w:rPr>
                <w:b/>
                <w:bCs/>
              </w:rPr>
            </w:pPr>
          </w:p>
        </w:tc>
        <w:tc>
          <w:tcPr>
            <w:tcW w:w="2970" w:type="dxa"/>
          </w:tcPr>
          <w:p w14:paraId="50FC5DE4" w14:textId="77777777" w:rsidR="007B52BE" w:rsidRDefault="007B52BE" w:rsidP="003F3CC9">
            <w:pPr>
              <w:rPr>
                <w:b/>
                <w:bCs/>
              </w:rPr>
            </w:pPr>
          </w:p>
        </w:tc>
      </w:tr>
      <w:tr w:rsidR="007B52BE" w14:paraId="41710803" w14:textId="77777777" w:rsidTr="003F3CC9">
        <w:tc>
          <w:tcPr>
            <w:tcW w:w="2797" w:type="dxa"/>
          </w:tcPr>
          <w:p w14:paraId="3FA3CAAA" w14:textId="77777777" w:rsidR="007B52BE" w:rsidRDefault="007B52BE" w:rsidP="003F3CC9">
            <w:pPr>
              <w:rPr>
                <w:b/>
                <w:bCs/>
              </w:rPr>
            </w:pPr>
          </w:p>
        </w:tc>
        <w:tc>
          <w:tcPr>
            <w:tcW w:w="2970" w:type="dxa"/>
          </w:tcPr>
          <w:p w14:paraId="09A2B11B" w14:textId="77777777" w:rsidR="007B52BE" w:rsidRDefault="007B52BE" w:rsidP="003F3CC9">
            <w:pPr>
              <w:rPr>
                <w:b/>
                <w:bCs/>
              </w:rPr>
            </w:pPr>
          </w:p>
        </w:tc>
      </w:tr>
      <w:tr w:rsidR="007B52BE" w14:paraId="3772836C" w14:textId="77777777" w:rsidTr="003F3CC9">
        <w:tc>
          <w:tcPr>
            <w:tcW w:w="5767" w:type="dxa"/>
            <w:gridSpan w:val="2"/>
            <w:shd w:val="clear" w:color="auto" w:fill="D0CECE" w:themeFill="background2" w:themeFillShade="E6"/>
          </w:tcPr>
          <w:p w14:paraId="284D4591" w14:textId="77777777" w:rsidR="007B52BE" w:rsidRDefault="007B52BE" w:rsidP="003F3CC9">
            <w:pPr>
              <w:jc w:val="center"/>
              <w:rPr>
                <w:b/>
                <w:bCs/>
              </w:rPr>
            </w:pPr>
            <w:r>
              <w:rPr>
                <w:b/>
                <w:bCs/>
              </w:rPr>
              <w:t>Skenario Exception</w:t>
            </w:r>
          </w:p>
        </w:tc>
      </w:tr>
      <w:tr w:rsidR="007B52BE" w14:paraId="3BE30AEC" w14:textId="77777777" w:rsidTr="003F3CC9">
        <w:tc>
          <w:tcPr>
            <w:tcW w:w="2797" w:type="dxa"/>
          </w:tcPr>
          <w:p w14:paraId="3F28A578" w14:textId="1627747B" w:rsidR="007B52BE" w:rsidRDefault="007B52BE" w:rsidP="003F3CC9">
            <w:pPr>
              <w:jc w:val="left"/>
              <w:rPr>
                <w:b/>
                <w:bCs/>
              </w:rPr>
            </w:pPr>
            <w:r>
              <w:t>3</w:t>
            </w:r>
            <w:r w:rsidRPr="00CE16DF">
              <w:t>.a</w:t>
            </w:r>
            <w:r>
              <w:rPr>
                <w:b/>
                <w:bCs/>
              </w:rPr>
              <w:t xml:space="preserve"> </w:t>
            </w:r>
            <w:r w:rsidRPr="00CE16DF">
              <w:t>Memilih tombol “</w:t>
            </w:r>
            <w:r>
              <w:t>Tidak</w:t>
            </w:r>
            <w:r w:rsidRPr="00CE16DF">
              <w:t xml:space="preserve">” </w:t>
            </w:r>
            <w:r>
              <w:t>setelah pertanyaan konfirmasi</w:t>
            </w:r>
          </w:p>
        </w:tc>
        <w:tc>
          <w:tcPr>
            <w:tcW w:w="2970" w:type="dxa"/>
          </w:tcPr>
          <w:p w14:paraId="1560C144" w14:textId="77777777" w:rsidR="007B52BE" w:rsidRDefault="007B52BE" w:rsidP="003F3CC9">
            <w:pPr>
              <w:rPr>
                <w:b/>
                <w:bCs/>
              </w:rPr>
            </w:pPr>
          </w:p>
        </w:tc>
      </w:tr>
      <w:tr w:rsidR="007B52BE" w14:paraId="2832EBDC" w14:textId="77777777" w:rsidTr="003F3CC9">
        <w:tc>
          <w:tcPr>
            <w:tcW w:w="2797" w:type="dxa"/>
          </w:tcPr>
          <w:p w14:paraId="1026C293" w14:textId="77777777" w:rsidR="007B52BE" w:rsidRPr="00CE16DF" w:rsidRDefault="007B52BE" w:rsidP="003F3CC9">
            <w:pPr>
              <w:jc w:val="left"/>
            </w:pPr>
          </w:p>
        </w:tc>
        <w:tc>
          <w:tcPr>
            <w:tcW w:w="2970" w:type="dxa"/>
          </w:tcPr>
          <w:p w14:paraId="3A0335C7" w14:textId="2BE5AED2" w:rsidR="007B52BE" w:rsidRPr="00CE16DF" w:rsidRDefault="007B52BE" w:rsidP="003F3CC9">
            <w:pPr>
              <w:jc w:val="left"/>
            </w:pPr>
            <w:r w:rsidRPr="00CE16DF">
              <w:t xml:space="preserve">5.a Menampilkan tabel </w:t>
            </w:r>
            <w:r>
              <w:t>admin</w:t>
            </w:r>
          </w:p>
        </w:tc>
      </w:tr>
      <w:bookmarkEnd w:id="113"/>
      <w:bookmarkEnd w:id="114"/>
    </w:tbl>
    <w:p w14:paraId="55E8318F" w14:textId="77777777" w:rsidR="007B52BE" w:rsidRPr="007B52BE" w:rsidRDefault="007B52BE" w:rsidP="007B52BE">
      <w:pPr>
        <w:rPr>
          <w:b/>
          <w:bCs/>
        </w:rPr>
      </w:pPr>
    </w:p>
    <w:p w14:paraId="3E273C0C" w14:textId="3C052ED0" w:rsidR="00BF3573" w:rsidRDefault="00BF3573" w:rsidP="00D807BE">
      <w:pPr>
        <w:pStyle w:val="ListParagraph"/>
        <w:numPr>
          <w:ilvl w:val="0"/>
          <w:numId w:val="46"/>
        </w:numPr>
        <w:rPr>
          <w:b/>
          <w:bCs/>
        </w:rPr>
      </w:pPr>
      <w:r>
        <w:rPr>
          <w:b/>
          <w:bCs/>
        </w:rPr>
        <w:t>Skenario Update Admin</w:t>
      </w:r>
    </w:p>
    <w:tbl>
      <w:tblPr>
        <w:tblStyle w:val="TableGrid1"/>
        <w:tblW w:w="0" w:type="auto"/>
        <w:tblInd w:w="2160" w:type="dxa"/>
        <w:tblLook w:val="04A0" w:firstRow="1" w:lastRow="0" w:firstColumn="1" w:lastColumn="0" w:noHBand="0" w:noVBand="1"/>
      </w:tblPr>
      <w:tblGrid>
        <w:gridCol w:w="2797"/>
        <w:gridCol w:w="2970"/>
      </w:tblGrid>
      <w:tr w:rsidR="00B33B4D" w:rsidRPr="00B33B4D" w14:paraId="086E3EAD" w14:textId="77777777" w:rsidTr="003F3CC9">
        <w:tc>
          <w:tcPr>
            <w:tcW w:w="2797" w:type="dxa"/>
          </w:tcPr>
          <w:p w14:paraId="01368A9E" w14:textId="77777777" w:rsidR="00B33B4D" w:rsidRPr="00B33B4D" w:rsidRDefault="00B33B4D" w:rsidP="00B33B4D">
            <w:pPr>
              <w:rPr>
                <w:b/>
                <w:bCs/>
              </w:rPr>
            </w:pPr>
            <w:bookmarkStart w:id="115" w:name="_Hlk83557809"/>
            <w:r w:rsidRPr="00B33B4D">
              <w:rPr>
                <w:b/>
                <w:bCs/>
              </w:rPr>
              <w:t>Nama Use Case</w:t>
            </w:r>
          </w:p>
        </w:tc>
        <w:tc>
          <w:tcPr>
            <w:tcW w:w="2970" w:type="dxa"/>
          </w:tcPr>
          <w:p w14:paraId="24706F65" w14:textId="4EF91A37" w:rsidR="00B33B4D" w:rsidRPr="00B33B4D" w:rsidRDefault="00B33B4D" w:rsidP="00B33B4D">
            <w:r>
              <w:t>Update</w:t>
            </w:r>
            <w:r w:rsidRPr="00B33B4D">
              <w:t xml:space="preserve"> Admin</w:t>
            </w:r>
          </w:p>
        </w:tc>
      </w:tr>
      <w:tr w:rsidR="00B33B4D" w:rsidRPr="00B33B4D" w14:paraId="54B509DA" w14:textId="77777777" w:rsidTr="003F3CC9">
        <w:tc>
          <w:tcPr>
            <w:tcW w:w="2797" w:type="dxa"/>
          </w:tcPr>
          <w:p w14:paraId="08672EAE" w14:textId="77777777" w:rsidR="00B33B4D" w:rsidRPr="00B33B4D" w:rsidRDefault="00B33B4D" w:rsidP="00B33B4D">
            <w:pPr>
              <w:rPr>
                <w:b/>
                <w:bCs/>
              </w:rPr>
            </w:pPr>
            <w:r w:rsidRPr="00B33B4D">
              <w:rPr>
                <w:b/>
                <w:bCs/>
              </w:rPr>
              <w:lastRenderedPageBreak/>
              <w:t>Deskripsi</w:t>
            </w:r>
          </w:p>
        </w:tc>
        <w:tc>
          <w:tcPr>
            <w:tcW w:w="2970" w:type="dxa"/>
          </w:tcPr>
          <w:p w14:paraId="79769167" w14:textId="72D6E640" w:rsidR="00B33B4D" w:rsidRPr="00B33B4D" w:rsidRDefault="00B33B4D" w:rsidP="00B33B4D">
            <w:r w:rsidRPr="00B33B4D">
              <w:t>Me</w:t>
            </w:r>
            <w:r>
              <w:t xml:space="preserve">rubah informasi pada data admin yang telah terdaftar dalam sistem </w:t>
            </w:r>
          </w:p>
        </w:tc>
      </w:tr>
      <w:tr w:rsidR="00B33B4D" w:rsidRPr="00B33B4D" w14:paraId="325D26C0" w14:textId="77777777" w:rsidTr="003F3CC9">
        <w:tc>
          <w:tcPr>
            <w:tcW w:w="2797" w:type="dxa"/>
          </w:tcPr>
          <w:p w14:paraId="4047C1F1" w14:textId="77777777" w:rsidR="00B33B4D" w:rsidRPr="00B33B4D" w:rsidRDefault="00B33B4D" w:rsidP="00B33B4D">
            <w:pPr>
              <w:rPr>
                <w:b/>
                <w:bCs/>
              </w:rPr>
            </w:pPr>
            <w:r w:rsidRPr="00B33B4D">
              <w:rPr>
                <w:b/>
                <w:bCs/>
              </w:rPr>
              <w:t>Aktor</w:t>
            </w:r>
          </w:p>
        </w:tc>
        <w:tc>
          <w:tcPr>
            <w:tcW w:w="2970" w:type="dxa"/>
          </w:tcPr>
          <w:p w14:paraId="1BE81AE9" w14:textId="77777777" w:rsidR="00B33B4D" w:rsidRPr="00B33B4D" w:rsidRDefault="00B33B4D" w:rsidP="00B33B4D">
            <w:r w:rsidRPr="00B33B4D">
              <w:t>Admin</w:t>
            </w:r>
          </w:p>
        </w:tc>
      </w:tr>
      <w:tr w:rsidR="00B33B4D" w:rsidRPr="00B33B4D" w14:paraId="282A6171" w14:textId="77777777" w:rsidTr="003F3CC9">
        <w:tc>
          <w:tcPr>
            <w:tcW w:w="2797" w:type="dxa"/>
          </w:tcPr>
          <w:p w14:paraId="3AA45FE1" w14:textId="77777777" w:rsidR="00B33B4D" w:rsidRPr="00B33B4D" w:rsidRDefault="00B33B4D" w:rsidP="00B33B4D">
            <w:pPr>
              <w:rPr>
                <w:b/>
                <w:bCs/>
              </w:rPr>
            </w:pPr>
            <w:r w:rsidRPr="00B33B4D">
              <w:rPr>
                <w:b/>
                <w:bCs/>
              </w:rPr>
              <w:t>Triggers</w:t>
            </w:r>
          </w:p>
        </w:tc>
        <w:tc>
          <w:tcPr>
            <w:tcW w:w="2970" w:type="dxa"/>
          </w:tcPr>
          <w:p w14:paraId="4EFF0331" w14:textId="7FC3B5B9" w:rsidR="00B33B4D" w:rsidRPr="00B33B4D" w:rsidRDefault="00B33B4D" w:rsidP="00B33B4D">
            <w:pPr>
              <w:jc w:val="left"/>
            </w:pPr>
            <w:r w:rsidRPr="00B33B4D">
              <w:t xml:space="preserve">Aktor ingin </w:t>
            </w:r>
            <w:r>
              <w:t>mengubah informasi yang ada pada data admin yang telah terdaftar.</w:t>
            </w:r>
          </w:p>
        </w:tc>
      </w:tr>
      <w:tr w:rsidR="00B33B4D" w:rsidRPr="00B33B4D" w14:paraId="7A9879EA" w14:textId="77777777" w:rsidTr="003F3CC9">
        <w:tc>
          <w:tcPr>
            <w:tcW w:w="2797" w:type="dxa"/>
          </w:tcPr>
          <w:p w14:paraId="7CE90271" w14:textId="77777777" w:rsidR="00B33B4D" w:rsidRPr="00B33B4D" w:rsidRDefault="00B33B4D" w:rsidP="00B33B4D">
            <w:pPr>
              <w:rPr>
                <w:b/>
                <w:bCs/>
              </w:rPr>
            </w:pPr>
            <w:r w:rsidRPr="00B33B4D">
              <w:rPr>
                <w:b/>
                <w:bCs/>
              </w:rPr>
              <w:t>Pre-Condition</w:t>
            </w:r>
          </w:p>
        </w:tc>
        <w:tc>
          <w:tcPr>
            <w:tcW w:w="2970" w:type="dxa"/>
          </w:tcPr>
          <w:p w14:paraId="120F9374" w14:textId="7E441E7C" w:rsidR="00B33B4D" w:rsidRPr="00B33B4D" w:rsidRDefault="00B33B4D" w:rsidP="00B33B4D">
            <w:pPr>
              <w:jc w:val="left"/>
            </w:pPr>
            <w:r w:rsidRPr="00B33B4D">
              <w:t xml:space="preserve">Data admin </w:t>
            </w:r>
            <w:r>
              <w:t>belum berubah</w:t>
            </w:r>
          </w:p>
        </w:tc>
      </w:tr>
      <w:tr w:rsidR="00B33B4D" w:rsidRPr="00B33B4D" w14:paraId="04079322" w14:textId="77777777" w:rsidTr="003F3CC9">
        <w:tc>
          <w:tcPr>
            <w:tcW w:w="2797" w:type="dxa"/>
          </w:tcPr>
          <w:p w14:paraId="468A0FBA" w14:textId="77777777" w:rsidR="00B33B4D" w:rsidRPr="00B33B4D" w:rsidRDefault="00B33B4D" w:rsidP="00B33B4D">
            <w:pPr>
              <w:rPr>
                <w:b/>
                <w:bCs/>
              </w:rPr>
            </w:pPr>
            <w:r w:rsidRPr="00B33B4D">
              <w:rPr>
                <w:b/>
                <w:bCs/>
              </w:rPr>
              <w:t>Post-Condition</w:t>
            </w:r>
          </w:p>
        </w:tc>
        <w:tc>
          <w:tcPr>
            <w:tcW w:w="2970" w:type="dxa"/>
          </w:tcPr>
          <w:p w14:paraId="398A2704" w14:textId="0E8B708D" w:rsidR="00B33B4D" w:rsidRPr="00B33B4D" w:rsidRDefault="00B33B4D" w:rsidP="00B33B4D">
            <w:pPr>
              <w:jc w:val="left"/>
            </w:pPr>
            <w:r w:rsidRPr="00B33B4D">
              <w:t xml:space="preserve">Data admin </w:t>
            </w:r>
            <w:r>
              <w:t>telah diubah</w:t>
            </w:r>
          </w:p>
        </w:tc>
      </w:tr>
      <w:tr w:rsidR="00B33B4D" w:rsidRPr="00B33B4D" w14:paraId="6E643CDA" w14:textId="77777777" w:rsidTr="003F3CC9">
        <w:tc>
          <w:tcPr>
            <w:tcW w:w="2797" w:type="dxa"/>
          </w:tcPr>
          <w:p w14:paraId="31A42830" w14:textId="77777777" w:rsidR="00B33B4D" w:rsidRPr="00B33B4D" w:rsidRDefault="00B33B4D" w:rsidP="00B33B4D">
            <w:pPr>
              <w:jc w:val="center"/>
              <w:rPr>
                <w:b/>
                <w:bCs/>
              </w:rPr>
            </w:pPr>
            <w:r w:rsidRPr="00B33B4D">
              <w:rPr>
                <w:b/>
                <w:bCs/>
              </w:rPr>
              <w:t>Admin</w:t>
            </w:r>
          </w:p>
        </w:tc>
        <w:tc>
          <w:tcPr>
            <w:tcW w:w="2970" w:type="dxa"/>
          </w:tcPr>
          <w:p w14:paraId="01A6930E" w14:textId="77777777" w:rsidR="00B33B4D" w:rsidRPr="00B33B4D" w:rsidRDefault="00B33B4D" w:rsidP="00B33B4D">
            <w:pPr>
              <w:jc w:val="center"/>
              <w:rPr>
                <w:b/>
                <w:bCs/>
              </w:rPr>
            </w:pPr>
            <w:r w:rsidRPr="00B33B4D">
              <w:rPr>
                <w:b/>
                <w:bCs/>
              </w:rPr>
              <w:t>Sistem</w:t>
            </w:r>
          </w:p>
        </w:tc>
      </w:tr>
      <w:tr w:rsidR="00B33B4D" w:rsidRPr="00B33B4D" w14:paraId="2F1DAEEB" w14:textId="77777777" w:rsidTr="003F3CC9">
        <w:tc>
          <w:tcPr>
            <w:tcW w:w="5767" w:type="dxa"/>
            <w:gridSpan w:val="2"/>
            <w:shd w:val="clear" w:color="auto" w:fill="D0CECE" w:themeFill="background2" w:themeFillShade="E6"/>
          </w:tcPr>
          <w:p w14:paraId="167F5CF4" w14:textId="77777777" w:rsidR="00B33B4D" w:rsidRPr="00B33B4D" w:rsidRDefault="00B33B4D" w:rsidP="00B33B4D">
            <w:pPr>
              <w:jc w:val="center"/>
              <w:rPr>
                <w:b/>
                <w:bCs/>
              </w:rPr>
            </w:pPr>
            <w:r w:rsidRPr="00B33B4D">
              <w:rPr>
                <w:b/>
                <w:bCs/>
              </w:rPr>
              <w:t>Skenario Normal</w:t>
            </w:r>
          </w:p>
        </w:tc>
      </w:tr>
      <w:tr w:rsidR="00B33B4D" w:rsidRPr="00B33B4D" w14:paraId="4F4E18F1" w14:textId="77777777" w:rsidTr="003F3CC9">
        <w:tc>
          <w:tcPr>
            <w:tcW w:w="2797" w:type="dxa"/>
          </w:tcPr>
          <w:p w14:paraId="20CC42A4" w14:textId="118154CB" w:rsidR="00B33B4D" w:rsidRPr="00B33B4D" w:rsidRDefault="00B33B4D" w:rsidP="00D807BE">
            <w:pPr>
              <w:numPr>
                <w:ilvl w:val="0"/>
                <w:numId w:val="50"/>
              </w:numPr>
              <w:contextualSpacing/>
              <w:jc w:val="left"/>
            </w:pPr>
            <w:r w:rsidRPr="00B33B4D">
              <w:t>Memilih tombol “</w:t>
            </w:r>
            <w:r>
              <w:t>Edit</w:t>
            </w:r>
            <w:r w:rsidRPr="00B33B4D">
              <w:t xml:space="preserve">” pada salah satu data admin yang ada dalam tabel </w:t>
            </w:r>
          </w:p>
        </w:tc>
        <w:tc>
          <w:tcPr>
            <w:tcW w:w="2970" w:type="dxa"/>
          </w:tcPr>
          <w:p w14:paraId="57255C2D" w14:textId="77777777" w:rsidR="00B33B4D" w:rsidRPr="00B33B4D" w:rsidRDefault="00B33B4D" w:rsidP="00B33B4D">
            <w:pPr>
              <w:rPr>
                <w:b/>
                <w:bCs/>
              </w:rPr>
            </w:pPr>
          </w:p>
        </w:tc>
      </w:tr>
      <w:tr w:rsidR="00B33B4D" w:rsidRPr="00B33B4D" w14:paraId="17B0FE1F" w14:textId="77777777" w:rsidTr="003F3CC9">
        <w:tc>
          <w:tcPr>
            <w:tcW w:w="2797" w:type="dxa"/>
          </w:tcPr>
          <w:p w14:paraId="6E708458" w14:textId="77777777" w:rsidR="00B33B4D" w:rsidRPr="00B33B4D" w:rsidRDefault="00B33B4D" w:rsidP="00B33B4D">
            <w:pPr>
              <w:ind w:left="720"/>
              <w:contextualSpacing/>
              <w:jc w:val="left"/>
            </w:pPr>
          </w:p>
        </w:tc>
        <w:tc>
          <w:tcPr>
            <w:tcW w:w="2970" w:type="dxa"/>
          </w:tcPr>
          <w:p w14:paraId="6D92115D" w14:textId="477AD3AD" w:rsidR="00B33B4D" w:rsidRPr="00B33B4D" w:rsidRDefault="00B33B4D" w:rsidP="00D807BE">
            <w:pPr>
              <w:pStyle w:val="ListParagraph"/>
              <w:numPr>
                <w:ilvl w:val="0"/>
                <w:numId w:val="50"/>
              </w:numPr>
              <w:ind w:left="454"/>
              <w:jc w:val="left"/>
            </w:pPr>
            <w:r w:rsidRPr="00B33B4D">
              <w:t>Menampilkan form data admin yang telah terisi dengan data admin yang telah tersimpan</w:t>
            </w:r>
          </w:p>
        </w:tc>
      </w:tr>
      <w:tr w:rsidR="00B33B4D" w:rsidRPr="00B33B4D" w14:paraId="4A75EF50" w14:textId="77777777" w:rsidTr="003F3CC9">
        <w:tc>
          <w:tcPr>
            <w:tcW w:w="2797" w:type="dxa"/>
          </w:tcPr>
          <w:p w14:paraId="035845D1" w14:textId="542BBD24" w:rsidR="00B33B4D" w:rsidRPr="00B33B4D" w:rsidRDefault="00B33B4D" w:rsidP="00D807BE">
            <w:pPr>
              <w:pStyle w:val="ListParagraph"/>
              <w:numPr>
                <w:ilvl w:val="0"/>
                <w:numId w:val="50"/>
              </w:numPr>
              <w:jc w:val="left"/>
            </w:pPr>
            <w:r>
              <w:t>Melakukan perubahan pada isian form data admin</w:t>
            </w:r>
          </w:p>
        </w:tc>
        <w:tc>
          <w:tcPr>
            <w:tcW w:w="2970" w:type="dxa"/>
          </w:tcPr>
          <w:p w14:paraId="6C7B1F8A" w14:textId="77777777" w:rsidR="00B33B4D" w:rsidRPr="00B33B4D" w:rsidRDefault="00B33B4D" w:rsidP="00B33B4D">
            <w:pPr>
              <w:pStyle w:val="ListParagraph"/>
              <w:ind w:left="454"/>
              <w:jc w:val="left"/>
            </w:pPr>
          </w:p>
        </w:tc>
      </w:tr>
      <w:tr w:rsidR="00B33B4D" w:rsidRPr="00B33B4D" w14:paraId="369D73B0" w14:textId="77777777" w:rsidTr="003F3CC9">
        <w:tc>
          <w:tcPr>
            <w:tcW w:w="2797" w:type="dxa"/>
          </w:tcPr>
          <w:p w14:paraId="6C79B02E" w14:textId="6F1A8563" w:rsidR="00B33B4D" w:rsidRDefault="00B33B4D" w:rsidP="00D807BE">
            <w:pPr>
              <w:pStyle w:val="ListParagraph"/>
              <w:numPr>
                <w:ilvl w:val="0"/>
                <w:numId w:val="50"/>
              </w:numPr>
              <w:jc w:val="left"/>
            </w:pPr>
            <w:r>
              <w:t xml:space="preserve">Menyimpan perubahan yang telah dilakukan </w:t>
            </w:r>
            <w:r>
              <w:lastRenderedPageBreak/>
              <w:t>dengan klik tombol “Simpan”</w:t>
            </w:r>
          </w:p>
        </w:tc>
        <w:tc>
          <w:tcPr>
            <w:tcW w:w="2970" w:type="dxa"/>
          </w:tcPr>
          <w:p w14:paraId="1368CD6C" w14:textId="77777777" w:rsidR="00B33B4D" w:rsidRPr="00B33B4D" w:rsidRDefault="00B33B4D" w:rsidP="00B33B4D">
            <w:pPr>
              <w:pStyle w:val="ListParagraph"/>
              <w:ind w:left="454"/>
              <w:jc w:val="left"/>
            </w:pPr>
          </w:p>
        </w:tc>
      </w:tr>
      <w:tr w:rsidR="00B33B4D" w:rsidRPr="00B33B4D" w14:paraId="1B1B98B5" w14:textId="77777777" w:rsidTr="003F3CC9">
        <w:tc>
          <w:tcPr>
            <w:tcW w:w="2797" w:type="dxa"/>
          </w:tcPr>
          <w:p w14:paraId="021FB34A" w14:textId="77777777" w:rsidR="00B33B4D" w:rsidRPr="00B33B4D" w:rsidRDefault="00B33B4D" w:rsidP="00B33B4D">
            <w:pPr>
              <w:rPr>
                <w:b/>
                <w:bCs/>
              </w:rPr>
            </w:pPr>
          </w:p>
        </w:tc>
        <w:tc>
          <w:tcPr>
            <w:tcW w:w="2970" w:type="dxa"/>
          </w:tcPr>
          <w:p w14:paraId="152DDA47" w14:textId="6ED67EC7" w:rsidR="00B33B4D" w:rsidRPr="00B33B4D" w:rsidRDefault="00B33B4D" w:rsidP="00D807BE">
            <w:pPr>
              <w:numPr>
                <w:ilvl w:val="0"/>
                <w:numId w:val="50"/>
              </w:numPr>
              <w:ind w:left="312" w:hanging="284"/>
              <w:contextualSpacing/>
              <w:jc w:val="left"/>
            </w:pPr>
            <w:r w:rsidRPr="00B33B4D">
              <w:t>Me</w:t>
            </w:r>
            <w:r>
              <w:t>nyimpan seluruh perubahan data yang telah dilakukan ke dalam database</w:t>
            </w:r>
          </w:p>
        </w:tc>
      </w:tr>
      <w:tr w:rsidR="00B33B4D" w:rsidRPr="00B33B4D" w14:paraId="5574B424" w14:textId="77777777" w:rsidTr="003F3CC9">
        <w:tc>
          <w:tcPr>
            <w:tcW w:w="2797" w:type="dxa"/>
          </w:tcPr>
          <w:p w14:paraId="45DAA0D9" w14:textId="77777777" w:rsidR="00B33B4D" w:rsidRPr="00B33B4D" w:rsidRDefault="00B33B4D" w:rsidP="00B33B4D">
            <w:pPr>
              <w:ind w:left="427"/>
              <w:contextualSpacing/>
              <w:jc w:val="left"/>
            </w:pPr>
          </w:p>
        </w:tc>
        <w:tc>
          <w:tcPr>
            <w:tcW w:w="2970" w:type="dxa"/>
          </w:tcPr>
          <w:p w14:paraId="6F5971EE" w14:textId="7BE4E535" w:rsidR="00B33B4D" w:rsidRPr="00B33B4D" w:rsidRDefault="00B33B4D" w:rsidP="00D807BE">
            <w:pPr>
              <w:numPr>
                <w:ilvl w:val="0"/>
                <w:numId w:val="50"/>
              </w:numPr>
              <w:ind w:left="312" w:hanging="284"/>
              <w:contextualSpacing/>
              <w:jc w:val="left"/>
            </w:pPr>
            <w:r w:rsidRPr="00B33B4D">
              <w:t xml:space="preserve">Menampilkan tabel admin dengan data baru yang telah </w:t>
            </w:r>
            <w:r>
              <w:t>dilakukan perubahan</w:t>
            </w:r>
          </w:p>
        </w:tc>
      </w:tr>
      <w:tr w:rsidR="00B33B4D" w:rsidRPr="00B33B4D" w14:paraId="34F9D27E" w14:textId="77777777" w:rsidTr="003F3CC9">
        <w:tc>
          <w:tcPr>
            <w:tcW w:w="5767" w:type="dxa"/>
            <w:gridSpan w:val="2"/>
            <w:shd w:val="clear" w:color="auto" w:fill="D0CECE" w:themeFill="background2" w:themeFillShade="E6"/>
          </w:tcPr>
          <w:p w14:paraId="792FAC81" w14:textId="77777777" w:rsidR="00B33B4D" w:rsidRPr="00B33B4D" w:rsidRDefault="00B33B4D" w:rsidP="00B33B4D">
            <w:pPr>
              <w:jc w:val="center"/>
              <w:rPr>
                <w:b/>
                <w:bCs/>
              </w:rPr>
            </w:pPr>
            <w:r w:rsidRPr="00B33B4D">
              <w:rPr>
                <w:b/>
                <w:bCs/>
              </w:rPr>
              <w:t>Skenario Alternatif</w:t>
            </w:r>
          </w:p>
        </w:tc>
      </w:tr>
      <w:tr w:rsidR="00B33B4D" w:rsidRPr="00B33B4D" w14:paraId="429D60B7" w14:textId="77777777" w:rsidTr="003F3CC9">
        <w:tc>
          <w:tcPr>
            <w:tcW w:w="2797" w:type="dxa"/>
          </w:tcPr>
          <w:p w14:paraId="6F0CE88A" w14:textId="77777777" w:rsidR="00B33B4D" w:rsidRPr="00B33B4D" w:rsidRDefault="00B33B4D" w:rsidP="00B33B4D">
            <w:pPr>
              <w:rPr>
                <w:b/>
                <w:bCs/>
              </w:rPr>
            </w:pPr>
          </w:p>
        </w:tc>
        <w:tc>
          <w:tcPr>
            <w:tcW w:w="2970" w:type="dxa"/>
          </w:tcPr>
          <w:p w14:paraId="5D41DBE2" w14:textId="77777777" w:rsidR="00B33B4D" w:rsidRPr="00B33B4D" w:rsidRDefault="00B33B4D" w:rsidP="00B33B4D">
            <w:pPr>
              <w:rPr>
                <w:b/>
                <w:bCs/>
              </w:rPr>
            </w:pPr>
          </w:p>
        </w:tc>
      </w:tr>
      <w:tr w:rsidR="00B33B4D" w:rsidRPr="00B33B4D" w14:paraId="35DAAC0F" w14:textId="77777777" w:rsidTr="003F3CC9">
        <w:tc>
          <w:tcPr>
            <w:tcW w:w="2797" w:type="dxa"/>
          </w:tcPr>
          <w:p w14:paraId="2A9430BC" w14:textId="77777777" w:rsidR="00B33B4D" w:rsidRPr="00B33B4D" w:rsidRDefault="00B33B4D" w:rsidP="00B33B4D">
            <w:pPr>
              <w:rPr>
                <w:b/>
                <w:bCs/>
              </w:rPr>
            </w:pPr>
          </w:p>
        </w:tc>
        <w:tc>
          <w:tcPr>
            <w:tcW w:w="2970" w:type="dxa"/>
          </w:tcPr>
          <w:p w14:paraId="121E777D" w14:textId="77777777" w:rsidR="00B33B4D" w:rsidRPr="00B33B4D" w:rsidRDefault="00B33B4D" w:rsidP="00B33B4D">
            <w:pPr>
              <w:rPr>
                <w:b/>
                <w:bCs/>
              </w:rPr>
            </w:pPr>
          </w:p>
        </w:tc>
      </w:tr>
      <w:tr w:rsidR="00B33B4D" w:rsidRPr="00B33B4D" w14:paraId="3B4785EF" w14:textId="77777777" w:rsidTr="003F3CC9">
        <w:tc>
          <w:tcPr>
            <w:tcW w:w="5767" w:type="dxa"/>
            <w:gridSpan w:val="2"/>
            <w:shd w:val="clear" w:color="auto" w:fill="D0CECE" w:themeFill="background2" w:themeFillShade="E6"/>
          </w:tcPr>
          <w:p w14:paraId="21079763" w14:textId="77777777" w:rsidR="00B33B4D" w:rsidRPr="00B33B4D" w:rsidRDefault="00B33B4D" w:rsidP="00B33B4D">
            <w:pPr>
              <w:jc w:val="center"/>
              <w:rPr>
                <w:b/>
                <w:bCs/>
              </w:rPr>
            </w:pPr>
            <w:r w:rsidRPr="00B33B4D">
              <w:rPr>
                <w:b/>
                <w:bCs/>
              </w:rPr>
              <w:t>Skenario Exception</w:t>
            </w:r>
          </w:p>
        </w:tc>
      </w:tr>
      <w:tr w:rsidR="00B33B4D" w:rsidRPr="00B33B4D" w14:paraId="1C6D8472" w14:textId="77777777" w:rsidTr="003F3CC9">
        <w:tc>
          <w:tcPr>
            <w:tcW w:w="2797" w:type="dxa"/>
          </w:tcPr>
          <w:p w14:paraId="41E9FAEA" w14:textId="230B81A2" w:rsidR="00B33B4D" w:rsidRPr="00B33B4D" w:rsidRDefault="00B33B4D" w:rsidP="00B33B4D">
            <w:pPr>
              <w:jc w:val="left"/>
              <w:rPr>
                <w:b/>
                <w:bCs/>
              </w:rPr>
            </w:pPr>
            <w:r w:rsidRPr="00B33B4D">
              <w:t>3.a</w:t>
            </w:r>
            <w:r w:rsidRPr="00B33B4D">
              <w:rPr>
                <w:b/>
                <w:bCs/>
              </w:rPr>
              <w:t xml:space="preserve"> </w:t>
            </w:r>
            <w:r w:rsidRPr="00B33B4D">
              <w:t>Memilih tombol “</w:t>
            </w:r>
            <w:r>
              <w:t>cancel</w:t>
            </w:r>
            <w:r w:rsidRPr="00B33B4D">
              <w:t xml:space="preserve">” </w:t>
            </w:r>
            <w:r>
              <w:t>pada halaman form data admin</w:t>
            </w:r>
          </w:p>
        </w:tc>
        <w:tc>
          <w:tcPr>
            <w:tcW w:w="2970" w:type="dxa"/>
          </w:tcPr>
          <w:p w14:paraId="484BBBB9" w14:textId="77777777" w:rsidR="00B33B4D" w:rsidRPr="00B33B4D" w:rsidRDefault="00B33B4D" w:rsidP="00B33B4D">
            <w:pPr>
              <w:rPr>
                <w:b/>
                <w:bCs/>
              </w:rPr>
            </w:pPr>
          </w:p>
        </w:tc>
      </w:tr>
      <w:tr w:rsidR="00B33B4D" w:rsidRPr="00B33B4D" w14:paraId="1B582C53" w14:textId="77777777" w:rsidTr="003F3CC9">
        <w:tc>
          <w:tcPr>
            <w:tcW w:w="2797" w:type="dxa"/>
          </w:tcPr>
          <w:p w14:paraId="307ED3E5" w14:textId="77777777" w:rsidR="00B33B4D" w:rsidRPr="00B33B4D" w:rsidRDefault="00B33B4D" w:rsidP="00B33B4D">
            <w:pPr>
              <w:jc w:val="left"/>
            </w:pPr>
          </w:p>
        </w:tc>
        <w:tc>
          <w:tcPr>
            <w:tcW w:w="2970" w:type="dxa"/>
          </w:tcPr>
          <w:p w14:paraId="0C93C0CD" w14:textId="77777777" w:rsidR="00B33B4D" w:rsidRPr="00B33B4D" w:rsidRDefault="00B33B4D" w:rsidP="00B33B4D">
            <w:pPr>
              <w:jc w:val="left"/>
            </w:pPr>
            <w:r w:rsidRPr="00B33B4D">
              <w:t>5.a Menampilkan tabel admin</w:t>
            </w:r>
          </w:p>
        </w:tc>
      </w:tr>
      <w:bookmarkEnd w:id="115"/>
    </w:tbl>
    <w:p w14:paraId="2DE1B4CF" w14:textId="77777777" w:rsidR="00B33B4D" w:rsidRPr="00B33B4D" w:rsidRDefault="00B33B4D" w:rsidP="00B33B4D">
      <w:pPr>
        <w:rPr>
          <w:b/>
          <w:bCs/>
        </w:rPr>
      </w:pPr>
    </w:p>
    <w:p w14:paraId="350C9A8C" w14:textId="103858E2" w:rsidR="00B11E59" w:rsidRDefault="00B11E59" w:rsidP="00727440">
      <w:pPr>
        <w:pStyle w:val="ListParagraph"/>
        <w:numPr>
          <w:ilvl w:val="0"/>
          <w:numId w:val="45"/>
        </w:numPr>
        <w:ind w:left="2127"/>
        <w:rPr>
          <w:b/>
          <w:bCs/>
        </w:rPr>
      </w:pPr>
      <w:r>
        <w:rPr>
          <w:b/>
          <w:bCs/>
        </w:rPr>
        <w:t xml:space="preserve">Use Case Scenario Kelola Artikel </w:t>
      </w:r>
    </w:p>
    <w:p w14:paraId="5CB69856" w14:textId="791EA215" w:rsidR="00BF3573" w:rsidRDefault="00BF3573" w:rsidP="00D807BE">
      <w:pPr>
        <w:pStyle w:val="ListParagraph"/>
        <w:numPr>
          <w:ilvl w:val="0"/>
          <w:numId w:val="47"/>
        </w:numPr>
        <w:rPr>
          <w:b/>
          <w:bCs/>
        </w:rPr>
      </w:pPr>
      <w:bookmarkStart w:id="116" w:name="_Hlk83550981"/>
      <w:r>
        <w:rPr>
          <w:b/>
          <w:bCs/>
        </w:rPr>
        <w:t>Skenario Tambah Artikel</w:t>
      </w:r>
    </w:p>
    <w:tbl>
      <w:tblPr>
        <w:tblStyle w:val="TableGrid"/>
        <w:tblW w:w="0" w:type="auto"/>
        <w:tblInd w:w="2160" w:type="dxa"/>
        <w:tblLook w:val="04A0" w:firstRow="1" w:lastRow="0" w:firstColumn="1" w:lastColumn="0" w:noHBand="0" w:noVBand="1"/>
      </w:tblPr>
      <w:tblGrid>
        <w:gridCol w:w="2797"/>
        <w:gridCol w:w="2970"/>
      </w:tblGrid>
      <w:tr w:rsidR="00B33B4D" w14:paraId="4A9B9493" w14:textId="77777777" w:rsidTr="003F3CC9">
        <w:tc>
          <w:tcPr>
            <w:tcW w:w="2797" w:type="dxa"/>
          </w:tcPr>
          <w:p w14:paraId="69BD2761" w14:textId="77777777" w:rsidR="00B33B4D" w:rsidRDefault="00B33B4D" w:rsidP="003F3CC9">
            <w:pPr>
              <w:rPr>
                <w:b/>
                <w:bCs/>
              </w:rPr>
            </w:pPr>
            <w:r>
              <w:rPr>
                <w:b/>
                <w:bCs/>
              </w:rPr>
              <w:t>Nama Use Case</w:t>
            </w:r>
          </w:p>
        </w:tc>
        <w:tc>
          <w:tcPr>
            <w:tcW w:w="2970" w:type="dxa"/>
          </w:tcPr>
          <w:p w14:paraId="189C98B8" w14:textId="3A2CA080" w:rsidR="00B33B4D" w:rsidRPr="00841B4F" w:rsidRDefault="00B33B4D" w:rsidP="003F3CC9">
            <w:r w:rsidRPr="00841B4F">
              <w:t xml:space="preserve">Tambah </w:t>
            </w:r>
            <w:r>
              <w:t>Artikel</w:t>
            </w:r>
          </w:p>
        </w:tc>
      </w:tr>
      <w:tr w:rsidR="00B33B4D" w14:paraId="0F05CF6D" w14:textId="77777777" w:rsidTr="003F3CC9">
        <w:tc>
          <w:tcPr>
            <w:tcW w:w="2797" w:type="dxa"/>
          </w:tcPr>
          <w:p w14:paraId="4D9F9B0D" w14:textId="77777777" w:rsidR="00B33B4D" w:rsidRDefault="00B33B4D" w:rsidP="003F3CC9">
            <w:pPr>
              <w:rPr>
                <w:b/>
                <w:bCs/>
              </w:rPr>
            </w:pPr>
            <w:r>
              <w:rPr>
                <w:b/>
                <w:bCs/>
              </w:rPr>
              <w:t>Deskripsi</w:t>
            </w:r>
          </w:p>
        </w:tc>
        <w:tc>
          <w:tcPr>
            <w:tcW w:w="2970" w:type="dxa"/>
          </w:tcPr>
          <w:p w14:paraId="7F0C1EC8" w14:textId="6054E620" w:rsidR="00B33B4D" w:rsidRPr="00841B4F" w:rsidRDefault="00B33B4D" w:rsidP="003F3CC9">
            <w:r w:rsidRPr="00841B4F">
              <w:t xml:space="preserve">Menambahkan </w:t>
            </w:r>
            <w:r>
              <w:t>artikel</w:t>
            </w:r>
            <w:r w:rsidRPr="00841B4F">
              <w:t xml:space="preserve"> baru ke dalam sistem</w:t>
            </w:r>
          </w:p>
        </w:tc>
      </w:tr>
      <w:tr w:rsidR="00B33B4D" w14:paraId="7D985604" w14:textId="77777777" w:rsidTr="003F3CC9">
        <w:tc>
          <w:tcPr>
            <w:tcW w:w="2797" w:type="dxa"/>
          </w:tcPr>
          <w:p w14:paraId="6CF34A4F" w14:textId="77777777" w:rsidR="00B33B4D" w:rsidRDefault="00B33B4D" w:rsidP="003F3CC9">
            <w:pPr>
              <w:rPr>
                <w:b/>
                <w:bCs/>
              </w:rPr>
            </w:pPr>
            <w:r>
              <w:rPr>
                <w:b/>
                <w:bCs/>
              </w:rPr>
              <w:t>Aktor</w:t>
            </w:r>
          </w:p>
        </w:tc>
        <w:tc>
          <w:tcPr>
            <w:tcW w:w="2970" w:type="dxa"/>
          </w:tcPr>
          <w:p w14:paraId="4C769E00" w14:textId="77777777" w:rsidR="00B33B4D" w:rsidRPr="00841B4F" w:rsidRDefault="00B33B4D" w:rsidP="003F3CC9">
            <w:r w:rsidRPr="00841B4F">
              <w:t>Admin</w:t>
            </w:r>
          </w:p>
        </w:tc>
      </w:tr>
      <w:tr w:rsidR="00B33B4D" w14:paraId="3E7DEE8F" w14:textId="77777777" w:rsidTr="00B33B4D">
        <w:tc>
          <w:tcPr>
            <w:tcW w:w="2797" w:type="dxa"/>
            <w:shd w:val="clear" w:color="auto" w:fill="FFFF00"/>
          </w:tcPr>
          <w:p w14:paraId="5828C67F" w14:textId="77777777" w:rsidR="00B33B4D" w:rsidRDefault="00B33B4D" w:rsidP="003F3CC9">
            <w:pPr>
              <w:rPr>
                <w:b/>
                <w:bCs/>
              </w:rPr>
            </w:pPr>
            <w:r>
              <w:rPr>
                <w:b/>
                <w:bCs/>
              </w:rPr>
              <w:t>Triggers</w:t>
            </w:r>
          </w:p>
        </w:tc>
        <w:tc>
          <w:tcPr>
            <w:tcW w:w="2970" w:type="dxa"/>
            <w:shd w:val="clear" w:color="auto" w:fill="FFFF00"/>
          </w:tcPr>
          <w:p w14:paraId="2F53D778" w14:textId="6C316DBD" w:rsidR="00B33B4D" w:rsidRPr="00841B4F" w:rsidRDefault="00B33B4D" w:rsidP="003F3CC9">
            <w:pPr>
              <w:jc w:val="left"/>
            </w:pPr>
            <w:r w:rsidRPr="00841B4F">
              <w:t xml:space="preserve">Aktor ingin menambahkan </w:t>
            </w:r>
            <w:r>
              <w:t>konten artikel baru ke dalam halaman artikel</w:t>
            </w:r>
          </w:p>
        </w:tc>
      </w:tr>
      <w:tr w:rsidR="00B33B4D" w14:paraId="7F82D0B2" w14:textId="77777777" w:rsidTr="003F3CC9">
        <w:tc>
          <w:tcPr>
            <w:tcW w:w="2797" w:type="dxa"/>
          </w:tcPr>
          <w:p w14:paraId="0035C73C" w14:textId="77777777" w:rsidR="00B33B4D" w:rsidRDefault="00B33B4D" w:rsidP="003F3CC9">
            <w:pPr>
              <w:rPr>
                <w:b/>
                <w:bCs/>
              </w:rPr>
            </w:pPr>
            <w:r>
              <w:rPr>
                <w:b/>
                <w:bCs/>
              </w:rPr>
              <w:lastRenderedPageBreak/>
              <w:t>Pre-Condition</w:t>
            </w:r>
          </w:p>
        </w:tc>
        <w:tc>
          <w:tcPr>
            <w:tcW w:w="2970" w:type="dxa"/>
          </w:tcPr>
          <w:p w14:paraId="2A28EFC3" w14:textId="182EDBAD" w:rsidR="00B33B4D" w:rsidRPr="00841B4F" w:rsidRDefault="00B33B4D" w:rsidP="003F3CC9">
            <w:pPr>
              <w:jc w:val="left"/>
            </w:pPr>
            <w:r w:rsidRPr="00841B4F">
              <w:t xml:space="preserve">Data </w:t>
            </w:r>
            <w:r>
              <w:t>baru artikel</w:t>
            </w:r>
            <w:r w:rsidRPr="00841B4F">
              <w:t xml:space="preserve"> belum ditambahkan</w:t>
            </w:r>
          </w:p>
        </w:tc>
      </w:tr>
      <w:tr w:rsidR="00B33B4D" w14:paraId="26F319F9" w14:textId="77777777" w:rsidTr="003F3CC9">
        <w:tc>
          <w:tcPr>
            <w:tcW w:w="2797" w:type="dxa"/>
          </w:tcPr>
          <w:p w14:paraId="588D487B" w14:textId="77777777" w:rsidR="00B33B4D" w:rsidRDefault="00B33B4D" w:rsidP="003F3CC9">
            <w:pPr>
              <w:rPr>
                <w:b/>
                <w:bCs/>
              </w:rPr>
            </w:pPr>
            <w:r>
              <w:rPr>
                <w:b/>
                <w:bCs/>
              </w:rPr>
              <w:t>Post-Condition</w:t>
            </w:r>
          </w:p>
        </w:tc>
        <w:tc>
          <w:tcPr>
            <w:tcW w:w="2970" w:type="dxa"/>
          </w:tcPr>
          <w:p w14:paraId="3F226E6D" w14:textId="57351A99" w:rsidR="00B33B4D" w:rsidRPr="00841B4F" w:rsidRDefault="00B33B4D" w:rsidP="003F3CC9">
            <w:pPr>
              <w:jc w:val="left"/>
            </w:pPr>
            <w:r w:rsidRPr="00841B4F">
              <w:t xml:space="preserve">Data </w:t>
            </w:r>
            <w:r>
              <w:t>baru artikel</w:t>
            </w:r>
            <w:r w:rsidRPr="00841B4F">
              <w:t xml:space="preserve"> telah ditambahkan</w:t>
            </w:r>
          </w:p>
        </w:tc>
      </w:tr>
      <w:tr w:rsidR="00B33B4D" w14:paraId="30E087C4" w14:textId="77777777" w:rsidTr="003F3CC9">
        <w:tc>
          <w:tcPr>
            <w:tcW w:w="2797" w:type="dxa"/>
          </w:tcPr>
          <w:p w14:paraId="57383F25" w14:textId="77777777" w:rsidR="00B33B4D" w:rsidRDefault="00B33B4D" w:rsidP="003F3CC9">
            <w:pPr>
              <w:jc w:val="center"/>
              <w:rPr>
                <w:b/>
                <w:bCs/>
              </w:rPr>
            </w:pPr>
            <w:r>
              <w:rPr>
                <w:b/>
                <w:bCs/>
              </w:rPr>
              <w:t>Admin</w:t>
            </w:r>
          </w:p>
        </w:tc>
        <w:tc>
          <w:tcPr>
            <w:tcW w:w="2970" w:type="dxa"/>
          </w:tcPr>
          <w:p w14:paraId="23DB588B" w14:textId="77777777" w:rsidR="00B33B4D" w:rsidRDefault="00B33B4D" w:rsidP="003F3CC9">
            <w:pPr>
              <w:jc w:val="center"/>
              <w:rPr>
                <w:b/>
                <w:bCs/>
              </w:rPr>
            </w:pPr>
            <w:r>
              <w:rPr>
                <w:b/>
                <w:bCs/>
              </w:rPr>
              <w:t>Sistem</w:t>
            </w:r>
          </w:p>
        </w:tc>
      </w:tr>
      <w:tr w:rsidR="00B33B4D" w14:paraId="18F5E102" w14:textId="77777777" w:rsidTr="003F3CC9">
        <w:tc>
          <w:tcPr>
            <w:tcW w:w="5767" w:type="dxa"/>
            <w:gridSpan w:val="2"/>
            <w:shd w:val="clear" w:color="auto" w:fill="D0CECE" w:themeFill="background2" w:themeFillShade="E6"/>
          </w:tcPr>
          <w:p w14:paraId="30C537AE" w14:textId="77777777" w:rsidR="00B33B4D" w:rsidRDefault="00B33B4D" w:rsidP="003F3CC9">
            <w:pPr>
              <w:jc w:val="center"/>
              <w:rPr>
                <w:b/>
                <w:bCs/>
              </w:rPr>
            </w:pPr>
            <w:r>
              <w:rPr>
                <w:b/>
                <w:bCs/>
              </w:rPr>
              <w:t>Skenario Normal</w:t>
            </w:r>
          </w:p>
        </w:tc>
      </w:tr>
      <w:tr w:rsidR="00B33B4D" w14:paraId="18F678CC" w14:textId="77777777" w:rsidTr="003F3CC9">
        <w:tc>
          <w:tcPr>
            <w:tcW w:w="2797" w:type="dxa"/>
          </w:tcPr>
          <w:p w14:paraId="2BC5D88D" w14:textId="6032A109" w:rsidR="00B33B4D" w:rsidRPr="00CE16DF" w:rsidRDefault="00B33B4D" w:rsidP="00D807BE">
            <w:pPr>
              <w:pStyle w:val="ListParagraph"/>
              <w:numPr>
                <w:ilvl w:val="0"/>
                <w:numId w:val="52"/>
              </w:numPr>
              <w:jc w:val="left"/>
            </w:pPr>
            <w:r w:rsidRPr="00CE16DF">
              <w:t>Memilih tombol “Tambah A</w:t>
            </w:r>
            <w:r>
              <w:t>rtikel</w:t>
            </w:r>
            <w:r w:rsidRPr="00CE16DF">
              <w:t>”</w:t>
            </w:r>
          </w:p>
        </w:tc>
        <w:tc>
          <w:tcPr>
            <w:tcW w:w="2970" w:type="dxa"/>
          </w:tcPr>
          <w:p w14:paraId="6011765B" w14:textId="77777777" w:rsidR="00B33B4D" w:rsidRDefault="00B33B4D" w:rsidP="003F3CC9">
            <w:pPr>
              <w:rPr>
                <w:b/>
                <w:bCs/>
              </w:rPr>
            </w:pPr>
          </w:p>
        </w:tc>
      </w:tr>
      <w:tr w:rsidR="00B33B4D" w14:paraId="2183B300" w14:textId="77777777" w:rsidTr="003F3CC9">
        <w:tc>
          <w:tcPr>
            <w:tcW w:w="2797" w:type="dxa"/>
          </w:tcPr>
          <w:p w14:paraId="4284E7A0" w14:textId="77777777" w:rsidR="00B33B4D" w:rsidRDefault="00B33B4D" w:rsidP="003F3CC9">
            <w:pPr>
              <w:rPr>
                <w:b/>
                <w:bCs/>
              </w:rPr>
            </w:pPr>
          </w:p>
        </w:tc>
        <w:tc>
          <w:tcPr>
            <w:tcW w:w="2970" w:type="dxa"/>
          </w:tcPr>
          <w:p w14:paraId="7FB6C3D5" w14:textId="568A066B" w:rsidR="00B33B4D" w:rsidRPr="00CE16DF" w:rsidRDefault="00B33B4D" w:rsidP="00D807BE">
            <w:pPr>
              <w:pStyle w:val="ListParagraph"/>
              <w:numPr>
                <w:ilvl w:val="0"/>
                <w:numId w:val="52"/>
              </w:numPr>
              <w:ind w:left="312" w:hanging="284"/>
              <w:jc w:val="left"/>
            </w:pPr>
            <w:r w:rsidRPr="00CE16DF">
              <w:t xml:space="preserve">Menampilkan form </w:t>
            </w:r>
            <w:r>
              <w:t>isian untuk menambahkan artikel baru</w:t>
            </w:r>
          </w:p>
        </w:tc>
      </w:tr>
      <w:tr w:rsidR="00B33B4D" w14:paraId="0AD8B03B" w14:textId="77777777" w:rsidTr="003F3CC9">
        <w:tc>
          <w:tcPr>
            <w:tcW w:w="2797" w:type="dxa"/>
          </w:tcPr>
          <w:p w14:paraId="5476BAC6" w14:textId="00EC502C" w:rsidR="00B33B4D" w:rsidRPr="00CE16DF" w:rsidRDefault="00B33B4D" w:rsidP="00D807BE">
            <w:pPr>
              <w:pStyle w:val="ListParagraph"/>
              <w:numPr>
                <w:ilvl w:val="0"/>
                <w:numId w:val="52"/>
              </w:numPr>
              <w:ind w:left="427" w:hanging="426"/>
              <w:jc w:val="left"/>
            </w:pPr>
            <w:r w:rsidRPr="00CE16DF">
              <w:t xml:space="preserve">Mengisi form </w:t>
            </w:r>
            <w:r>
              <w:t>isian tambah artikel</w:t>
            </w:r>
          </w:p>
        </w:tc>
        <w:tc>
          <w:tcPr>
            <w:tcW w:w="2970" w:type="dxa"/>
          </w:tcPr>
          <w:p w14:paraId="69E82B79" w14:textId="77777777" w:rsidR="00B33B4D" w:rsidRPr="00CE16DF" w:rsidRDefault="00B33B4D" w:rsidP="003F3CC9">
            <w:pPr>
              <w:jc w:val="left"/>
            </w:pPr>
          </w:p>
        </w:tc>
      </w:tr>
      <w:tr w:rsidR="00B33B4D" w14:paraId="1ABD3B94" w14:textId="77777777" w:rsidTr="003F3CC9">
        <w:tc>
          <w:tcPr>
            <w:tcW w:w="2797" w:type="dxa"/>
          </w:tcPr>
          <w:p w14:paraId="35ED70CC" w14:textId="4FA9C4E0" w:rsidR="00B33B4D" w:rsidRPr="00CE16DF" w:rsidRDefault="00B33B4D" w:rsidP="00D807BE">
            <w:pPr>
              <w:pStyle w:val="ListParagraph"/>
              <w:numPr>
                <w:ilvl w:val="0"/>
                <w:numId w:val="52"/>
              </w:numPr>
              <w:ind w:left="427" w:hanging="426"/>
              <w:jc w:val="left"/>
            </w:pPr>
            <w:r>
              <w:t>Menyimpan data artikel baru dengan lakukan klik pada tombol “Submit”</w:t>
            </w:r>
          </w:p>
        </w:tc>
        <w:tc>
          <w:tcPr>
            <w:tcW w:w="2970" w:type="dxa"/>
          </w:tcPr>
          <w:p w14:paraId="710CFFC6" w14:textId="77777777" w:rsidR="00B33B4D" w:rsidRPr="00CE16DF" w:rsidRDefault="00B33B4D" w:rsidP="003F3CC9">
            <w:pPr>
              <w:jc w:val="left"/>
            </w:pPr>
          </w:p>
        </w:tc>
      </w:tr>
      <w:tr w:rsidR="00B33B4D" w14:paraId="12776620" w14:textId="77777777" w:rsidTr="003F3CC9">
        <w:tc>
          <w:tcPr>
            <w:tcW w:w="2797" w:type="dxa"/>
          </w:tcPr>
          <w:p w14:paraId="68A35EED" w14:textId="77777777" w:rsidR="00B33B4D" w:rsidRPr="00CE16DF" w:rsidRDefault="00B33B4D" w:rsidP="003F3CC9">
            <w:pPr>
              <w:pStyle w:val="ListParagraph"/>
              <w:ind w:left="427"/>
              <w:jc w:val="left"/>
            </w:pPr>
          </w:p>
        </w:tc>
        <w:tc>
          <w:tcPr>
            <w:tcW w:w="2970" w:type="dxa"/>
          </w:tcPr>
          <w:p w14:paraId="5E7D92D9" w14:textId="5D07B340" w:rsidR="00B33B4D" w:rsidRPr="00CE16DF" w:rsidRDefault="00B33B4D" w:rsidP="00D807BE">
            <w:pPr>
              <w:pStyle w:val="ListParagraph"/>
              <w:numPr>
                <w:ilvl w:val="0"/>
                <w:numId w:val="52"/>
              </w:numPr>
              <w:ind w:left="312" w:hanging="284"/>
              <w:jc w:val="left"/>
            </w:pPr>
            <w:r>
              <w:t>Menyimpan data artikel ke dalam database</w:t>
            </w:r>
          </w:p>
        </w:tc>
      </w:tr>
      <w:tr w:rsidR="00B33B4D" w14:paraId="61EA0010" w14:textId="77777777" w:rsidTr="003F3CC9">
        <w:tc>
          <w:tcPr>
            <w:tcW w:w="2797" w:type="dxa"/>
          </w:tcPr>
          <w:p w14:paraId="0995A48F" w14:textId="77777777" w:rsidR="00B33B4D" w:rsidRPr="00CE16DF" w:rsidRDefault="00B33B4D" w:rsidP="003F3CC9">
            <w:pPr>
              <w:pStyle w:val="ListParagraph"/>
              <w:ind w:left="427"/>
              <w:jc w:val="left"/>
            </w:pPr>
          </w:p>
        </w:tc>
        <w:tc>
          <w:tcPr>
            <w:tcW w:w="2970" w:type="dxa"/>
          </w:tcPr>
          <w:p w14:paraId="4CD6A7A3" w14:textId="2BAF0100" w:rsidR="00B33B4D" w:rsidRDefault="00B33B4D" w:rsidP="00D807BE">
            <w:pPr>
              <w:pStyle w:val="ListParagraph"/>
              <w:numPr>
                <w:ilvl w:val="0"/>
                <w:numId w:val="52"/>
              </w:numPr>
              <w:ind w:left="312" w:hanging="284"/>
              <w:jc w:val="left"/>
            </w:pPr>
            <w:r>
              <w:t>Menampilkan halaman artikel dengan tambahan artikel yang baru.</w:t>
            </w:r>
          </w:p>
        </w:tc>
      </w:tr>
      <w:tr w:rsidR="00B33B4D" w14:paraId="5A19496B" w14:textId="77777777" w:rsidTr="003F3CC9">
        <w:tc>
          <w:tcPr>
            <w:tcW w:w="5767" w:type="dxa"/>
            <w:gridSpan w:val="2"/>
            <w:shd w:val="clear" w:color="auto" w:fill="D0CECE" w:themeFill="background2" w:themeFillShade="E6"/>
          </w:tcPr>
          <w:p w14:paraId="69115C92" w14:textId="77777777" w:rsidR="00B33B4D" w:rsidRDefault="00B33B4D" w:rsidP="003F3CC9">
            <w:pPr>
              <w:jc w:val="center"/>
              <w:rPr>
                <w:b/>
                <w:bCs/>
              </w:rPr>
            </w:pPr>
            <w:r>
              <w:rPr>
                <w:b/>
                <w:bCs/>
              </w:rPr>
              <w:t>Skenario Alternatif</w:t>
            </w:r>
          </w:p>
        </w:tc>
      </w:tr>
      <w:tr w:rsidR="00B33B4D" w14:paraId="46EA3378" w14:textId="77777777" w:rsidTr="003F3CC9">
        <w:tc>
          <w:tcPr>
            <w:tcW w:w="2797" w:type="dxa"/>
          </w:tcPr>
          <w:p w14:paraId="17227BCB" w14:textId="77777777" w:rsidR="00B33B4D" w:rsidRDefault="00B33B4D" w:rsidP="003F3CC9">
            <w:pPr>
              <w:rPr>
                <w:b/>
                <w:bCs/>
              </w:rPr>
            </w:pPr>
          </w:p>
        </w:tc>
        <w:tc>
          <w:tcPr>
            <w:tcW w:w="2970" w:type="dxa"/>
          </w:tcPr>
          <w:p w14:paraId="20F3E022" w14:textId="77777777" w:rsidR="00B33B4D" w:rsidRDefault="00B33B4D" w:rsidP="003F3CC9">
            <w:pPr>
              <w:rPr>
                <w:b/>
                <w:bCs/>
              </w:rPr>
            </w:pPr>
          </w:p>
        </w:tc>
      </w:tr>
      <w:tr w:rsidR="00B33B4D" w14:paraId="0B21AB6D" w14:textId="77777777" w:rsidTr="003F3CC9">
        <w:tc>
          <w:tcPr>
            <w:tcW w:w="2797" w:type="dxa"/>
          </w:tcPr>
          <w:p w14:paraId="21C56880" w14:textId="77777777" w:rsidR="00B33B4D" w:rsidRDefault="00B33B4D" w:rsidP="003F3CC9">
            <w:pPr>
              <w:rPr>
                <w:b/>
                <w:bCs/>
              </w:rPr>
            </w:pPr>
          </w:p>
        </w:tc>
        <w:tc>
          <w:tcPr>
            <w:tcW w:w="2970" w:type="dxa"/>
          </w:tcPr>
          <w:p w14:paraId="2D46AB2D" w14:textId="77777777" w:rsidR="00B33B4D" w:rsidRDefault="00B33B4D" w:rsidP="003F3CC9">
            <w:pPr>
              <w:rPr>
                <w:b/>
                <w:bCs/>
              </w:rPr>
            </w:pPr>
          </w:p>
        </w:tc>
      </w:tr>
      <w:tr w:rsidR="00B33B4D" w14:paraId="732CE0B9" w14:textId="77777777" w:rsidTr="003F3CC9">
        <w:tc>
          <w:tcPr>
            <w:tcW w:w="5767" w:type="dxa"/>
            <w:gridSpan w:val="2"/>
            <w:shd w:val="clear" w:color="auto" w:fill="D0CECE" w:themeFill="background2" w:themeFillShade="E6"/>
          </w:tcPr>
          <w:p w14:paraId="25BA326A" w14:textId="77777777" w:rsidR="00B33B4D" w:rsidRDefault="00B33B4D" w:rsidP="003F3CC9">
            <w:pPr>
              <w:jc w:val="center"/>
              <w:rPr>
                <w:b/>
                <w:bCs/>
              </w:rPr>
            </w:pPr>
            <w:r>
              <w:rPr>
                <w:b/>
                <w:bCs/>
              </w:rPr>
              <w:t>Skenario Exception</w:t>
            </w:r>
          </w:p>
        </w:tc>
      </w:tr>
      <w:tr w:rsidR="00B33B4D" w14:paraId="3A05A401" w14:textId="77777777" w:rsidTr="003F3CC9">
        <w:tc>
          <w:tcPr>
            <w:tcW w:w="2797" w:type="dxa"/>
          </w:tcPr>
          <w:p w14:paraId="1BB61FB5" w14:textId="68E75760" w:rsidR="00B33B4D" w:rsidRDefault="00B33B4D" w:rsidP="003F3CC9">
            <w:pPr>
              <w:jc w:val="left"/>
              <w:rPr>
                <w:b/>
                <w:bCs/>
              </w:rPr>
            </w:pPr>
            <w:r w:rsidRPr="00CE16DF">
              <w:t>4.a</w:t>
            </w:r>
            <w:r>
              <w:rPr>
                <w:b/>
                <w:bCs/>
              </w:rPr>
              <w:t xml:space="preserve"> </w:t>
            </w:r>
            <w:r w:rsidRPr="00CE16DF">
              <w:t xml:space="preserve">Memilih tombol “Cancel” pada form tambah </w:t>
            </w:r>
            <w:r w:rsidR="001E0F3F">
              <w:t>artikel</w:t>
            </w:r>
          </w:p>
        </w:tc>
        <w:tc>
          <w:tcPr>
            <w:tcW w:w="2970" w:type="dxa"/>
          </w:tcPr>
          <w:p w14:paraId="34EB1807" w14:textId="77777777" w:rsidR="00B33B4D" w:rsidRDefault="00B33B4D" w:rsidP="003F3CC9">
            <w:pPr>
              <w:rPr>
                <w:b/>
                <w:bCs/>
              </w:rPr>
            </w:pPr>
          </w:p>
        </w:tc>
      </w:tr>
      <w:tr w:rsidR="00B33B4D" w14:paraId="762762B8" w14:textId="77777777" w:rsidTr="003F3CC9">
        <w:tc>
          <w:tcPr>
            <w:tcW w:w="2797" w:type="dxa"/>
          </w:tcPr>
          <w:p w14:paraId="05717D94" w14:textId="77777777" w:rsidR="00B33B4D" w:rsidRPr="00CE16DF" w:rsidRDefault="00B33B4D" w:rsidP="003F3CC9">
            <w:pPr>
              <w:jc w:val="left"/>
            </w:pPr>
          </w:p>
        </w:tc>
        <w:tc>
          <w:tcPr>
            <w:tcW w:w="2970" w:type="dxa"/>
          </w:tcPr>
          <w:p w14:paraId="6DEB479E" w14:textId="04FAF931" w:rsidR="00B33B4D" w:rsidRPr="00CE16DF" w:rsidRDefault="00B33B4D" w:rsidP="003F3CC9">
            <w:pPr>
              <w:jc w:val="left"/>
            </w:pPr>
            <w:r w:rsidRPr="00CE16DF">
              <w:t xml:space="preserve">5.a Menampilkan </w:t>
            </w:r>
            <w:r w:rsidR="001E0F3F">
              <w:t>artikel</w:t>
            </w:r>
          </w:p>
        </w:tc>
      </w:tr>
    </w:tbl>
    <w:p w14:paraId="273CE8C1" w14:textId="77777777" w:rsidR="00B33B4D" w:rsidRPr="00B33B4D" w:rsidRDefault="00B33B4D" w:rsidP="00B33B4D">
      <w:pPr>
        <w:rPr>
          <w:b/>
          <w:bCs/>
        </w:rPr>
      </w:pPr>
    </w:p>
    <w:p w14:paraId="02DC049E" w14:textId="4E933EC4" w:rsidR="00B33B4D" w:rsidRPr="00B33B4D" w:rsidRDefault="00BF3573" w:rsidP="00D807BE">
      <w:pPr>
        <w:pStyle w:val="ListParagraph"/>
        <w:numPr>
          <w:ilvl w:val="0"/>
          <w:numId w:val="47"/>
        </w:numPr>
        <w:rPr>
          <w:b/>
          <w:bCs/>
        </w:rPr>
      </w:pPr>
      <w:r>
        <w:rPr>
          <w:b/>
          <w:bCs/>
        </w:rPr>
        <w:lastRenderedPageBreak/>
        <w:t xml:space="preserve">Skenario Hapus Artikel </w:t>
      </w:r>
    </w:p>
    <w:tbl>
      <w:tblPr>
        <w:tblStyle w:val="TableGrid"/>
        <w:tblW w:w="0" w:type="auto"/>
        <w:tblInd w:w="2160" w:type="dxa"/>
        <w:tblLook w:val="04A0" w:firstRow="1" w:lastRow="0" w:firstColumn="1" w:lastColumn="0" w:noHBand="0" w:noVBand="1"/>
      </w:tblPr>
      <w:tblGrid>
        <w:gridCol w:w="2797"/>
        <w:gridCol w:w="2970"/>
      </w:tblGrid>
      <w:tr w:rsidR="00B33B4D" w14:paraId="76D2668A" w14:textId="77777777" w:rsidTr="003F3CC9">
        <w:tc>
          <w:tcPr>
            <w:tcW w:w="2797" w:type="dxa"/>
          </w:tcPr>
          <w:p w14:paraId="4DA9E369" w14:textId="77777777" w:rsidR="00B33B4D" w:rsidRDefault="00B33B4D" w:rsidP="003F3CC9">
            <w:pPr>
              <w:rPr>
                <w:b/>
                <w:bCs/>
              </w:rPr>
            </w:pPr>
            <w:r>
              <w:rPr>
                <w:b/>
                <w:bCs/>
              </w:rPr>
              <w:t>Nama Use Case</w:t>
            </w:r>
          </w:p>
        </w:tc>
        <w:tc>
          <w:tcPr>
            <w:tcW w:w="2970" w:type="dxa"/>
          </w:tcPr>
          <w:p w14:paraId="09860DF7" w14:textId="5AD95ADD" w:rsidR="00B33B4D" w:rsidRPr="00841B4F" w:rsidRDefault="00B33B4D" w:rsidP="003F3CC9">
            <w:r>
              <w:t>Hapus</w:t>
            </w:r>
            <w:r w:rsidRPr="00841B4F">
              <w:t xml:space="preserve"> A</w:t>
            </w:r>
            <w:r w:rsidR="001E0F3F">
              <w:t>rtikel</w:t>
            </w:r>
          </w:p>
        </w:tc>
      </w:tr>
      <w:tr w:rsidR="00B33B4D" w14:paraId="5E304A59" w14:textId="77777777" w:rsidTr="003F3CC9">
        <w:tc>
          <w:tcPr>
            <w:tcW w:w="2797" w:type="dxa"/>
          </w:tcPr>
          <w:p w14:paraId="00B4A39D" w14:textId="77777777" w:rsidR="00B33B4D" w:rsidRDefault="00B33B4D" w:rsidP="003F3CC9">
            <w:pPr>
              <w:rPr>
                <w:b/>
                <w:bCs/>
              </w:rPr>
            </w:pPr>
            <w:r>
              <w:rPr>
                <w:b/>
                <w:bCs/>
              </w:rPr>
              <w:t>Deskripsi</w:t>
            </w:r>
          </w:p>
        </w:tc>
        <w:tc>
          <w:tcPr>
            <w:tcW w:w="2970" w:type="dxa"/>
          </w:tcPr>
          <w:p w14:paraId="2CF56BAB" w14:textId="0A74C646" w:rsidR="00B33B4D" w:rsidRPr="00841B4F" w:rsidRDefault="00B33B4D" w:rsidP="003F3CC9">
            <w:r w:rsidRPr="00841B4F">
              <w:t>Men</w:t>
            </w:r>
            <w:r>
              <w:t>ghapus</w:t>
            </w:r>
            <w:r w:rsidRPr="00841B4F">
              <w:t xml:space="preserve"> </w:t>
            </w:r>
            <w:r w:rsidR="001E0F3F">
              <w:t>konten artikel yang telah ditampilkan</w:t>
            </w:r>
          </w:p>
        </w:tc>
      </w:tr>
      <w:tr w:rsidR="00B33B4D" w14:paraId="6979FF2A" w14:textId="77777777" w:rsidTr="003F3CC9">
        <w:tc>
          <w:tcPr>
            <w:tcW w:w="2797" w:type="dxa"/>
          </w:tcPr>
          <w:p w14:paraId="7DA12BC1" w14:textId="77777777" w:rsidR="00B33B4D" w:rsidRDefault="00B33B4D" w:rsidP="003F3CC9">
            <w:pPr>
              <w:rPr>
                <w:b/>
                <w:bCs/>
              </w:rPr>
            </w:pPr>
            <w:r>
              <w:rPr>
                <w:b/>
                <w:bCs/>
              </w:rPr>
              <w:t>Aktor</w:t>
            </w:r>
          </w:p>
        </w:tc>
        <w:tc>
          <w:tcPr>
            <w:tcW w:w="2970" w:type="dxa"/>
          </w:tcPr>
          <w:p w14:paraId="2B189788" w14:textId="77777777" w:rsidR="00B33B4D" w:rsidRPr="00841B4F" w:rsidRDefault="00B33B4D" w:rsidP="003F3CC9">
            <w:r w:rsidRPr="00841B4F">
              <w:t>Admin</w:t>
            </w:r>
          </w:p>
        </w:tc>
      </w:tr>
      <w:tr w:rsidR="00B33B4D" w14:paraId="190D6462" w14:textId="77777777" w:rsidTr="003F3CC9">
        <w:tc>
          <w:tcPr>
            <w:tcW w:w="2797" w:type="dxa"/>
          </w:tcPr>
          <w:p w14:paraId="083EE865" w14:textId="77777777" w:rsidR="00B33B4D" w:rsidRDefault="00B33B4D" w:rsidP="003F3CC9">
            <w:pPr>
              <w:rPr>
                <w:b/>
                <w:bCs/>
              </w:rPr>
            </w:pPr>
            <w:r>
              <w:rPr>
                <w:b/>
                <w:bCs/>
              </w:rPr>
              <w:t>Triggers</w:t>
            </w:r>
          </w:p>
        </w:tc>
        <w:tc>
          <w:tcPr>
            <w:tcW w:w="2970" w:type="dxa"/>
          </w:tcPr>
          <w:p w14:paraId="70662103" w14:textId="38A4484B" w:rsidR="00B33B4D" w:rsidRPr="00841B4F" w:rsidRDefault="00B33B4D" w:rsidP="003F3CC9">
            <w:pPr>
              <w:jc w:val="left"/>
            </w:pPr>
            <w:r w:rsidRPr="00841B4F">
              <w:t>Aktor ingin men</w:t>
            </w:r>
            <w:r>
              <w:t xml:space="preserve">ghapus </w:t>
            </w:r>
            <w:r w:rsidR="001E0F3F">
              <w:t xml:space="preserve">artikel yang telah ditampilkan dan ada dalam sistem </w:t>
            </w:r>
          </w:p>
        </w:tc>
      </w:tr>
      <w:tr w:rsidR="00B33B4D" w14:paraId="589634D3" w14:textId="77777777" w:rsidTr="003F3CC9">
        <w:tc>
          <w:tcPr>
            <w:tcW w:w="2797" w:type="dxa"/>
          </w:tcPr>
          <w:p w14:paraId="31D0B37B" w14:textId="77777777" w:rsidR="00B33B4D" w:rsidRDefault="00B33B4D" w:rsidP="003F3CC9">
            <w:pPr>
              <w:rPr>
                <w:b/>
                <w:bCs/>
              </w:rPr>
            </w:pPr>
            <w:r>
              <w:rPr>
                <w:b/>
                <w:bCs/>
              </w:rPr>
              <w:t>Pre-Condition</w:t>
            </w:r>
          </w:p>
        </w:tc>
        <w:tc>
          <w:tcPr>
            <w:tcW w:w="2970" w:type="dxa"/>
          </w:tcPr>
          <w:p w14:paraId="2E825226" w14:textId="50D35D61" w:rsidR="00B33B4D" w:rsidRPr="00841B4F" w:rsidRDefault="00B33B4D" w:rsidP="003F3CC9">
            <w:pPr>
              <w:jc w:val="left"/>
            </w:pPr>
            <w:r w:rsidRPr="00841B4F">
              <w:t xml:space="preserve">Data </w:t>
            </w:r>
            <w:r w:rsidR="001E0F3F">
              <w:t>artikel</w:t>
            </w:r>
            <w:r w:rsidRPr="00841B4F">
              <w:t xml:space="preserve"> </w:t>
            </w:r>
            <w:r>
              <w:t>telah tersimpan</w:t>
            </w:r>
          </w:p>
        </w:tc>
      </w:tr>
      <w:tr w:rsidR="00B33B4D" w14:paraId="32739703" w14:textId="77777777" w:rsidTr="003F3CC9">
        <w:tc>
          <w:tcPr>
            <w:tcW w:w="2797" w:type="dxa"/>
          </w:tcPr>
          <w:p w14:paraId="15756543" w14:textId="77777777" w:rsidR="00B33B4D" w:rsidRDefault="00B33B4D" w:rsidP="003F3CC9">
            <w:pPr>
              <w:rPr>
                <w:b/>
                <w:bCs/>
              </w:rPr>
            </w:pPr>
            <w:r>
              <w:rPr>
                <w:b/>
                <w:bCs/>
              </w:rPr>
              <w:t>Post-Condition</w:t>
            </w:r>
          </w:p>
        </w:tc>
        <w:tc>
          <w:tcPr>
            <w:tcW w:w="2970" w:type="dxa"/>
          </w:tcPr>
          <w:p w14:paraId="53BA7050" w14:textId="146CF87B" w:rsidR="00B33B4D" w:rsidRPr="00841B4F" w:rsidRDefault="00B33B4D" w:rsidP="003F3CC9">
            <w:pPr>
              <w:jc w:val="left"/>
            </w:pPr>
            <w:r w:rsidRPr="00841B4F">
              <w:t>Data a</w:t>
            </w:r>
            <w:r w:rsidR="001E0F3F">
              <w:t>rtikel</w:t>
            </w:r>
            <w:r w:rsidRPr="00841B4F">
              <w:t xml:space="preserve"> telah di</w:t>
            </w:r>
            <w:r>
              <w:t>hapus</w:t>
            </w:r>
          </w:p>
        </w:tc>
      </w:tr>
      <w:tr w:rsidR="00B33B4D" w14:paraId="5D4FB1B5" w14:textId="77777777" w:rsidTr="003F3CC9">
        <w:tc>
          <w:tcPr>
            <w:tcW w:w="2797" w:type="dxa"/>
          </w:tcPr>
          <w:p w14:paraId="177521CA" w14:textId="77777777" w:rsidR="00B33B4D" w:rsidRDefault="00B33B4D" w:rsidP="003F3CC9">
            <w:pPr>
              <w:jc w:val="center"/>
              <w:rPr>
                <w:b/>
                <w:bCs/>
              </w:rPr>
            </w:pPr>
            <w:r>
              <w:rPr>
                <w:b/>
                <w:bCs/>
              </w:rPr>
              <w:t>Admin</w:t>
            </w:r>
          </w:p>
        </w:tc>
        <w:tc>
          <w:tcPr>
            <w:tcW w:w="2970" w:type="dxa"/>
          </w:tcPr>
          <w:p w14:paraId="039DF1BE" w14:textId="77777777" w:rsidR="00B33B4D" w:rsidRDefault="00B33B4D" w:rsidP="003F3CC9">
            <w:pPr>
              <w:jc w:val="center"/>
              <w:rPr>
                <w:b/>
                <w:bCs/>
              </w:rPr>
            </w:pPr>
            <w:r>
              <w:rPr>
                <w:b/>
                <w:bCs/>
              </w:rPr>
              <w:t>Sistem</w:t>
            </w:r>
          </w:p>
        </w:tc>
      </w:tr>
      <w:tr w:rsidR="00B33B4D" w14:paraId="0F45ADC0" w14:textId="77777777" w:rsidTr="003F3CC9">
        <w:tc>
          <w:tcPr>
            <w:tcW w:w="5767" w:type="dxa"/>
            <w:gridSpan w:val="2"/>
            <w:shd w:val="clear" w:color="auto" w:fill="D0CECE" w:themeFill="background2" w:themeFillShade="E6"/>
          </w:tcPr>
          <w:p w14:paraId="5561429F" w14:textId="77777777" w:rsidR="00B33B4D" w:rsidRDefault="00B33B4D" w:rsidP="003F3CC9">
            <w:pPr>
              <w:jc w:val="center"/>
              <w:rPr>
                <w:b/>
                <w:bCs/>
              </w:rPr>
            </w:pPr>
            <w:r>
              <w:rPr>
                <w:b/>
                <w:bCs/>
              </w:rPr>
              <w:t>Skenario Normal</w:t>
            </w:r>
          </w:p>
        </w:tc>
      </w:tr>
      <w:tr w:rsidR="00B33B4D" w14:paraId="77D9824F" w14:textId="77777777" w:rsidTr="003F3CC9">
        <w:tc>
          <w:tcPr>
            <w:tcW w:w="2797" w:type="dxa"/>
          </w:tcPr>
          <w:p w14:paraId="7F274602" w14:textId="7FF3C1D4" w:rsidR="00B33B4D" w:rsidRPr="00CE16DF" w:rsidRDefault="00B33B4D" w:rsidP="00D807BE">
            <w:pPr>
              <w:pStyle w:val="ListParagraph"/>
              <w:numPr>
                <w:ilvl w:val="0"/>
                <w:numId w:val="53"/>
              </w:numPr>
              <w:ind w:left="427"/>
              <w:jc w:val="left"/>
            </w:pPr>
            <w:r w:rsidRPr="00CE16DF">
              <w:t>Memilih tombol “</w:t>
            </w:r>
            <w:r>
              <w:t>Hapus</w:t>
            </w:r>
            <w:r w:rsidRPr="00CE16DF">
              <w:t>”</w:t>
            </w:r>
            <w:r>
              <w:t xml:space="preserve"> pada salah satu </w:t>
            </w:r>
            <w:r w:rsidR="001E0F3F">
              <w:t>artikel yang ada dalam sistem</w:t>
            </w:r>
          </w:p>
        </w:tc>
        <w:tc>
          <w:tcPr>
            <w:tcW w:w="2970" w:type="dxa"/>
          </w:tcPr>
          <w:p w14:paraId="20B5C1D3" w14:textId="77777777" w:rsidR="00B33B4D" w:rsidRDefault="00B33B4D" w:rsidP="003F3CC9">
            <w:pPr>
              <w:rPr>
                <w:b/>
                <w:bCs/>
              </w:rPr>
            </w:pPr>
          </w:p>
        </w:tc>
      </w:tr>
      <w:tr w:rsidR="00B33B4D" w14:paraId="7CC722F7" w14:textId="77777777" w:rsidTr="003F3CC9">
        <w:tc>
          <w:tcPr>
            <w:tcW w:w="2797" w:type="dxa"/>
          </w:tcPr>
          <w:p w14:paraId="6E68F58D" w14:textId="77777777" w:rsidR="00B33B4D" w:rsidRDefault="00B33B4D" w:rsidP="003F3CC9">
            <w:pPr>
              <w:rPr>
                <w:b/>
                <w:bCs/>
              </w:rPr>
            </w:pPr>
          </w:p>
        </w:tc>
        <w:tc>
          <w:tcPr>
            <w:tcW w:w="2970" w:type="dxa"/>
          </w:tcPr>
          <w:p w14:paraId="4BA10EF1" w14:textId="06654B1D" w:rsidR="00B33B4D" w:rsidRPr="00CE16DF" w:rsidRDefault="00B33B4D" w:rsidP="00D807BE">
            <w:pPr>
              <w:pStyle w:val="ListParagraph"/>
              <w:numPr>
                <w:ilvl w:val="0"/>
                <w:numId w:val="53"/>
              </w:numPr>
              <w:ind w:left="312" w:hanging="284"/>
              <w:jc w:val="left"/>
            </w:pPr>
            <w:r w:rsidRPr="00CE16DF">
              <w:t xml:space="preserve">Menampilkan </w:t>
            </w:r>
            <w:r>
              <w:t xml:space="preserve">pertanyaan konfirmasi “Apakah </w:t>
            </w:r>
            <w:r w:rsidR="001E0F3F">
              <w:t>artikel akan benar akan dihapus</w:t>
            </w:r>
            <w:r>
              <w:t>?”</w:t>
            </w:r>
          </w:p>
        </w:tc>
      </w:tr>
      <w:tr w:rsidR="00B33B4D" w14:paraId="37D298C4" w14:textId="77777777" w:rsidTr="003F3CC9">
        <w:tc>
          <w:tcPr>
            <w:tcW w:w="2797" w:type="dxa"/>
          </w:tcPr>
          <w:p w14:paraId="7E9561C0" w14:textId="77777777" w:rsidR="00B33B4D" w:rsidRPr="00CE16DF" w:rsidRDefault="00B33B4D" w:rsidP="00D807BE">
            <w:pPr>
              <w:pStyle w:val="ListParagraph"/>
              <w:numPr>
                <w:ilvl w:val="0"/>
                <w:numId w:val="53"/>
              </w:numPr>
              <w:ind w:left="427" w:hanging="426"/>
              <w:jc w:val="left"/>
            </w:pPr>
            <w:r w:rsidRPr="00CE16DF">
              <w:t>Me</w:t>
            </w:r>
            <w:r>
              <w:t>milih tombol “Ya”</w:t>
            </w:r>
          </w:p>
        </w:tc>
        <w:tc>
          <w:tcPr>
            <w:tcW w:w="2970" w:type="dxa"/>
          </w:tcPr>
          <w:p w14:paraId="43D4050D" w14:textId="77777777" w:rsidR="00B33B4D" w:rsidRPr="00CE16DF" w:rsidRDefault="00B33B4D" w:rsidP="003F3CC9">
            <w:pPr>
              <w:jc w:val="left"/>
            </w:pPr>
          </w:p>
        </w:tc>
      </w:tr>
      <w:tr w:rsidR="00B33B4D" w14:paraId="42FEC270" w14:textId="77777777" w:rsidTr="003F3CC9">
        <w:tc>
          <w:tcPr>
            <w:tcW w:w="2797" w:type="dxa"/>
          </w:tcPr>
          <w:p w14:paraId="253B7743" w14:textId="77777777" w:rsidR="00B33B4D" w:rsidRPr="00CE16DF" w:rsidRDefault="00B33B4D" w:rsidP="003F3CC9">
            <w:pPr>
              <w:pStyle w:val="ListParagraph"/>
              <w:ind w:left="427"/>
              <w:jc w:val="left"/>
            </w:pPr>
          </w:p>
        </w:tc>
        <w:tc>
          <w:tcPr>
            <w:tcW w:w="2970" w:type="dxa"/>
          </w:tcPr>
          <w:p w14:paraId="755B19EE" w14:textId="72D4B59F" w:rsidR="00B33B4D" w:rsidRPr="00CE16DF" w:rsidRDefault="00B33B4D" w:rsidP="00D807BE">
            <w:pPr>
              <w:pStyle w:val="ListParagraph"/>
              <w:numPr>
                <w:ilvl w:val="0"/>
                <w:numId w:val="53"/>
              </w:numPr>
              <w:ind w:left="312" w:hanging="284"/>
              <w:jc w:val="left"/>
            </w:pPr>
            <w:r>
              <w:t xml:space="preserve">Menghapus </w:t>
            </w:r>
            <w:r w:rsidR="001E0F3F">
              <w:t>data artikel dari dalam database</w:t>
            </w:r>
          </w:p>
        </w:tc>
      </w:tr>
      <w:tr w:rsidR="00B33B4D" w14:paraId="1609616D" w14:textId="77777777" w:rsidTr="003F3CC9">
        <w:tc>
          <w:tcPr>
            <w:tcW w:w="2797" w:type="dxa"/>
          </w:tcPr>
          <w:p w14:paraId="427609A5" w14:textId="77777777" w:rsidR="00B33B4D" w:rsidRPr="00CE16DF" w:rsidRDefault="00B33B4D" w:rsidP="003F3CC9">
            <w:pPr>
              <w:pStyle w:val="ListParagraph"/>
              <w:ind w:left="427"/>
              <w:jc w:val="left"/>
            </w:pPr>
          </w:p>
        </w:tc>
        <w:tc>
          <w:tcPr>
            <w:tcW w:w="2970" w:type="dxa"/>
          </w:tcPr>
          <w:p w14:paraId="455CD94E" w14:textId="1870CC0A" w:rsidR="00B33B4D" w:rsidRDefault="00B33B4D" w:rsidP="00D807BE">
            <w:pPr>
              <w:pStyle w:val="ListParagraph"/>
              <w:numPr>
                <w:ilvl w:val="0"/>
                <w:numId w:val="53"/>
              </w:numPr>
              <w:ind w:left="312" w:hanging="284"/>
              <w:jc w:val="left"/>
            </w:pPr>
            <w:r>
              <w:t xml:space="preserve">Menampilkan </w:t>
            </w:r>
            <w:r w:rsidR="001E0F3F">
              <w:t>artikel dengan data artikel baru yang telah dihapus</w:t>
            </w:r>
          </w:p>
        </w:tc>
      </w:tr>
      <w:tr w:rsidR="00B33B4D" w14:paraId="5E47E8ED" w14:textId="77777777" w:rsidTr="003F3CC9">
        <w:tc>
          <w:tcPr>
            <w:tcW w:w="5767" w:type="dxa"/>
            <w:gridSpan w:val="2"/>
            <w:shd w:val="clear" w:color="auto" w:fill="D0CECE" w:themeFill="background2" w:themeFillShade="E6"/>
          </w:tcPr>
          <w:p w14:paraId="00EB4F25" w14:textId="77777777" w:rsidR="00B33B4D" w:rsidRDefault="00B33B4D" w:rsidP="003F3CC9">
            <w:pPr>
              <w:jc w:val="center"/>
              <w:rPr>
                <w:b/>
                <w:bCs/>
              </w:rPr>
            </w:pPr>
            <w:r>
              <w:rPr>
                <w:b/>
                <w:bCs/>
              </w:rPr>
              <w:t>Skenario Alternatif</w:t>
            </w:r>
          </w:p>
        </w:tc>
      </w:tr>
      <w:tr w:rsidR="00B33B4D" w14:paraId="4137C112" w14:textId="77777777" w:rsidTr="003F3CC9">
        <w:tc>
          <w:tcPr>
            <w:tcW w:w="2797" w:type="dxa"/>
          </w:tcPr>
          <w:p w14:paraId="07BFA591" w14:textId="77777777" w:rsidR="00B33B4D" w:rsidRDefault="00B33B4D" w:rsidP="003F3CC9">
            <w:pPr>
              <w:rPr>
                <w:b/>
                <w:bCs/>
              </w:rPr>
            </w:pPr>
          </w:p>
        </w:tc>
        <w:tc>
          <w:tcPr>
            <w:tcW w:w="2970" w:type="dxa"/>
          </w:tcPr>
          <w:p w14:paraId="5E3F65F8" w14:textId="77777777" w:rsidR="00B33B4D" w:rsidRDefault="00B33B4D" w:rsidP="003F3CC9">
            <w:pPr>
              <w:rPr>
                <w:b/>
                <w:bCs/>
              </w:rPr>
            </w:pPr>
          </w:p>
        </w:tc>
      </w:tr>
      <w:tr w:rsidR="00B33B4D" w14:paraId="0CE63D1F" w14:textId="77777777" w:rsidTr="003F3CC9">
        <w:tc>
          <w:tcPr>
            <w:tcW w:w="2797" w:type="dxa"/>
          </w:tcPr>
          <w:p w14:paraId="12F6B18C" w14:textId="77777777" w:rsidR="00B33B4D" w:rsidRDefault="00B33B4D" w:rsidP="003F3CC9">
            <w:pPr>
              <w:rPr>
                <w:b/>
                <w:bCs/>
              </w:rPr>
            </w:pPr>
          </w:p>
        </w:tc>
        <w:tc>
          <w:tcPr>
            <w:tcW w:w="2970" w:type="dxa"/>
          </w:tcPr>
          <w:p w14:paraId="1D0611D1" w14:textId="77777777" w:rsidR="00B33B4D" w:rsidRDefault="00B33B4D" w:rsidP="003F3CC9">
            <w:pPr>
              <w:rPr>
                <w:b/>
                <w:bCs/>
              </w:rPr>
            </w:pPr>
          </w:p>
        </w:tc>
      </w:tr>
      <w:tr w:rsidR="00B33B4D" w14:paraId="20F6511D" w14:textId="77777777" w:rsidTr="003F3CC9">
        <w:tc>
          <w:tcPr>
            <w:tcW w:w="5767" w:type="dxa"/>
            <w:gridSpan w:val="2"/>
            <w:shd w:val="clear" w:color="auto" w:fill="D0CECE" w:themeFill="background2" w:themeFillShade="E6"/>
          </w:tcPr>
          <w:p w14:paraId="77C37898" w14:textId="77777777" w:rsidR="00B33B4D" w:rsidRDefault="00B33B4D" w:rsidP="003F3CC9">
            <w:pPr>
              <w:jc w:val="center"/>
              <w:rPr>
                <w:b/>
                <w:bCs/>
              </w:rPr>
            </w:pPr>
            <w:r>
              <w:rPr>
                <w:b/>
                <w:bCs/>
              </w:rPr>
              <w:lastRenderedPageBreak/>
              <w:t>Skenario Exception</w:t>
            </w:r>
          </w:p>
        </w:tc>
      </w:tr>
      <w:tr w:rsidR="00B33B4D" w14:paraId="359DA1FB" w14:textId="77777777" w:rsidTr="003F3CC9">
        <w:tc>
          <w:tcPr>
            <w:tcW w:w="2797" w:type="dxa"/>
          </w:tcPr>
          <w:p w14:paraId="24927C9C" w14:textId="77777777" w:rsidR="00B33B4D" w:rsidRDefault="00B33B4D" w:rsidP="003F3CC9">
            <w:pPr>
              <w:jc w:val="left"/>
              <w:rPr>
                <w:b/>
                <w:bCs/>
              </w:rPr>
            </w:pPr>
            <w:r>
              <w:t>3</w:t>
            </w:r>
            <w:r w:rsidRPr="00CE16DF">
              <w:t>.a</w:t>
            </w:r>
            <w:r>
              <w:rPr>
                <w:b/>
                <w:bCs/>
              </w:rPr>
              <w:t xml:space="preserve"> </w:t>
            </w:r>
            <w:r w:rsidRPr="00CE16DF">
              <w:t>Memilih tombol “</w:t>
            </w:r>
            <w:r>
              <w:t>Tidak</w:t>
            </w:r>
            <w:r w:rsidRPr="00CE16DF">
              <w:t xml:space="preserve">” </w:t>
            </w:r>
            <w:r>
              <w:t>setelah pertanyaan konfirmasi</w:t>
            </w:r>
          </w:p>
        </w:tc>
        <w:tc>
          <w:tcPr>
            <w:tcW w:w="2970" w:type="dxa"/>
          </w:tcPr>
          <w:p w14:paraId="22C3338E" w14:textId="77777777" w:rsidR="00B33B4D" w:rsidRDefault="00B33B4D" w:rsidP="003F3CC9">
            <w:pPr>
              <w:rPr>
                <w:b/>
                <w:bCs/>
              </w:rPr>
            </w:pPr>
          </w:p>
        </w:tc>
      </w:tr>
      <w:tr w:rsidR="00B33B4D" w14:paraId="600ABC5D" w14:textId="77777777" w:rsidTr="003F3CC9">
        <w:tc>
          <w:tcPr>
            <w:tcW w:w="2797" w:type="dxa"/>
          </w:tcPr>
          <w:p w14:paraId="7B5BFA63" w14:textId="77777777" w:rsidR="00B33B4D" w:rsidRPr="00CE16DF" w:rsidRDefault="00B33B4D" w:rsidP="003F3CC9">
            <w:pPr>
              <w:jc w:val="left"/>
            </w:pPr>
          </w:p>
        </w:tc>
        <w:tc>
          <w:tcPr>
            <w:tcW w:w="2970" w:type="dxa"/>
          </w:tcPr>
          <w:p w14:paraId="12A1B0DD" w14:textId="58284EA8" w:rsidR="00B33B4D" w:rsidRPr="00CE16DF" w:rsidRDefault="00B33B4D" w:rsidP="003F3CC9">
            <w:pPr>
              <w:jc w:val="left"/>
            </w:pPr>
            <w:r w:rsidRPr="00CE16DF">
              <w:t xml:space="preserve">5.a Menampilkan </w:t>
            </w:r>
            <w:r w:rsidR="008E735E">
              <w:t>artikel</w:t>
            </w:r>
          </w:p>
        </w:tc>
      </w:tr>
    </w:tbl>
    <w:p w14:paraId="32C509A5" w14:textId="77777777" w:rsidR="00B33B4D" w:rsidRPr="00B33B4D" w:rsidRDefault="00B33B4D" w:rsidP="00B33B4D">
      <w:pPr>
        <w:rPr>
          <w:b/>
          <w:bCs/>
        </w:rPr>
      </w:pPr>
    </w:p>
    <w:p w14:paraId="7ADE7711" w14:textId="4B3E8EDE" w:rsidR="00BF3573" w:rsidRDefault="00BF3573" w:rsidP="00D807BE">
      <w:pPr>
        <w:pStyle w:val="ListParagraph"/>
        <w:numPr>
          <w:ilvl w:val="0"/>
          <w:numId w:val="47"/>
        </w:numPr>
        <w:rPr>
          <w:b/>
          <w:bCs/>
        </w:rPr>
      </w:pPr>
      <w:r>
        <w:rPr>
          <w:b/>
          <w:bCs/>
        </w:rPr>
        <w:t xml:space="preserve">Skenario Update Artikel </w:t>
      </w:r>
    </w:p>
    <w:tbl>
      <w:tblPr>
        <w:tblStyle w:val="TableGrid1"/>
        <w:tblW w:w="0" w:type="auto"/>
        <w:tblInd w:w="2160" w:type="dxa"/>
        <w:tblLook w:val="04A0" w:firstRow="1" w:lastRow="0" w:firstColumn="1" w:lastColumn="0" w:noHBand="0" w:noVBand="1"/>
      </w:tblPr>
      <w:tblGrid>
        <w:gridCol w:w="2797"/>
        <w:gridCol w:w="2970"/>
      </w:tblGrid>
      <w:tr w:rsidR="00B33B4D" w:rsidRPr="00B33B4D" w14:paraId="0629F98C" w14:textId="77777777" w:rsidTr="003F3CC9">
        <w:tc>
          <w:tcPr>
            <w:tcW w:w="2797" w:type="dxa"/>
          </w:tcPr>
          <w:p w14:paraId="4B252A55" w14:textId="77777777" w:rsidR="00B33B4D" w:rsidRPr="00B33B4D" w:rsidRDefault="00B33B4D" w:rsidP="003F3CC9">
            <w:pPr>
              <w:rPr>
                <w:b/>
                <w:bCs/>
              </w:rPr>
            </w:pPr>
            <w:r w:rsidRPr="00B33B4D">
              <w:rPr>
                <w:b/>
                <w:bCs/>
              </w:rPr>
              <w:t>Nama Use Case</w:t>
            </w:r>
          </w:p>
        </w:tc>
        <w:tc>
          <w:tcPr>
            <w:tcW w:w="2970" w:type="dxa"/>
          </w:tcPr>
          <w:p w14:paraId="6BD5DA70" w14:textId="2166D43D" w:rsidR="00B33B4D" w:rsidRPr="00B33B4D" w:rsidRDefault="00B33B4D" w:rsidP="003F3CC9">
            <w:r>
              <w:t>Update</w:t>
            </w:r>
            <w:r w:rsidRPr="00B33B4D">
              <w:t xml:space="preserve"> A</w:t>
            </w:r>
            <w:r w:rsidR="008E735E">
              <w:t>rtikel</w:t>
            </w:r>
          </w:p>
        </w:tc>
      </w:tr>
      <w:tr w:rsidR="00B33B4D" w:rsidRPr="00B33B4D" w14:paraId="6DD6084B" w14:textId="77777777" w:rsidTr="003F3CC9">
        <w:tc>
          <w:tcPr>
            <w:tcW w:w="2797" w:type="dxa"/>
          </w:tcPr>
          <w:p w14:paraId="135710E8" w14:textId="77777777" w:rsidR="00B33B4D" w:rsidRPr="00B33B4D" w:rsidRDefault="00B33B4D" w:rsidP="003F3CC9">
            <w:pPr>
              <w:rPr>
                <w:b/>
                <w:bCs/>
              </w:rPr>
            </w:pPr>
            <w:r w:rsidRPr="00B33B4D">
              <w:rPr>
                <w:b/>
                <w:bCs/>
              </w:rPr>
              <w:t>Deskripsi</w:t>
            </w:r>
          </w:p>
        </w:tc>
        <w:tc>
          <w:tcPr>
            <w:tcW w:w="2970" w:type="dxa"/>
          </w:tcPr>
          <w:p w14:paraId="0E304BBB" w14:textId="7984D7D5" w:rsidR="00B33B4D" w:rsidRPr="00B33B4D" w:rsidRDefault="00B33B4D" w:rsidP="003F3CC9">
            <w:r w:rsidRPr="00B33B4D">
              <w:t>Me</w:t>
            </w:r>
            <w:r>
              <w:t xml:space="preserve">rubah informasi pada data </w:t>
            </w:r>
            <w:r w:rsidR="008E735E">
              <w:t>artikel yang telah terdaftar dalam database</w:t>
            </w:r>
          </w:p>
        </w:tc>
      </w:tr>
      <w:tr w:rsidR="00B33B4D" w:rsidRPr="00B33B4D" w14:paraId="0B304862" w14:textId="77777777" w:rsidTr="003F3CC9">
        <w:tc>
          <w:tcPr>
            <w:tcW w:w="2797" w:type="dxa"/>
          </w:tcPr>
          <w:p w14:paraId="47090A66" w14:textId="77777777" w:rsidR="00B33B4D" w:rsidRPr="00B33B4D" w:rsidRDefault="00B33B4D" w:rsidP="003F3CC9">
            <w:pPr>
              <w:rPr>
                <w:b/>
                <w:bCs/>
              </w:rPr>
            </w:pPr>
            <w:r w:rsidRPr="00B33B4D">
              <w:rPr>
                <w:b/>
                <w:bCs/>
              </w:rPr>
              <w:t>Aktor</w:t>
            </w:r>
          </w:p>
        </w:tc>
        <w:tc>
          <w:tcPr>
            <w:tcW w:w="2970" w:type="dxa"/>
          </w:tcPr>
          <w:p w14:paraId="40E0CD49" w14:textId="77777777" w:rsidR="00B33B4D" w:rsidRPr="00B33B4D" w:rsidRDefault="00B33B4D" w:rsidP="003F3CC9">
            <w:r w:rsidRPr="00B33B4D">
              <w:t>Admin</w:t>
            </w:r>
          </w:p>
        </w:tc>
      </w:tr>
      <w:tr w:rsidR="00B33B4D" w:rsidRPr="00B33B4D" w14:paraId="748B69FB" w14:textId="77777777" w:rsidTr="003F3CC9">
        <w:tc>
          <w:tcPr>
            <w:tcW w:w="2797" w:type="dxa"/>
          </w:tcPr>
          <w:p w14:paraId="5655896E" w14:textId="77777777" w:rsidR="00B33B4D" w:rsidRPr="00B33B4D" w:rsidRDefault="00B33B4D" w:rsidP="003F3CC9">
            <w:pPr>
              <w:rPr>
                <w:b/>
                <w:bCs/>
              </w:rPr>
            </w:pPr>
            <w:r w:rsidRPr="00B33B4D">
              <w:rPr>
                <w:b/>
                <w:bCs/>
              </w:rPr>
              <w:t>Triggers</w:t>
            </w:r>
          </w:p>
        </w:tc>
        <w:tc>
          <w:tcPr>
            <w:tcW w:w="2970" w:type="dxa"/>
          </w:tcPr>
          <w:p w14:paraId="2A8612C9" w14:textId="79530D03" w:rsidR="00B33B4D" w:rsidRPr="00B33B4D" w:rsidRDefault="00B33B4D" w:rsidP="003F3CC9">
            <w:pPr>
              <w:jc w:val="left"/>
            </w:pPr>
            <w:r w:rsidRPr="00B33B4D">
              <w:t xml:space="preserve">Aktor ingin </w:t>
            </w:r>
            <w:r>
              <w:t xml:space="preserve">mengubah informasi yang ada pada data </w:t>
            </w:r>
            <w:r w:rsidR="008E735E">
              <w:t xml:space="preserve">artikel yang ada dalam sistem </w:t>
            </w:r>
          </w:p>
        </w:tc>
      </w:tr>
      <w:tr w:rsidR="00B33B4D" w:rsidRPr="00B33B4D" w14:paraId="7F846651" w14:textId="77777777" w:rsidTr="003F3CC9">
        <w:tc>
          <w:tcPr>
            <w:tcW w:w="2797" w:type="dxa"/>
          </w:tcPr>
          <w:p w14:paraId="236DAE88" w14:textId="77777777" w:rsidR="00B33B4D" w:rsidRPr="00B33B4D" w:rsidRDefault="00B33B4D" w:rsidP="003F3CC9">
            <w:pPr>
              <w:rPr>
                <w:b/>
                <w:bCs/>
              </w:rPr>
            </w:pPr>
            <w:r w:rsidRPr="00B33B4D">
              <w:rPr>
                <w:b/>
                <w:bCs/>
              </w:rPr>
              <w:t>Pre-Condition</w:t>
            </w:r>
          </w:p>
        </w:tc>
        <w:tc>
          <w:tcPr>
            <w:tcW w:w="2970" w:type="dxa"/>
          </w:tcPr>
          <w:p w14:paraId="41CD640F" w14:textId="008FF616" w:rsidR="00B33B4D" w:rsidRPr="00B33B4D" w:rsidRDefault="00B33B4D" w:rsidP="003F3CC9">
            <w:pPr>
              <w:jc w:val="left"/>
            </w:pPr>
            <w:r w:rsidRPr="00B33B4D">
              <w:t>Data a</w:t>
            </w:r>
            <w:r w:rsidR="008E735E">
              <w:t>rtikel</w:t>
            </w:r>
            <w:r w:rsidRPr="00B33B4D">
              <w:t xml:space="preserve"> </w:t>
            </w:r>
            <w:r>
              <w:t>belum berubah</w:t>
            </w:r>
          </w:p>
        </w:tc>
      </w:tr>
      <w:tr w:rsidR="00B33B4D" w:rsidRPr="00B33B4D" w14:paraId="226CEB10" w14:textId="77777777" w:rsidTr="003F3CC9">
        <w:tc>
          <w:tcPr>
            <w:tcW w:w="2797" w:type="dxa"/>
          </w:tcPr>
          <w:p w14:paraId="15562D96" w14:textId="77777777" w:rsidR="00B33B4D" w:rsidRPr="00B33B4D" w:rsidRDefault="00B33B4D" w:rsidP="003F3CC9">
            <w:pPr>
              <w:rPr>
                <w:b/>
                <w:bCs/>
              </w:rPr>
            </w:pPr>
            <w:r w:rsidRPr="00B33B4D">
              <w:rPr>
                <w:b/>
                <w:bCs/>
              </w:rPr>
              <w:t>Post-Condition</w:t>
            </w:r>
          </w:p>
        </w:tc>
        <w:tc>
          <w:tcPr>
            <w:tcW w:w="2970" w:type="dxa"/>
          </w:tcPr>
          <w:p w14:paraId="261F8638" w14:textId="602E9B81" w:rsidR="00B33B4D" w:rsidRPr="00B33B4D" w:rsidRDefault="00B33B4D" w:rsidP="003F3CC9">
            <w:pPr>
              <w:jc w:val="left"/>
            </w:pPr>
            <w:r w:rsidRPr="00B33B4D">
              <w:t xml:space="preserve">Data </w:t>
            </w:r>
            <w:r w:rsidR="008E735E">
              <w:t>artikel</w:t>
            </w:r>
            <w:r w:rsidRPr="00B33B4D">
              <w:t xml:space="preserve"> </w:t>
            </w:r>
            <w:r>
              <w:t>telah diubah</w:t>
            </w:r>
          </w:p>
        </w:tc>
      </w:tr>
      <w:tr w:rsidR="00B33B4D" w:rsidRPr="00B33B4D" w14:paraId="4816DD7A" w14:textId="77777777" w:rsidTr="003F3CC9">
        <w:tc>
          <w:tcPr>
            <w:tcW w:w="2797" w:type="dxa"/>
          </w:tcPr>
          <w:p w14:paraId="47827AB0" w14:textId="77777777" w:rsidR="00B33B4D" w:rsidRPr="00B33B4D" w:rsidRDefault="00B33B4D" w:rsidP="003F3CC9">
            <w:pPr>
              <w:jc w:val="center"/>
              <w:rPr>
                <w:b/>
                <w:bCs/>
              </w:rPr>
            </w:pPr>
            <w:r w:rsidRPr="00B33B4D">
              <w:rPr>
                <w:b/>
                <w:bCs/>
              </w:rPr>
              <w:t>Admin</w:t>
            </w:r>
          </w:p>
        </w:tc>
        <w:tc>
          <w:tcPr>
            <w:tcW w:w="2970" w:type="dxa"/>
          </w:tcPr>
          <w:p w14:paraId="73A97C6A" w14:textId="77777777" w:rsidR="00B33B4D" w:rsidRPr="00B33B4D" w:rsidRDefault="00B33B4D" w:rsidP="003F3CC9">
            <w:pPr>
              <w:jc w:val="center"/>
              <w:rPr>
                <w:b/>
                <w:bCs/>
              </w:rPr>
            </w:pPr>
            <w:r w:rsidRPr="00B33B4D">
              <w:rPr>
                <w:b/>
                <w:bCs/>
              </w:rPr>
              <w:t>Sistem</w:t>
            </w:r>
          </w:p>
        </w:tc>
      </w:tr>
      <w:tr w:rsidR="00B33B4D" w:rsidRPr="00B33B4D" w14:paraId="729C14CA" w14:textId="77777777" w:rsidTr="003F3CC9">
        <w:tc>
          <w:tcPr>
            <w:tcW w:w="5767" w:type="dxa"/>
            <w:gridSpan w:val="2"/>
            <w:shd w:val="clear" w:color="auto" w:fill="D0CECE" w:themeFill="background2" w:themeFillShade="E6"/>
          </w:tcPr>
          <w:p w14:paraId="303B6B9C" w14:textId="77777777" w:rsidR="00B33B4D" w:rsidRPr="00B33B4D" w:rsidRDefault="00B33B4D" w:rsidP="003F3CC9">
            <w:pPr>
              <w:jc w:val="center"/>
              <w:rPr>
                <w:b/>
                <w:bCs/>
              </w:rPr>
            </w:pPr>
            <w:r w:rsidRPr="00B33B4D">
              <w:rPr>
                <w:b/>
                <w:bCs/>
              </w:rPr>
              <w:t>Skenario Normal</w:t>
            </w:r>
          </w:p>
        </w:tc>
      </w:tr>
      <w:tr w:rsidR="00B33B4D" w:rsidRPr="00B33B4D" w14:paraId="625C3641" w14:textId="77777777" w:rsidTr="003F3CC9">
        <w:tc>
          <w:tcPr>
            <w:tcW w:w="2797" w:type="dxa"/>
          </w:tcPr>
          <w:p w14:paraId="68D67068" w14:textId="17499622" w:rsidR="00B33B4D" w:rsidRPr="00B33B4D" w:rsidRDefault="00B33B4D" w:rsidP="00D807BE">
            <w:pPr>
              <w:numPr>
                <w:ilvl w:val="0"/>
                <w:numId w:val="51"/>
              </w:numPr>
              <w:ind w:left="427"/>
              <w:contextualSpacing/>
              <w:jc w:val="left"/>
            </w:pPr>
            <w:r w:rsidRPr="00B33B4D">
              <w:t>Memilih tombol “</w:t>
            </w:r>
            <w:r>
              <w:t>Edit</w:t>
            </w:r>
            <w:r w:rsidRPr="00B33B4D">
              <w:t>” pada salah satu</w:t>
            </w:r>
            <w:r w:rsidR="008E735E">
              <w:t xml:space="preserve"> artikel yang telah ada dalam sistem </w:t>
            </w:r>
          </w:p>
        </w:tc>
        <w:tc>
          <w:tcPr>
            <w:tcW w:w="2970" w:type="dxa"/>
          </w:tcPr>
          <w:p w14:paraId="05A33CB2" w14:textId="77777777" w:rsidR="00B33B4D" w:rsidRPr="00B33B4D" w:rsidRDefault="00B33B4D" w:rsidP="003F3CC9">
            <w:pPr>
              <w:rPr>
                <w:b/>
                <w:bCs/>
              </w:rPr>
            </w:pPr>
          </w:p>
        </w:tc>
      </w:tr>
      <w:tr w:rsidR="00B33B4D" w:rsidRPr="00B33B4D" w14:paraId="136083AE" w14:textId="77777777" w:rsidTr="003F3CC9">
        <w:tc>
          <w:tcPr>
            <w:tcW w:w="2797" w:type="dxa"/>
          </w:tcPr>
          <w:p w14:paraId="069A414B" w14:textId="77777777" w:rsidR="00B33B4D" w:rsidRPr="00B33B4D" w:rsidRDefault="00B33B4D" w:rsidP="003F3CC9">
            <w:pPr>
              <w:ind w:left="720"/>
              <w:contextualSpacing/>
              <w:jc w:val="left"/>
            </w:pPr>
          </w:p>
        </w:tc>
        <w:tc>
          <w:tcPr>
            <w:tcW w:w="2970" w:type="dxa"/>
          </w:tcPr>
          <w:p w14:paraId="66C7A060" w14:textId="5C1F249D" w:rsidR="00B33B4D" w:rsidRPr="00B33B4D" w:rsidRDefault="00B33B4D" w:rsidP="00D807BE">
            <w:pPr>
              <w:pStyle w:val="ListParagraph"/>
              <w:numPr>
                <w:ilvl w:val="0"/>
                <w:numId w:val="51"/>
              </w:numPr>
              <w:ind w:left="454"/>
              <w:jc w:val="left"/>
            </w:pPr>
            <w:r w:rsidRPr="00B33B4D">
              <w:t>Menampilkan form data a</w:t>
            </w:r>
            <w:r w:rsidR="008E735E">
              <w:t>rtikel</w:t>
            </w:r>
            <w:r w:rsidRPr="00B33B4D">
              <w:t xml:space="preserve"> yang telah terisi dengan data yang telah tersimpan</w:t>
            </w:r>
          </w:p>
        </w:tc>
      </w:tr>
      <w:tr w:rsidR="00B33B4D" w:rsidRPr="00B33B4D" w14:paraId="3155ECB0" w14:textId="77777777" w:rsidTr="003F3CC9">
        <w:tc>
          <w:tcPr>
            <w:tcW w:w="2797" w:type="dxa"/>
          </w:tcPr>
          <w:p w14:paraId="78A866E6" w14:textId="0D45C75D" w:rsidR="00B33B4D" w:rsidRPr="00B33B4D" w:rsidRDefault="00B33B4D" w:rsidP="00D807BE">
            <w:pPr>
              <w:pStyle w:val="ListParagraph"/>
              <w:numPr>
                <w:ilvl w:val="0"/>
                <w:numId w:val="51"/>
              </w:numPr>
              <w:jc w:val="left"/>
            </w:pPr>
            <w:r>
              <w:t xml:space="preserve">Melakukan perubahan pada </w:t>
            </w:r>
            <w:r>
              <w:lastRenderedPageBreak/>
              <w:t xml:space="preserve">isian form data </w:t>
            </w:r>
            <w:r w:rsidR="008E735E">
              <w:t>artikel</w:t>
            </w:r>
          </w:p>
        </w:tc>
        <w:tc>
          <w:tcPr>
            <w:tcW w:w="2970" w:type="dxa"/>
          </w:tcPr>
          <w:p w14:paraId="6F808AB3" w14:textId="77777777" w:rsidR="00B33B4D" w:rsidRPr="00B33B4D" w:rsidRDefault="00B33B4D" w:rsidP="003F3CC9">
            <w:pPr>
              <w:pStyle w:val="ListParagraph"/>
              <w:ind w:left="454"/>
              <w:jc w:val="left"/>
            </w:pPr>
          </w:p>
        </w:tc>
      </w:tr>
      <w:tr w:rsidR="00B33B4D" w:rsidRPr="00B33B4D" w14:paraId="4E5CD087" w14:textId="77777777" w:rsidTr="003F3CC9">
        <w:tc>
          <w:tcPr>
            <w:tcW w:w="2797" w:type="dxa"/>
          </w:tcPr>
          <w:p w14:paraId="4865F8EC" w14:textId="77777777" w:rsidR="00B33B4D" w:rsidRDefault="00B33B4D" w:rsidP="00D807BE">
            <w:pPr>
              <w:pStyle w:val="ListParagraph"/>
              <w:numPr>
                <w:ilvl w:val="0"/>
                <w:numId w:val="51"/>
              </w:numPr>
              <w:jc w:val="left"/>
            </w:pPr>
            <w:r>
              <w:t>Menyimpan perubahan yang telah dilakukan dengan klik tombol “Simpan”</w:t>
            </w:r>
          </w:p>
        </w:tc>
        <w:tc>
          <w:tcPr>
            <w:tcW w:w="2970" w:type="dxa"/>
          </w:tcPr>
          <w:p w14:paraId="0B0B5F89" w14:textId="77777777" w:rsidR="00B33B4D" w:rsidRPr="00B33B4D" w:rsidRDefault="00B33B4D" w:rsidP="003F3CC9">
            <w:pPr>
              <w:pStyle w:val="ListParagraph"/>
              <w:ind w:left="454"/>
              <w:jc w:val="left"/>
            </w:pPr>
          </w:p>
        </w:tc>
      </w:tr>
      <w:tr w:rsidR="00B33B4D" w:rsidRPr="00B33B4D" w14:paraId="39479C4E" w14:textId="77777777" w:rsidTr="003F3CC9">
        <w:tc>
          <w:tcPr>
            <w:tcW w:w="2797" w:type="dxa"/>
          </w:tcPr>
          <w:p w14:paraId="59B8A900" w14:textId="77777777" w:rsidR="00B33B4D" w:rsidRPr="00B33B4D" w:rsidRDefault="00B33B4D" w:rsidP="003F3CC9">
            <w:pPr>
              <w:rPr>
                <w:b/>
                <w:bCs/>
              </w:rPr>
            </w:pPr>
          </w:p>
        </w:tc>
        <w:tc>
          <w:tcPr>
            <w:tcW w:w="2970" w:type="dxa"/>
          </w:tcPr>
          <w:p w14:paraId="1C385CAA" w14:textId="77777777" w:rsidR="00B33B4D" w:rsidRPr="00B33B4D" w:rsidRDefault="00B33B4D" w:rsidP="00D807BE">
            <w:pPr>
              <w:numPr>
                <w:ilvl w:val="0"/>
                <w:numId w:val="51"/>
              </w:numPr>
              <w:ind w:left="312" w:hanging="284"/>
              <w:contextualSpacing/>
              <w:jc w:val="left"/>
            </w:pPr>
            <w:r w:rsidRPr="00B33B4D">
              <w:t>Me</w:t>
            </w:r>
            <w:r>
              <w:t>nyimpan seluruh perubahan data yang telah dilakukan ke dalam database</w:t>
            </w:r>
          </w:p>
        </w:tc>
      </w:tr>
      <w:tr w:rsidR="00B33B4D" w:rsidRPr="00B33B4D" w14:paraId="07F6F217" w14:textId="77777777" w:rsidTr="003F3CC9">
        <w:tc>
          <w:tcPr>
            <w:tcW w:w="2797" w:type="dxa"/>
          </w:tcPr>
          <w:p w14:paraId="0B443F2B" w14:textId="77777777" w:rsidR="00B33B4D" w:rsidRPr="00B33B4D" w:rsidRDefault="00B33B4D" w:rsidP="003F3CC9">
            <w:pPr>
              <w:ind w:left="427"/>
              <w:contextualSpacing/>
              <w:jc w:val="left"/>
            </w:pPr>
          </w:p>
        </w:tc>
        <w:tc>
          <w:tcPr>
            <w:tcW w:w="2970" w:type="dxa"/>
          </w:tcPr>
          <w:p w14:paraId="54381E80" w14:textId="068F1801" w:rsidR="00B33B4D" w:rsidRPr="00B33B4D" w:rsidRDefault="00B33B4D" w:rsidP="00D807BE">
            <w:pPr>
              <w:numPr>
                <w:ilvl w:val="0"/>
                <w:numId w:val="51"/>
              </w:numPr>
              <w:ind w:left="312" w:hanging="284"/>
              <w:contextualSpacing/>
              <w:jc w:val="left"/>
            </w:pPr>
            <w:r w:rsidRPr="00B33B4D">
              <w:t xml:space="preserve">Menampilkan </w:t>
            </w:r>
            <w:r w:rsidR="008E735E">
              <w:t xml:space="preserve">artikel </w:t>
            </w:r>
            <w:r w:rsidRPr="00B33B4D">
              <w:t xml:space="preserve">dengan data baru yang telah </w:t>
            </w:r>
            <w:r>
              <w:t>dilakukan perubahan</w:t>
            </w:r>
          </w:p>
        </w:tc>
      </w:tr>
      <w:tr w:rsidR="00B33B4D" w:rsidRPr="00B33B4D" w14:paraId="745598B6" w14:textId="77777777" w:rsidTr="003F3CC9">
        <w:tc>
          <w:tcPr>
            <w:tcW w:w="5767" w:type="dxa"/>
            <w:gridSpan w:val="2"/>
            <w:shd w:val="clear" w:color="auto" w:fill="D0CECE" w:themeFill="background2" w:themeFillShade="E6"/>
          </w:tcPr>
          <w:p w14:paraId="27B20AD0" w14:textId="77777777" w:rsidR="00B33B4D" w:rsidRPr="00B33B4D" w:rsidRDefault="00B33B4D" w:rsidP="003F3CC9">
            <w:pPr>
              <w:jc w:val="center"/>
              <w:rPr>
                <w:b/>
                <w:bCs/>
              </w:rPr>
            </w:pPr>
            <w:r w:rsidRPr="00B33B4D">
              <w:rPr>
                <w:b/>
                <w:bCs/>
              </w:rPr>
              <w:t>Skenario Alternatif</w:t>
            </w:r>
          </w:p>
        </w:tc>
      </w:tr>
      <w:tr w:rsidR="00B33B4D" w:rsidRPr="00B33B4D" w14:paraId="4E1F509C" w14:textId="77777777" w:rsidTr="003F3CC9">
        <w:tc>
          <w:tcPr>
            <w:tcW w:w="2797" w:type="dxa"/>
          </w:tcPr>
          <w:p w14:paraId="12D08571" w14:textId="77777777" w:rsidR="00B33B4D" w:rsidRPr="00B33B4D" w:rsidRDefault="00B33B4D" w:rsidP="003F3CC9">
            <w:pPr>
              <w:rPr>
                <w:b/>
                <w:bCs/>
              </w:rPr>
            </w:pPr>
          </w:p>
        </w:tc>
        <w:tc>
          <w:tcPr>
            <w:tcW w:w="2970" w:type="dxa"/>
          </w:tcPr>
          <w:p w14:paraId="649BF553" w14:textId="77777777" w:rsidR="00B33B4D" w:rsidRPr="00B33B4D" w:rsidRDefault="00B33B4D" w:rsidP="003F3CC9">
            <w:pPr>
              <w:rPr>
                <w:b/>
                <w:bCs/>
              </w:rPr>
            </w:pPr>
          </w:p>
        </w:tc>
      </w:tr>
      <w:tr w:rsidR="00B33B4D" w:rsidRPr="00B33B4D" w14:paraId="7E15A1C4" w14:textId="77777777" w:rsidTr="003F3CC9">
        <w:tc>
          <w:tcPr>
            <w:tcW w:w="2797" w:type="dxa"/>
          </w:tcPr>
          <w:p w14:paraId="22645A3F" w14:textId="77777777" w:rsidR="00B33B4D" w:rsidRPr="00B33B4D" w:rsidRDefault="00B33B4D" w:rsidP="003F3CC9">
            <w:pPr>
              <w:rPr>
                <w:b/>
                <w:bCs/>
              </w:rPr>
            </w:pPr>
          </w:p>
        </w:tc>
        <w:tc>
          <w:tcPr>
            <w:tcW w:w="2970" w:type="dxa"/>
          </w:tcPr>
          <w:p w14:paraId="7EE6FA1A" w14:textId="77777777" w:rsidR="00B33B4D" w:rsidRPr="00B33B4D" w:rsidRDefault="00B33B4D" w:rsidP="003F3CC9">
            <w:pPr>
              <w:rPr>
                <w:b/>
                <w:bCs/>
              </w:rPr>
            </w:pPr>
          </w:p>
        </w:tc>
      </w:tr>
      <w:tr w:rsidR="00B33B4D" w:rsidRPr="00B33B4D" w14:paraId="58036415" w14:textId="77777777" w:rsidTr="003F3CC9">
        <w:tc>
          <w:tcPr>
            <w:tcW w:w="5767" w:type="dxa"/>
            <w:gridSpan w:val="2"/>
            <w:shd w:val="clear" w:color="auto" w:fill="D0CECE" w:themeFill="background2" w:themeFillShade="E6"/>
          </w:tcPr>
          <w:p w14:paraId="1EEBD2D1" w14:textId="77777777" w:rsidR="00B33B4D" w:rsidRPr="00B33B4D" w:rsidRDefault="00B33B4D" w:rsidP="003F3CC9">
            <w:pPr>
              <w:jc w:val="center"/>
              <w:rPr>
                <w:b/>
                <w:bCs/>
              </w:rPr>
            </w:pPr>
            <w:r w:rsidRPr="00B33B4D">
              <w:rPr>
                <w:b/>
                <w:bCs/>
              </w:rPr>
              <w:t>Skenario Exception</w:t>
            </w:r>
          </w:p>
        </w:tc>
      </w:tr>
      <w:tr w:rsidR="00B33B4D" w:rsidRPr="00B33B4D" w14:paraId="7871B893" w14:textId="77777777" w:rsidTr="003F3CC9">
        <w:tc>
          <w:tcPr>
            <w:tcW w:w="2797" w:type="dxa"/>
          </w:tcPr>
          <w:p w14:paraId="15235066" w14:textId="416E9922" w:rsidR="00B33B4D" w:rsidRPr="00B33B4D" w:rsidRDefault="00B33B4D" w:rsidP="003F3CC9">
            <w:pPr>
              <w:jc w:val="left"/>
              <w:rPr>
                <w:b/>
                <w:bCs/>
              </w:rPr>
            </w:pPr>
            <w:r w:rsidRPr="00B33B4D">
              <w:t>3.a</w:t>
            </w:r>
            <w:r w:rsidRPr="00B33B4D">
              <w:rPr>
                <w:b/>
                <w:bCs/>
              </w:rPr>
              <w:t xml:space="preserve"> </w:t>
            </w:r>
            <w:r w:rsidRPr="00B33B4D">
              <w:t>Memilih tombol “</w:t>
            </w:r>
            <w:r>
              <w:t>cancel</w:t>
            </w:r>
            <w:r w:rsidRPr="00B33B4D">
              <w:t xml:space="preserve">” </w:t>
            </w:r>
            <w:r>
              <w:t xml:space="preserve">pada halaman form data </w:t>
            </w:r>
            <w:r w:rsidR="008E735E">
              <w:t>artikel</w:t>
            </w:r>
          </w:p>
        </w:tc>
        <w:tc>
          <w:tcPr>
            <w:tcW w:w="2970" w:type="dxa"/>
          </w:tcPr>
          <w:p w14:paraId="06D01992" w14:textId="77777777" w:rsidR="00B33B4D" w:rsidRPr="00B33B4D" w:rsidRDefault="00B33B4D" w:rsidP="003F3CC9">
            <w:pPr>
              <w:rPr>
                <w:b/>
                <w:bCs/>
              </w:rPr>
            </w:pPr>
          </w:p>
        </w:tc>
      </w:tr>
      <w:tr w:rsidR="00B33B4D" w:rsidRPr="00B33B4D" w14:paraId="7B8E83CD" w14:textId="77777777" w:rsidTr="003F3CC9">
        <w:tc>
          <w:tcPr>
            <w:tcW w:w="2797" w:type="dxa"/>
          </w:tcPr>
          <w:p w14:paraId="3DC2C4A2" w14:textId="77777777" w:rsidR="00B33B4D" w:rsidRPr="00B33B4D" w:rsidRDefault="00B33B4D" w:rsidP="003F3CC9">
            <w:pPr>
              <w:jc w:val="left"/>
            </w:pPr>
          </w:p>
        </w:tc>
        <w:tc>
          <w:tcPr>
            <w:tcW w:w="2970" w:type="dxa"/>
          </w:tcPr>
          <w:p w14:paraId="73FE3D9C" w14:textId="3E9177F4" w:rsidR="00B33B4D" w:rsidRPr="00B33B4D" w:rsidRDefault="00B33B4D" w:rsidP="003F3CC9">
            <w:pPr>
              <w:jc w:val="left"/>
            </w:pPr>
            <w:r w:rsidRPr="00B33B4D">
              <w:t xml:space="preserve">5.a Menampilkan </w:t>
            </w:r>
            <w:r w:rsidR="008E735E">
              <w:t>artikel</w:t>
            </w:r>
          </w:p>
        </w:tc>
      </w:tr>
    </w:tbl>
    <w:p w14:paraId="39FBAB0C" w14:textId="77777777" w:rsidR="00B33B4D" w:rsidRPr="00B33B4D" w:rsidRDefault="00B33B4D" w:rsidP="00B33B4D">
      <w:pPr>
        <w:ind w:left="2487"/>
        <w:rPr>
          <w:b/>
          <w:bCs/>
        </w:rPr>
      </w:pPr>
    </w:p>
    <w:p w14:paraId="66E42C57" w14:textId="21052626" w:rsidR="009B0C56" w:rsidRPr="009B0C56" w:rsidRDefault="00BF3573" w:rsidP="00D807BE">
      <w:pPr>
        <w:pStyle w:val="ListParagraph"/>
        <w:numPr>
          <w:ilvl w:val="0"/>
          <w:numId w:val="47"/>
        </w:numPr>
        <w:rPr>
          <w:b/>
          <w:bCs/>
        </w:rPr>
      </w:pPr>
      <w:r>
        <w:rPr>
          <w:b/>
          <w:bCs/>
        </w:rPr>
        <w:t>Skenario Lihat Artikel</w:t>
      </w:r>
    </w:p>
    <w:tbl>
      <w:tblPr>
        <w:tblStyle w:val="TableGrid"/>
        <w:tblW w:w="0" w:type="auto"/>
        <w:tblInd w:w="2160" w:type="dxa"/>
        <w:tblLook w:val="04A0" w:firstRow="1" w:lastRow="0" w:firstColumn="1" w:lastColumn="0" w:noHBand="0" w:noVBand="1"/>
      </w:tblPr>
      <w:tblGrid>
        <w:gridCol w:w="2797"/>
        <w:gridCol w:w="2970"/>
      </w:tblGrid>
      <w:tr w:rsidR="009B0C56" w14:paraId="3C849E0B" w14:textId="77777777" w:rsidTr="003F3CC9">
        <w:tc>
          <w:tcPr>
            <w:tcW w:w="2797" w:type="dxa"/>
          </w:tcPr>
          <w:p w14:paraId="5A85E896" w14:textId="77777777" w:rsidR="009B0C56" w:rsidRDefault="009B0C56" w:rsidP="003F3CC9">
            <w:pPr>
              <w:rPr>
                <w:b/>
                <w:bCs/>
              </w:rPr>
            </w:pPr>
            <w:bookmarkStart w:id="117" w:name="_Hlk83569141"/>
            <w:r>
              <w:rPr>
                <w:b/>
                <w:bCs/>
              </w:rPr>
              <w:t>Nama Use Case</w:t>
            </w:r>
          </w:p>
        </w:tc>
        <w:tc>
          <w:tcPr>
            <w:tcW w:w="2970" w:type="dxa"/>
          </w:tcPr>
          <w:p w14:paraId="5E389A4E" w14:textId="0EC42A29" w:rsidR="009B0C56" w:rsidRPr="00841B4F" w:rsidRDefault="003B5EEB" w:rsidP="003F3CC9">
            <w:r>
              <w:t>Lihat</w:t>
            </w:r>
            <w:r w:rsidR="009B0C56" w:rsidRPr="00841B4F">
              <w:t xml:space="preserve"> A</w:t>
            </w:r>
            <w:r>
              <w:t>rtikel</w:t>
            </w:r>
          </w:p>
        </w:tc>
      </w:tr>
      <w:tr w:rsidR="009B0C56" w14:paraId="4D9B6C21" w14:textId="77777777" w:rsidTr="003F3CC9">
        <w:tc>
          <w:tcPr>
            <w:tcW w:w="2797" w:type="dxa"/>
          </w:tcPr>
          <w:p w14:paraId="46AFE190" w14:textId="77777777" w:rsidR="009B0C56" w:rsidRDefault="009B0C56" w:rsidP="003F3CC9">
            <w:pPr>
              <w:rPr>
                <w:b/>
                <w:bCs/>
              </w:rPr>
            </w:pPr>
            <w:r>
              <w:rPr>
                <w:b/>
                <w:bCs/>
              </w:rPr>
              <w:t>Deskripsi</w:t>
            </w:r>
          </w:p>
        </w:tc>
        <w:tc>
          <w:tcPr>
            <w:tcW w:w="2970" w:type="dxa"/>
          </w:tcPr>
          <w:p w14:paraId="646D3BC9" w14:textId="3D9D1820" w:rsidR="009B0C56" w:rsidRPr="00841B4F" w:rsidRDefault="003B5EEB" w:rsidP="003F3CC9">
            <w:r>
              <w:t>Melihat artikel yang telah ditampilkan.</w:t>
            </w:r>
          </w:p>
        </w:tc>
      </w:tr>
      <w:tr w:rsidR="009B0C56" w14:paraId="69ABFE74" w14:textId="77777777" w:rsidTr="003F3CC9">
        <w:tc>
          <w:tcPr>
            <w:tcW w:w="2797" w:type="dxa"/>
          </w:tcPr>
          <w:p w14:paraId="5E900D38" w14:textId="77777777" w:rsidR="009B0C56" w:rsidRDefault="009B0C56" w:rsidP="003F3CC9">
            <w:pPr>
              <w:rPr>
                <w:b/>
                <w:bCs/>
              </w:rPr>
            </w:pPr>
            <w:r>
              <w:rPr>
                <w:b/>
                <w:bCs/>
              </w:rPr>
              <w:t>Aktor</w:t>
            </w:r>
          </w:p>
        </w:tc>
        <w:tc>
          <w:tcPr>
            <w:tcW w:w="2970" w:type="dxa"/>
          </w:tcPr>
          <w:p w14:paraId="57581860" w14:textId="60AA2DC4" w:rsidR="009B0C56" w:rsidRPr="00841B4F" w:rsidRDefault="009B0C56" w:rsidP="003F3CC9">
            <w:r w:rsidRPr="00841B4F">
              <w:t>Admin</w:t>
            </w:r>
            <w:r w:rsidR="003B5EEB">
              <w:t xml:space="preserve"> dan Pengunjung Website</w:t>
            </w:r>
          </w:p>
        </w:tc>
      </w:tr>
      <w:tr w:rsidR="009B0C56" w14:paraId="314DB589" w14:textId="77777777" w:rsidTr="003F3CC9">
        <w:tc>
          <w:tcPr>
            <w:tcW w:w="2797" w:type="dxa"/>
          </w:tcPr>
          <w:p w14:paraId="064D9158" w14:textId="77777777" w:rsidR="009B0C56" w:rsidRDefault="009B0C56" w:rsidP="003F3CC9">
            <w:pPr>
              <w:rPr>
                <w:b/>
                <w:bCs/>
              </w:rPr>
            </w:pPr>
            <w:r>
              <w:rPr>
                <w:b/>
                <w:bCs/>
              </w:rPr>
              <w:lastRenderedPageBreak/>
              <w:t>Triggers</w:t>
            </w:r>
          </w:p>
        </w:tc>
        <w:tc>
          <w:tcPr>
            <w:tcW w:w="2970" w:type="dxa"/>
          </w:tcPr>
          <w:p w14:paraId="68CD9157" w14:textId="4C232558" w:rsidR="009B0C56" w:rsidRPr="00841B4F" w:rsidRDefault="009B0C56" w:rsidP="003F3CC9">
            <w:pPr>
              <w:jc w:val="left"/>
            </w:pPr>
            <w:r w:rsidRPr="00841B4F">
              <w:t xml:space="preserve">Aktor ingin </w:t>
            </w:r>
            <w:r w:rsidR="003B5EEB">
              <w:t>melihat dan membaca artikel yang telah di tampilkan dalam halaman website.</w:t>
            </w:r>
          </w:p>
        </w:tc>
      </w:tr>
      <w:tr w:rsidR="009B0C56" w14:paraId="2C0F3233" w14:textId="77777777" w:rsidTr="003F3CC9">
        <w:tc>
          <w:tcPr>
            <w:tcW w:w="2797" w:type="dxa"/>
          </w:tcPr>
          <w:p w14:paraId="0D3A1713" w14:textId="77777777" w:rsidR="009B0C56" w:rsidRDefault="009B0C56" w:rsidP="003F3CC9">
            <w:pPr>
              <w:rPr>
                <w:b/>
                <w:bCs/>
              </w:rPr>
            </w:pPr>
            <w:r>
              <w:rPr>
                <w:b/>
                <w:bCs/>
              </w:rPr>
              <w:t>Pre-Condition</w:t>
            </w:r>
          </w:p>
        </w:tc>
        <w:tc>
          <w:tcPr>
            <w:tcW w:w="2970" w:type="dxa"/>
          </w:tcPr>
          <w:p w14:paraId="0893E043" w14:textId="76E0FEA5" w:rsidR="009B0C56" w:rsidRPr="00841B4F" w:rsidRDefault="009B0C56" w:rsidP="003F3CC9">
            <w:pPr>
              <w:jc w:val="left"/>
            </w:pPr>
            <w:r w:rsidRPr="00841B4F">
              <w:t xml:space="preserve">Data </w:t>
            </w:r>
            <w:r w:rsidR="003B5EEB">
              <w:t>artikel belum ditampilkan</w:t>
            </w:r>
          </w:p>
        </w:tc>
      </w:tr>
      <w:tr w:rsidR="009B0C56" w14:paraId="621C4FD5" w14:textId="77777777" w:rsidTr="003F3CC9">
        <w:tc>
          <w:tcPr>
            <w:tcW w:w="2797" w:type="dxa"/>
          </w:tcPr>
          <w:p w14:paraId="5E05896B" w14:textId="77777777" w:rsidR="009B0C56" w:rsidRDefault="009B0C56" w:rsidP="003F3CC9">
            <w:pPr>
              <w:rPr>
                <w:b/>
                <w:bCs/>
              </w:rPr>
            </w:pPr>
            <w:r>
              <w:rPr>
                <w:b/>
                <w:bCs/>
              </w:rPr>
              <w:t>Post-Condition</w:t>
            </w:r>
          </w:p>
        </w:tc>
        <w:tc>
          <w:tcPr>
            <w:tcW w:w="2970" w:type="dxa"/>
          </w:tcPr>
          <w:p w14:paraId="1575C53C" w14:textId="07C86227" w:rsidR="009B0C56" w:rsidRPr="00841B4F" w:rsidRDefault="009B0C56" w:rsidP="003F3CC9">
            <w:pPr>
              <w:jc w:val="left"/>
            </w:pPr>
            <w:r w:rsidRPr="00841B4F">
              <w:t>Data a</w:t>
            </w:r>
            <w:r w:rsidR="003B5EEB">
              <w:t xml:space="preserve">rtikel </w:t>
            </w:r>
            <w:r w:rsidRPr="00841B4F">
              <w:t>telah di</w:t>
            </w:r>
            <w:r w:rsidR="003B5EEB">
              <w:t>tampilkan</w:t>
            </w:r>
          </w:p>
        </w:tc>
      </w:tr>
      <w:tr w:rsidR="009B0C56" w14:paraId="1127EBD2" w14:textId="77777777" w:rsidTr="003F3CC9">
        <w:tc>
          <w:tcPr>
            <w:tcW w:w="2797" w:type="dxa"/>
          </w:tcPr>
          <w:p w14:paraId="732F91B1" w14:textId="77777777" w:rsidR="009B0C56" w:rsidRDefault="009B0C56" w:rsidP="003F3CC9">
            <w:pPr>
              <w:jc w:val="center"/>
              <w:rPr>
                <w:b/>
                <w:bCs/>
              </w:rPr>
            </w:pPr>
            <w:r>
              <w:rPr>
                <w:b/>
                <w:bCs/>
              </w:rPr>
              <w:t>Admin</w:t>
            </w:r>
          </w:p>
        </w:tc>
        <w:tc>
          <w:tcPr>
            <w:tcW w:w="2970" w:type="dxa"/>
          </w:tcPr>
          <w:p w14:paraId="02F5220D" w14:textId="77777777" w:rsidR="009B0C56" w:rsidRDefault="009B0C56" w:rsidP="003F3CC9">
            <w:pPr>
              <w:jc w:val="center"/>
              <w:rPr>
                <w:b/>
                <w:bCs/>
              </w:rPr>
            </w:pPr>
            <w:r>
              <w:rPr>
                <w:b/>
                <w:bCs/>
              </w:rPr>
              <w:t>Sistem</w:t>
            </w:r>
          </w:p>
        </w:tc>
      </w:tr>
      <w:tr w:rsidR="009B0C56" w14:paraId="509EF0A9" w14:textId="77777777" w:rsidTr="003F3CC9">
        <w:tc>
          <w:tcPr>
            <w:tcW w:w="5767" w:type="dxa"/>
            <w:gridSpan w:val="2"/>
            <w:shd w:val="clear" w:color="auto" w:fill="D0CECE" w:themeFill="background2" w:themeFillShade="E6"/>
          </w:tcPr>
          <w:p w14:paraId="438E9961" w14:textId="77777777" w:rsidR="009B0C56" w:rsidRDefault="009B0C56" w:rsidP="003F3CC9">
            <w:pPr>
              <w:jc w:val="center"/>
              <w:rPr>
                <w:b/>
                <w:bCs/>
              </w:rPr>
            </w:pPr>
            <w:r>
              <w:rPr>
                <w:b/>
                <w:bCs/>
              </w:rPr>
              <w:t>Skenario Normal</w:t>
            </w:r>
          </w:p>
        </w:tc>
      </w:tr>
      <w:tr w:rsidR="009B0C56" w14:paraId="3D10B011" w14:textId="77777777" w:rsidTr="003F3CC9">
        <w:tc>
          <w:tcPr>
            <w:tcW w:w="2797" w:type="dxa"/>
          </w:tcPr>
          <w:p w14:paraId="7C8355BD" w14:textId="1A1C2C4F" w:rsidR="009B0C56" w:rsidRPr="00CE16DF" w:rsidRDefault="009B0C56" w:rsidP="00D807BE">
            <w:pPr>
              <w:pStyle w:val="ListParagraph"/>
              <w:numPr>
                <w:ilvl w:val="0"/>
                <w:numId w:val="54"/>
              </w:numPr>
              <w:ind w:left="427"/>
              <w:jc w:val="left"/>
            </w:pPr>
            <w:r w:rsidRPr="00CE16DF">
              <w:t xml:space="preserve">Memilih </w:t>
            </w:r>
            <w:r w:rsidR="003B5EEB">
              <w:t>menu “artikel atau blog” pada bar navigasi</w:t>
            </w:r>
          </w:p>
        </w:tc>
        <w:tc>
          <w:tcPr>
            <w:tcW w:w="2970" w:type="dxa"/>
          </w:tcPr>
          <w:p w14:paraId="557D2566" w14:textId="77777777" w:rsidR="009B0C56" w:rsidRDefault="009B0C56" w:rsidP="003F3CC9">
            <w:pPr>
              <w:rPr>
                <w:b/>
                <w:bCs/>
              </w:rPr>
            </w:pPr>
          </w:p>
        </w:tc>
      </w:tr>
      <w:tr w:rsidR="009B0C56" w14:paraId="74DFD34F" w14:textId="77777777" w:rsidTr="003F3CC9">
        <w:tc>
          <w:tcPr>
            <w:tcW w:w="2797" w:type="dxa"/>
          </w:tcPr>
          <w:p w14:paraId="443F593D" w14:textId="77777777" w:rsidR="009B0C56" w:rsidRDefault="009B0C56" w:rsidP="003F3CC9">
            <w:pPr>
              <w:rPr>
                <w:b/>
                <w:bCs/>
              </w:rPr>
            </w:pPr>
          </w:p>
        </w:tc>
        <w:tc>
          <w:tcPr>
            <w:tcW w:w="2970" w:type="dxa"/>
          </w:tcPr>
          <w:p w14:paraId="4D4F4390" w14:textId="070ABAFA" w:rsidR="009B0C56" w:rsidRPr="00CE16DF" w:rsidRDefault="009B0C56" w:rsidP="00D807BE">
            <w:pPr>
              <w:pStyle w:val="ListParagraph"/>
              <w:numPr>
                <w:ilvl w:val="0"/>
                <w:numId w:val="54"/>
              </w:numPr>
              <w:ind w:left="312" w:hanging="284"/>
              <w:jc w:val="left"/>
            </w:pPr>
            <w:r w:rsidRPr="00CE16DF">
              <w:t xml:space="preserve">Menampilkan </w:t>
            </w:r>
            <w:r w:rsidR="003B5EEB">
              <w:t>seluruh artikel yang telah terdaftar dalam sistem</w:t>
            </w:r>
          </w:p>
        </w:tc>
      </w:tr>
      <w:tr w:rsidR="009B0C56" w14:paraId="3311A38E" w14:textId="77777777" w:rsidTr="003F3CC9">
        <w:tc>
          <w:tcPr>
            <w:tcW w:w="2797" w:type="dxa"/>
          </w:tcPr>
          <w:p w14:paraId="49BA8266" w14:textId="199FF355" w:rsidR="009B0C56" w:rsidRPr="00CE16DF" w:rsidRDefault="009B0C56" w:rsidP="00D807BE">
            <w:pPr>
              <w:pStyle w:val="ListParagraph"/>
              <w:numPr>
                <w:ilvl w:val="0"/>
                <w:numId w:val="54"/>
              </w:numPr>
              <w:ind w:left="427" w:hanging="426"/>
              <w:jc w:val="left"/>
            </w:pPr>
            <w:r w:rsidRPr="00CE16DF">
              <w:t>Me</w:t>
            </w:r>
            <w:r w:rsidR="003B5EEB">
              <w:t>lihat artikel</w:t>
            </w:r>
          </w:p>
        </w:tc>
        <w:tc>
          <w:tcPr>
            <w:tcW w:w="2970" w:type="dxa"/>
          </w:tcPr>
          <w:p w14:paraId="132950E9" w14:textId="77777777" w:rsidR="009B0C56" w:rsidRPr="00CE16DF" w:rsidRDefault="009B0C56" w:rsidP="003F3CC9">
            <w:pPr>
              <w:jc w:val="left"/>
            </w:pPr>
          </w:p>
        </w:tc>
      </w:tr>
      <w:tr w:rsidR="009B0C56" w14:paraId="55AFDC6D" w14:textId="77777777" w:rsidTr="003F3CC9">
        <w:tc>
          <w:tcPr>
            <w:tcW w:w="5767" w:type="dxa"/>
            <w:gridSpan w:val="2"/>
            <w:shd w:val="clear" w:color="auto" w:fill="D0CECE" w:themeFill="background2" w:themeFillShade="E6"/>
          </w:tcPr>
          <w:p w14:paraId="2DFCC8CB" w14:textId="77777777" w:rsidR="009B0C56" w:rsidRDefault="009B0C56" w:rsidP="003F3CC9">
            <w:pPr>
              <w:jc w:val="center"/>
              <w:rPr>
                <w:b/>
                <w:bCs/>
              </w:rPr>
            </w:pPr>
            <w:r>
              <w:rPr>
                <w:b/>
                <w:bCs/>
              </w:rPr>
              <w:t>Skenario Alternatif</w:t>
            </w:r>
          </w:p>
        </w:tc>
      </w:tr>
      <w:tr w:rsidR="009B0C56" w14:paraId="5B985118" w14:textId="77777777" w:rsidTr="003F3CC9">
        <w:tc>
          <w:tcPr>
            <w:tcW w:w="2797" w:type="dxa"/>
          </w:tcPr>
          <w:p w14:paraId="56A822C7" w14:textId="77777777" w:rsidR="009B0C56" w:rsidRDefault="009B0C56" w:rsidP="003F3CC9">
            <w:pPr>
              <w:rPr>
                <w:b/>
                <w:bCs/>
              </w:rPr>
            </w:pPr>
          </w:p>
        </w:tc>
        <w:tc>
          <w:tcPr>
            <w:tcW w:w="2970" w:type="dxa"/>
          </w:tcPr>
          <w:p w14:paraId="0B4B1CB0" w14:textId="77777777" w:rsidR="009B0C56" w:rsidRDefault="009B0C56" w:rsidP="003F3CC9">
            <w:pPr>
              <w:rPr>
                <w:b/>
                <w:bCs/>
              </w:rPr>
            </w:pPr>
          </w:p>
        </w:tc>
      </w:tr>
      <w:tr w:rsidR="009B0C56" w14:paraId="58693899" w14:textId="77777777" w:rsidTr="003F3CC9">
        <w:tc>
          <w:tcPr>
            <w:tcW w:w="2797" w:type="dxa"/>
          </w:tcPr>
          <w:p w14:paraId="7D6BF8A8" w14:textId="77777777" w:rsidR="009B0C56" w:rsidRDefault="009B0C56" w:rsidP="003F3CC9">
            <w:pPr>
              <w:rPr>
                <w:b/>
                <w:bCs/>
              </w:rPr>
            </w:pPr>
          </w:p>
        </w:tc>
        <w:tc>
          <w:tcPr>
            <w:tcW w:w="2970" w:type="dxa"/>
          </w:tcPr>
          <w:p w14:paraId="322F374C" w14:textId="77777777" w:rsidR="009B0C56" w:rsidRDefault="009B0C56" w:rsidP="003F3CC9">
            <w:pPr>
              <w:rPr>
                <w:b/>
                <w:bCs/>
              </w:rPr>
            </w:pPr>
          </w:p>
        </w:tc>
      </w:tr>
      <w:tr w:rsidR="009B0C56" w14:paraId="287899F3" w14:textId="77777777" w:rsidTr="003F3CC9">
        <w:tc>
          <w:tcPr>
            <w:tcW w:w="5767" w:type="dxa"/>
            <w:gridSpan w:val="2"/>
            <w:shd w:val="clear" w:color="auto" w:fill="D0CECE" w:themeFill="background2" w:themeFillShade="E6"/>
          </w:tcPr>
          <w:p w14:paraId="57AD2530" w14:textId="77777777" w:rsidR="009B0C56" w:rsidRDefault="009B0C56" w:rsidP="003F3CC9">
            <w:pPr>
              <w:jc w:val="center"/>
              <w:rPr>
                <w:b/>
                <w:bCs/>
              </w:rPr>
            </w:pPr>
            <w:r>
              <w:rPr>
                <w:b/>
                <w:bCs/>
              </w:rPr>
              <w:t>Skenario Exception</w:t>
            </w:r>
          </w:p>
        </w:tc>
      </w:tr>
      <w:tr w:rsidR="009B0C56" w14:paraId="1E303149" w14:textId="77777777" w:rsidTr="003F3CC9">
        <w:tc>
          <w:tcPr>
            <w:tcW w:w="2797" w:type="dxa"/>
          </w:tcPr>
          <w:p w14:paraId="35B6CE41" w14:textId="21338E72" w:rsidR="009B0C56" w:rsidRDefault="009B0C56" w:rsidP="003F3CC9">
            <w:pPr>
              <w:jc w:val="left"/>
              <w:rPr>
                <w:b/>
                <w:bCs/>
              </w:rPr>
            </w:pPr>
          </w:p>
        </w:tc>
        <w:tc>
          <w:tcPr>
            <w:tcW w:w="2970" w:type="dxa"/>
          </w:tcPr>
          <w:p w14:paraId="41135853" w14:textId="77777777" w:rsidR="009B0C56" w:rsidRDefault="009B0C56" w:rsidP="003F3CC9">
            <w:pPr>
              <w:rPr>
                <w:b/>
                <w:bCs/>
              </w:rPr>
            </w:pPr>
          </w:p>
        </w:tc>
      </w:tr>
      <w:bookmarkEnd w:id="117"/>
    </w:tbl>
    <w:p w14:paraId="1C95F740" w14:textId="77777777" w:rsidR="008E735E" w:rsidRPr="008E735E" w:rsidRDefault="008E735E" w:rsidP="008E735E">
      <w:pPr>
        <w:rPr>
          <w:b/>
          <w:bCs/>
        </w:rPr>
      </w:pPr>
    </w:p>
    <w:bookmarkEnd w:id="116"/>
    <w:p w14:paraId="33A715B8" w14:textId="1AE92B2C" w:rsidR="00B11E59" w:rsidRDefault="00B11E59" w:rsidP="00727440">
      <w:pPr>
        <w:pStyle w:val="ListParagraph"/>
        <w:numPr>
          <w:ilvl w:val="0"/>
          <w:numId w:val="45"/>
        </w:numPr>
        <w:ind w:left="2127"/>
        <w:rPr>
          <w:b/>
          <w:bCs/>
        </w:rPr>
      </w:pPr>
      <w:r>
        <w:rPr>
          <w:b/>
          <w:bCs/>
        </w:rPr>
        <w:t>Use Case Scenario Kelola Contact</w:t>
      </w:r>
    </w:p>
    <w:p w14:paraId="6C356DBA" w14:textId="3DAABB5E" w:rsidR="003B5EEB" w:rsidRPr="003B2E2F" w:rsidRDefault="00BF3573" w:rsidP="00D807BE">
      <w:pPr>
        <w:pStyle w:val="ListParagraph"/>
        <w:numPr>
          <w:ilvl w:val="0"/>
          <w:numId w:val="47"/>
        </w:numPr>
        <w:rPr>
          <w:b/>
          <w:bCs/>
        </w:rPr>
      </w:pPr>
      <w:r>
        <w:rPr>
          <w:b/>
          <w:bCs/>
        </w:rPr>
        <w:t xml:space="preserve">Skenario </w:t>
      </w:r>
      <w:r w:rsidR="00044CE5">
        <w:rPr>
          <w:b/>
          <w:bCs/>
        </w:rPr>
        <w:t>Edit</w:t>
      </w:r>
    </w:p>
    <w:tbl>
      <w:tblPr>
        <w:tblStyle w:val="TableGrid"/>
        <w:tblW w:w="0" w:type="auto"/>
        <w:tblInd w:w="2160" w:type="dxa"/>
        <w:tblLook w:val="04A0" w:firstRow="1" w:lastRow="0" w:firstColumn="1" w:lastColumn="0" w:noHBand="0" w:noVBand="1"/>
      </w:tblPr>
      <w:tblGrid>
        <w:gridCol w:w="2797"/>
        <w:gridCol w:w="2970"/>
      </w:tblGrid>
      <w:tr w:rsidR="003B5EEB" w14:paraId="747E9A88" w14:textId="77777777" w:rsidTr="003F3CC9">
        <w:tc>
          <w:tcPr>
            <w:tcW w:w="2797" w:type="dxa"/>
          </w:tcPr>
          <w:p w14:paraId="58BF57A7" w14:textId="77777777" w:rsidR="003B5EEB" w:rsidRDefault="003B5EEB" w:rsidP="003F3CC9">
            <w:pPr>
              <w:rPr>
                <w:b/>
                <w:bCs/>
              </w:rPr>
            </w:pPr>
            <w:r>
              <w:rPr>
                <w:b/>
                <w:bCs/>
              </w:rPr>
              <w:t>Nama Use Case</w:t>
            </w:r>
          </w:p>
        </w:tc>
        <w:tc>
          <w:tcPr>
            <w:tcW w:w="2970" w:type="dxa"/>
          </w:tcPr>
          <w:p w14:paraId="3F928ED7" w14:textId="18483F39" w:rsidR="003B5EEB" w:rsidRPr="00841B4F" w:rsidRDefault="00044CE5" w:rsidP="003F3CC9">
            <w:r>
              <w:t>Edit Contact</w:t>
            </w:r>
          </w:p>
        </w:tc>
      </w:tr>
      <w:tr w:rsidR="003B5EEB" w14:paraId="05F85EE8" w14:textId="77777777" w:rsidTr="003F3CC9">
        <w:tc>
          <w:tcPr>
            <w:tcW w:w="2797" w:type="dxa"/>
          </w:tcPr>
          <w:p w14:paraId="37FB37BC" w14:textId="77777777" w:rsidR="003B5EEB" w:rsidRDefault="003B5EEB" w:rsidP="003F3CC9">
            <w:pPr>
              <w:rPr>
                <w:b/>
                <w:bCs/>
              </w:rPr>
            </w:pPr>
            <w:r>
              <w:rPr>
                <w:b/>
                <w:bCs/>
              </w:rPr>
              <w:t>Deskripsi</w:t>
            </w:r>
          </w:p>
        </w:tc>
        <w:tc>
          <w:tcPr>
            <w:tcW w:w="2970" w:type="dxa"/>
          </w:tcPr>
          <w:p w14:paraId="3B960987" w14:textId="4DCD74A4" w:rsidR="003B5EEB" w:rsidRPr="00841B4F" w:rsidRDefault="00044CE5" w:rsidP="00044CE5">
            <w:pPr>
              <w:jc w:val="left"/>
            </w:pPr>
            <w:r>
              <w:t>Melakukan perubahan terhadap data contact</w:t>
            </w:r>
          </w:p>
        </w:tc>
      </w:tr>
      <w:tr w:rsidR="003B5EEB" w14:paraId="047E8A9A" w14:textId="77777777" w:rsidTr="003F3CC9">
        <w:tc>
          <w:tcPr>
            <w:tcW w:w="2797" w:type="dxa"/>
          </w:tcPr>
          <w:p w14:paraId="245D9C1C" w14:textId="77777777" w:rsidR="003B5EEB" w:rsidRDefault="003B5EEB" w:rsidP="003F3CC9">
            <w:pPr>
              <w:rPr>
                <w:b/>
                <w:bCs/>
              </w:rPr>
            </w:pPr>
            <w:r>
              <w:rPr>
                <w:b/>
                <w:bCs/>
              </w:rPr>
              <w:t>Aktor</w:t>
            </w:r>
          </w:p>
        </w:tc>
        <w:tc>
          <w:tcPr>
            <w:tcW w:w="2970" w:type="dxa"/>
          </w:tcPr>
          <w:p w14:paraId="363AAFFF" w14:textId="77777777" w:rsidR="003B5EEB" w:rsidRPr="00841B4F" w:rsidRDefault="003B5EEB" w:rsidP="003F3CC9">
            <w:r w:rsidRPr="00841B4F">
              <w:t>Admin</w:t>
            </w:r>
          </w:p>
        </w:tc>
      </w:tr>
      <w:tr w:rsidR="003B5EEB" w14:paraId="0AF3B9AB" w14:textId="77777777" w:rsidTr="003F3CC9">
        <w:tc>
          <w:tcPr>
            <w:tcW w:w="2797" w:type="dxa"/>
          </w:tcPr>
          <w:p w14:paraId="0597FBEF" w14:textId="77777777" w:rsidR="003B5EEB" w:rsidRDefault="003B5EEB" w:rsidP="003F3CC9">
            <w:pPr>
              <w:rPr>
                <w:b/>
                <w:bCs/>
              </w:rPr>
            </w:pPr>
            <w:r>
              <w:rPr>
                <w:b/>
                <w:bCs/>
              </w:rPr>
              <w:lastRenderedPageBreak/>
              <w:t>Triggers</w:t>
            </w:r>
          </w:p>
        </w:tc>
        <w:tc>
          <w:tcPr>
            <w:tcW w:w="2970" w:type="dxa"/>
          </w:tcPr>
          <w:p w14:paraId="32A8A5F7" w14:textId="76D3D334" w:rsidR="003B5EEB" w:rsidRPr="00841B4F" w:rsidRDefault="003B5EEB" w:rsidP="003F3CC9">
            <w:pPr>
              <w:jc w:val="left"/>
            </w:pPr>
            <w:r w:rsidRPr="00841B4F">
              <w:t>Aktor ingin m</w:t>
            </w:r>
            <w:r w:rsidR="00044CE5">
              <w:t>elakukan perubahan terhadap data contact</w:t>
            </w:r>
          </w:p>
        </w:tc>
      </w:tr>
      <w:tr w:rsidR="003B5EEB" w14:paraId="087CEBE2" w14:textId="77777777" w:rsidTr="003F3CC9">
        <w:tc>
          <w:tcPr>
            <w:tcW w:w="2797" w:type="dxa"/>
          </w:tcPr>
          <w:p w14:paraId="43268CCB" w14:textId="77777777" w:rsidR="003B5EEB" w:rsidRDefault="003B5EEB" w:rsidP="003F3CC9">
            <w:pPr>
              <w:rPr>
                <w:b/>
                <w:bCs/>
              </w:rPr>
            </w:pPr>
            <w:r>
              <w:rPr>
                <w:b/>
                <w:bCs/>
              </w:rPr>
              <w:t>Pre-Condition</w:t>
            </w:r>
          </w:p>
        </w:tc>
        <w:tc>
          <w:tcPr>
            <w:tcW w:w="2970" w:type="dxa"/>
          </w:tcPr>
          <w:p w14:paraId="38F42003" w14:textId="65FAA0D6" w:rsidR="003B5EEB" w:rsidRPr="00841B4F" w:rsidRDefault="003B5EEB" w:rsidP="003F3CC9">
            <w:pPr>
              <w:jc w:val="left"/>
            </w:pPr>
            <w:r w:rsidRPr="00841B4F">
              <w:t xml:space="preserve">Data </w:t>
            </w:r>
            <w:r w:rsidR="00044CE5">
              <w:t>contact</w:t>
            </w:r>
            <w:r w:rsidRPr="00841B4F">
              <w:t xml:space="preserve"> </w:t>
            </w:r>
            <w:r w:rsidR="00044CE5">
              <w:t>belum berubah</w:t>
            </w:r>
          </w:p>
        </w:tc>
      </w:tr>
      <w:tr w:rsidR="003B5EEB" w14:paraId="5BB56969" w14:textId="77777777" w:rsidTr="003F3CC9">
        <w:tc>
          <w:tcPr>
            <w:tcW w:w="2797" w:type="dxa"/>
          </w:tcPr>
          <w:p w14:paraId="3B71F9F2" w14:textId="77777777" w:rsidR="003B5EEB" w:rsidRDefault="003B5EEB" w:rsidP="003F3CC9">
            <w:pPr>
              <w:rPr>
                <w:b/>
                <w:bCs/>
              </w:rPr>
            </w:pPr>
            <w:r>
              <w:rPr>
                <w:b/>
                <w:bCs/>
              </w:rPr>
              <w:t>Post-Condition</w:t>
            </w:r>
          </w:p>
        </w:tc>
        <w:tc>
          <w:tcPr>
            <w:tcW w:w="2970" w:type="dxa"/>
          </w:tcPr>
          <w:p w14:paraId="1E8E7F46" w14:textId="4A227765" w:rsidR="003B5EEB" w:rsidRPr="00841B4F" w:rsidRDefault="003B5EEB" w:rsidP="003F3CC9">
            <w:pPr>
              <w:jc w:val="left"/>
            </w:pPr>
            <w:r w:rsidRPr="00841B4F">
              <w:t xml:space="preserve">Data </w:t>
            </w:r>
            <w:r w:rsidR="00044CE5">
              <w:t>contact telah dirubah</w:t>
            </w:r>
          </w:p>
        </w:tc>
      </w:tr>
      <w:tr w:rsidR="003B5EEB" w14:paraId="050B0954" w14:textId="77777777" w:rsidTr="003F3CC9">
        <w:tc>
          <w:tcPr>
            <w:tcW w:w="2797" w:type="dxa"/>
          </w:tcPr>
          <w:p w14:paraId="5999B7D6" w14:textId="77777777" w:rsidR="003B5EEB" w:rsidRDefault="003B5EEB" w:rsidP="003F3CC9">
            <w:pPr>
              <w:jc w:val="center"/>
              <w:rPr>
                <w:b/>
                <w:bCs/>
              </w:rPr>
            </w:pPr>
            <w:r>
              <w:rPr>
                <w:b/>
                <w:bCs/>
              </w:rPr>
              <w:t>Admin</w:t>
            </w:r>
          </w:p>
        </w:tc>
        <w:tc>
          <w:tcPr>
            <w:tcW w:w="2970" w:type="dxa"/>
          </w:tcPr>
          <w:p w14:paraId="792E6CA6" w14:textId="77777777" w:rsidR="003B5EEB" w:rsidRDefault="003B5EEB" w:rsidP="003F3CC9">
            <w:pPr>
              <w:jc w:val="center"/>
              <w:rPr>
                <w:b/>
                <w:bCs/>
              </w:rPr>
            </w:pPr>
            <w:r>
              <w:rPr>
                <w:b/>
                <w:bCs/>
              </w:rPr>
              <w:t>Sistem</w:t>
            </w:r>
          </w:p>
        </w:tc>
      </w:tr>
      <w:tr w:rsidR="003B5EEB" w14:paraId="0830E4CF" w14:textId="77777777" w:rsidTr="003F3CC9">
        <w:tc>
          <w:tcPr>
            <w:tcW w:w="5767" w:type="dxa"/>
            <w:gridSpan w:val="2"/>
            <w:shd w:val="clear" w:color="auto" w:fill="D0CECE" w:themeFill="background2" w:themeFillShade="E6"/>
          </w:tcPr>
          <w:p w14:paraId="13719A15" w14:textId="77777777" w:rsidR="003B5EEB" w:rsidRDefault="003B5EEB" w:rsidP="003F3CC9">
            <w:pPr>
              <w:jc w:val="center"/>
              <w:rPr>
                <w:b/>
                <w:bCs/>
              </w:rPr>
            </w:pPr>
            <w:r>
              <w:rPr>
                <w:b/>
                <w:bCs/>
              </w:rPr>
              <w:t>Skenario Normal</w:t>
            </w:r>
          </w:p>
        </w:tc>
      </w:tr>
      <w:tr w:rsidR="003B5EEB" w14:paraId="344EC0AD" w14:textId="77777777" w:rsidTr="003F3CC9">
        <w:tc>
          <w:tcPr>
            <w:tcW w:w="2797" w:type="dxa"/>
          </w:tcPr>
          <w:p w14:paraId="56C6901F" w14:textId="750E00B6" w:rsidR="003B5EEB" w:rsidRPr="00CE16DF" w:rsidRDefault="003B5EEB" w:rsidP="00D807BE">
            <w:pPr>
              <w:pStyle w:val="ListParagraph"/>
              <w:numPr>
                <w:ilvl w:val="0"/>
                <w:numId w:val="55"/>
              </w:numPr>
              <w:ind w:left="427"/>
              <w:jc w:val="left"/>
            </w:pPr>
            <w:r w:rsidRPr="00CE16DF">
              <w:t>Memilih tombol “</w:t>
            </w:r>
            <w:r w:rsidR="00044CE5">
              <w:t>Edit</w:t>
            </w:r>
            <w:r w:rsidRPr="00CE16DF">
              <w:t>”</w:t>
            </w:r>
            <w:r>
              <w:t xml:space="preserve"> pada salah satu data </w:t>
            </w:r>
            <w:r w:rsidR="00044CE5">
              <w:t>contact yang ada dalam sistem</w:t>
            </w:r>
          </w:p>
        </w:tc>
        <w:tc>
          <w:tcPr>
            <w:tcW w:w="2970" w:type="dxa"/>
          </w:tcPr>
          <w:p w14:paraId="1A93D493" w14:textId="77777777" w:rsidR="003B5EEB" w:rsidRDefault="003B5EEB" w:rsidP="003F3CC9">
            <w:pPr>
              <w:rPr>
                <w:b/>
                <w:bCs/>
              </w:rPr>
            </w:pPr>
          </w:p>
        </w:tc>
      </w:tr>
      <w:tr w:rsidR="003B5EEB" w14:paraId="0F7142DD" w14:textId="77777777" w:rsidTr="003F3CC9">
        <w:tc>
          <w:tcPr>
            <w:tcW w:w="2797" w:type="dxa"/>
          </w:tcPr>
          <w:p w14:paraId="4C428C4E" w14:textId="77777777" w:rsidR="003B5EEB" w:rsidRDefault="003B5EEB" w:rsidP="003F3CC9">
            <w:pPr>
              <w:rPr>
                <w:b/>
                <w:bCs/>
              </w:rPr>
            </w:pPr>
          </w:p>
        </w:tc>
        <w:tc>
          <w:tcPr>
            <w:tcW w:w="2970" w:type="dxa"/>
          </w:tcPr>
          <w:p w14:paraId="300D75E9" w14:textId="41A832AB" w:rsidR="003B5EEB" w:rsidRPr="00CE16DF" w:rsidRDefault="003B5EEB" w:rsidP="00D807BE">
            <w:pPr>
              <w:pStyle w:val="ListParagraph"/>
              <w:numPr>
                <w:ilvl w:val="0"/>
                <w:numId w:val="55"/>
              </w:numPr>
              <w:ind w:left="312" w:hanging="284"/>
              <w:jc w:val="left"/>
            </w:pPr>
            <w:r w:rsidRPr="00CE16DF">
              <w:t xml:space="preserve">Menampilkan </w:t>
            </w:r>
            <w:r w:rsidR="00044CE5">
              <w:t>form edit contact yang telah terisi data contact yang tersimpan</w:t>
            </w:r>
          </w:p>
        </w:tc>
      </w:tr>
      <w:tr w:rsidR="003B5EEB" w14:paraId="43717FED" w14:textId="77777777" w:rsidTr="003F3CC9">
        <w:tc>
          <w:tcPr>
            <w:tcW w:w="2797" w:type="dxa"/>
          </w:tcPr>
          <w:p w14:paraId="071EDC40" w14:textId="2DA2593C" w:rsidR="003B5EEB" w:rsidRPr="00CE16DF" w:rsidRDefault="003B5EEB" w:rsidP="00D807BE">
            <w:pPr>
              <w:pStyle w:val="ListParagraph"/>
              <w:numPr>
                <w:ilvl w:val="0"/>
                <w:numId w:val="55"/>
              </w:numPr>
              <w:ind w:left="427" w:hanging="426"/>
              <w:jc w:val="left"/>
            </w:pPr>
            <w:r w:rsidRPr="00CE16DF">
              <w:t>Me</w:t>
            </w:r>
            <w:r w:rsidR="00044CE5">
              <w:t>lakukan perubahan pada isian form edit contact</w:t>
            </w:r>
          </w:p>
        </w:tc>
        <w:tc>
          <w:tcPr>
            <w:tcW w:w="2970" w:type="dxa"/>
          </w:tcPr>
          <w:p w14:paraId="45F42D0F" w14:textId="77777777" w:rsidR="003B5EEB" w:rsidRPr="00CE16DF" w:rsidRDefault="003B5EEB" w:rsidP="003F3CC9">
            <w:pPr>
              <w:jc w:val="left"/>
            </w:pPr>
          </w:p>
        </w:tc>
      </w:tr>
      <w:tr w:rsidR="003B5EEB" w14:paraId="4BED4C06" w14:textId="77777777" w:rsidTr="003F3CC9">
        <w:tc>
          <w:tcPr>
            <w:tcW w:w="2797" w:type="dxa"/>
          </w:tcPr>
          <w:p w14:paraId="74457B04" w14:textId="78402448" w:rsidR="003B5EEB" w:rsidRPr="00CE16DF" w:rsidRDefault="00044CE5" w:rsidP="00D807BE">
            <w:pPr>
              <w:pStyle w:val="ListParagraph"/>
              <w:numPr>
                <w:ilvl w:val="0"/>
                <w:numId w:val="55"/>
              </w:numPr>
              <w:ind w:left="427"/>
              <w:jc w:val="left"/>
            </w:pPr>
            <w:r>
              <w:t>Menyimpan perubahan dengan melakukan klik pada tombol “Simpan”</w:t>
            </w:r>
          </w:p>
        </w:tc>
        <w:tc>
          <w:tcPr>
            <w:tcW w:w="2970" w:type="dxa"/>
          </w:tcPr>
          <w:p w14:paraId="288D3314" w14:textId="212045B6" w:rsidR="003B5EEB" w:rsidRPr="00CE16DF" w:rsidRDefault="003B5EEB" w:rsidP="00044CE5">
            <w:pPr>
              <w:pStyle w:val="ListParagraph"/>
              <w:ind w:left="312"/>
              <w:jc w:val="left"/>
            </w:pPr>
          </w:p>
        </w:tc>
      </w:tr>
      <w:tr w:rsidR="003B5EEB" w14:paraId="4B423DC9" w14:textId="77777777" w:rsidTr="003F3CC9">
        <w:tc>
          <w:tcPr>
            <w:tcW w:w="2797" w:type="dxa"/>
          </w:tcPr>
          <w:p w14:paraId="698A6023" w14:textId="77777777" w:rsidR="003B5EEB" w:rsidRPr="00CE16DF" w:rsidRDefault="003B5EEB" w:rsidP="003F3CC9">
            <w:pPr>
              <w:pStyle w:val="ListParagraph"/>
              <w:ind w:left="427"/>
              <w:jc w:val="left"/>
            </w:pPr>
          </w:p>
        </w:tc>
        <w:tc>
          <w:tcPr>
            <w:tcW w:w="2970" w:type="dxa"/>
          </w:tcPr>
          <w:p w14:paraId="7C97165F" w14:textId="085E2864" w:rsidR="003B5EEB" w:rsidRDefault="003B5EEB" w:rsidP="00D807BE">
            <w:pPr>
              <w:pStyle w:val="ListParagraph"/>
              <w:numPr>
                <w:ilvl w:val="0"/>
                <w:numId w:val="55"/>
              </w:numPr>
              <w:ind w:left="312" w:hanging="284"/>
              <w:jc w:val="left"/>
            </w:pPr>
            <w:r>
              <w:t>Men</w:t>
            </w:r>
            <w:r w:rsidR="00044CE5">
              <w:t>yimpan perubahan data contact ke dalam database</w:t>
            </w:r>
          </w:p>
        </w:tc>
      </w:tr>
      <w:tr w:rsidR="00044CE5" w14:paraId="5AFDBBEB" w14:textId="77777777" w:rsidTr="003F3CC9">
        <w:tc>
          <w:tcPr>
            <w:tcW w:w="2797" w:type="dxa"/>
          </w:tcPr>
          <w:p w14:paraId="49E47F45" w14:textId="77777777" w:rsidR="00044CE5" w:rsidRPr="00CE16DF" w:rsidRDefault="00044CE5" w:rsidP="003F3CC9">
            <w:pPr>
              <w:pStyle w:val="ListParagraph"/>
              <w:ind w:left="427"/>
              <w:jc w:val="left"/>
            </w:pPr>
          </w:p>
        </w:tc>
        <w:tc>
          <w:tcPr>
            <w:tcW w:w="2970" w:type="dxa"/>
          </w:tcPr>
          <w:p w14:paraId="5DF35481" w14:textId="7EFB0B9C" w:rsidR="00044CE5" w:rsidRDefault="00044CE5" w:rsidP="00D807BE">
            <w:pPr>
              <w:pStyle w:val="ListParagraph"/>
              <w:numPr>
                <w:ilvl w:val="0"/>
                <w:numId w:val="55"/>
              </w:numPr>
              <w:ind w:left="312" w:hanging="284"/>
              <w:jc w:val="left"/>
            </w:pPr>
            <w:r>
              <w:t>Menampilkan data contact yang telah diubah.</w:t>
            </w:r>
          </w:p>
        </w:tc>
      </w:tr>
      <w:tr w:rsidR="003B5EEB" w14:paraId="5CFDB713" w14:textId="77777777" w:rsidTr="003F3CC9">
        <w:tc>
          <w:tcPr>
            <w:tcW w:w="5767" w:type="dxa"/>
            <w:gridSpan w:val="2"/>
            <w:shd w:val="clear" w:color="auto" w:fill="D0CECE" w:themeFill="background2" w:themeFillShade="E6"/>
          </w:tcPr>
          <w:p w14:paraId="47492ADA" w14:textId="77777777" w:rsidR="003B5EEB" w:rsidRDefault="003B5EEB" w:rsidP="003F3CC9">
            <w:pPr>
              <w:jc w:val="center"/>
              <w:rPr>
                <w:b/>
                <w:bCs/>
              </w:rPr>
            </w:pPr>
            <w:r>
              <w:rPr>
                <w:b/>
                <w:bCs/>
              </w:rPr>
              <w:t>Skenario Alternatif</w:t>
            </w:r>
          </w:p>
        </w:tc>
      </w:tr>
      <w:tr w:rsidR="003B5EEB" w14:paraId="248D6B97" w14:textId="77777777" w:rsidTr="003F3CC9">
        <w:tc>
          <w:tcPr>
            <w:tcW w:w="2797" w:type="dxa"/>
          </w:tcPr>
          <w:p w14:paraId="0C65317E" w14:textId="77777777" w:rsidR="003B5EEB" w:rsidRDefault="003B5EEB" w:rsidP="003F3CC9">
            <w:pPr>
              <w:rPr>
                <w:b/>
                <w:bCs/>
              </w:rPr>
            </w:pPr>
          </w:p>
        </w:tc>
        <w:tc>
          <w:tcPr>
            <w:tcW w:w="2970" w:type="dxa"/>
          </w:tcPr>
          <w:p w14:paraId="21285D3B" w14:textId="77777777" w:rsidR="003B5EEB" w:rsidRDefault="003B5EEB" w:rsidP="003F3CC9">
            <w:pPr>
              <w:rPr>
                <w:b/>
                <w:bCs/>
              </w:rPr>
            </w:pPr>
          </w:p>
        </w:tc>
      </w:tr>
      <w:tr w:rsidR="003B5EEB" w14:paraId="1DBBE73A" w14:textId="77777777" w:rsidTr="003F3CC9">
        <w:tc>
          <w:tcPr>
            <w:tcW w:w="2797" w:type="dxa"/>
          </w:tcPr>
          <w:p w14:paraId="60653A73" w14:textId="77777777" w:rsidR="003B5EEB" w:rsidRDefault="003B5EEB" w:rsidP="003F3CC9">
            <w:pPr>
              <w:rPr>
                <w:b/>
                <w:bCs/>
              </w:rPr>
            </w:pPr>
          </w:p>
        </w:tc>
        <w:tc>
          <w:tcPr>
            <w:tcW w:w="2970" w:type="dxa"/>
          </w:tcPr>
          <w:p w14:paraId="26802944" w14:textId="77777777" w:rsidR="003B5EEB" w:rsidRDefault="003B5EEB" w:rsidP="003F3CC9">
            <w:pPr>
              <w:rPr>
                <w:b/>
                <w:bCs/>
              </w:rPr>
            </w:pPr>
          </w:p>
        </w:tc>
      </w:tr>
      <w:tr w:rsidR="003B5EEB" w14:paraId="0D6A5626" w14:textId="77777777" w:rsidTr="003F3CC9">
        <w:tc>
          <w:tcPr>
            <w:tcW w:w="5767" w:type="dxa"/>
            <w:gridSpan w:val="2"/>
            <w:shd w:val="clear" w:color="auto" w:fill="D0CECE" w:themeFill="background2" w:themeFillShade="E6"/>
          </w:tcPr>
          <w:p w14:paraId="4CA26786" w14:textId="77777777" w:rsidR="003B5EEB" w:rsidRDefault="003B5EEB" w:rsidP="003F3CC9">
            <w:pPr>
              <w:jc w:val="center"/>
              <w:rPr>
                <w:b/>
                <w:bCs/>
              </w:rPr>
            </w:pPr>
            <w:r>
              <w:rPr>
                <w:b/>
                <w:bCs/>
              </w:rPr>
              <w:t>Skenario Exception</w:t>
            </w:r>
          </w:p>
        </w:tc>
      </w:tr>
      <w:tr w:rsidR="003B5EEB" w14:paraId="1F65CA13" w14:textId="77777777" w:rsidTr="003F3CC9">
        <w:tc>
          <w:tcPr>
            <w:tcW w:w="2797" w:type="dxa"/>
          </w:tcPr>
          <w:p w14:paraId="4377BACF" w14:textId="7BE664F4" w:rsidR="003B5EEB" w:rsidRDefault="00044CE5" w:rsidP="003F3CC9">
            <w:pPr>
              <w:jc w:val="left"/>
              <w:rPr>
                <w:b/>
                <w:bCs/>
              </w:rPr>
            </w:pPr>
            <w:r>
              <w:t>4</w:t>
            </w:r>
            <w:r w:rsidR="003B5EEB" w:rsidRPr="00CE16DF">
              <w:t>.a</w:t>
            </w:r>
            <w:r w:rsidR="003B5EEB">
              <w:rPr>
                <w:b/>
                <w:bCs/>
              </w:rPr>
              <w:t xml:space="preserve"> </w:t>
            </w:r>
            <w:r w:rsidR="003B5EEB" w:rsidRPr="00CE16DF">
              <w:t>Mem</w:t>
            </w:r>
            <w:r>
              <w:t>ilih tombol “Cancel” pada form edit data contact.</w:t>
            </w:r>
          </w:p>
        </w:tc>
        <w:tc>
          <w:tcPr>
            <w:tcW w:w="2970" w:type="dxa"/>
          </w:tcPr>
          <w:p w14:paraId="63466A38" w14:textId="77777777" w:rsidR="003B5EEB" w:rsidRDefault="003B5EEB" w:rsidP="003F3CC9">
            <w:pPr>
              <w:rPr>
                <w:b/>
                <w:bCs/>
              </w:rPr>
            </w:pPr>
          </w:p>
        </w:tc>
      </w:tr>
      <w:tr w:rsidR="003B5EEB" w14:paraId="3F650F49" w14:textId="77777777" w:rsidTr="003F3CC9">
        <w:tc>
          <w:tcPr>
            <w:tcW w:w="2797" w:type="dxa"/>
          </w:tcPr>
          <w:p w14:paraId="1F060BAD" w14:textId="77777777" w:rsidR="003B5EEB" w:rsidRPr="00CE16DF" w:rsidRDefault="003B5EEB" w:rsidP="003F3CC9">
            <w:pPr>
              <w:jc w:val="left"/>
            </w:pPr>
          </w:p>
        </w:tc>
        <w:tc>
          <w:tcPr>
            <w:tcW w:w="2970" w:type="dxa"/>
          </w:tcPr>
          <w:p w14:paraId="45FABE58" w14:textId="02673C3A" w:rsidR="003B5EEB" w:rsidRPr="00CE16DF" w:rsidRDefault="003B5EEB" w:rsidP="003F3CC9">
            <w:pPr>
              <w:jc w:val="left"/>
            </w:pPr>
            <w:r w:rsidRPr="00CE16DF">
              <w:t xml:space="preserve">5.a Menampilkan </w:t>
            </w:r>
            <w:r w:rsidR="00044CE5">
              <w:t>data contact</w:t>
            </w:r>
          </w:p>
        </w:tc>
      </w:tr>
    </w:tbl>
    <w:p w14:paraId="1F559202" w14:textId="77777777" w:rsidR="003B5EEB" w:rsidRPr="003B5EEB" w:rsidRDefault="003B5EEB" w:rsidP="003B5EEB">
      <w:pPr>
        <w:ind w:left="2160"/>
        <w:rPr>
          <w:b/>
          <w:bCs/>
        </w:rPr>
      </w:pPr>
    </w:p>
    <w:p w14:paraId="35811B25" w14:textId="188DA3E3" w:rsidR="003B5EEB" w:rsidRPr="003B5EEB" w:rsidRDefault="00BF3573" w:rsidP="00D807BE">
      <w:pPr>
        <w:pStyle w:val="ListParagraph"/>
        <w:numPr>
          <w:ilvl w:val="0"/>
          <w:numId w:val="47"/>
        </w:numPr>
        <w:rPr>
          <w:b/>
          <w:bCs/>
        </w:rPr>
      </w:pPr>
      <w:r>
        <w:rPr>
          <w:b/>
          <w:bCs/>
        </w:rPr>
        <w:t xml:space="preserve">Skenario Lihat </w:t>
      </w:r>
      <w:r w:rsidRPr="00BF3573">
        <w:rPr>
          <w:b/>
          <w:bCs/>
        </w:rPr>
        <w:t>Contact</w:t>
      </w:r>
    </w:p>
    <w:tbl>
      <w:tblPr>
        <w:tblStyle w:val="TableGrid"/>
        <w:tblW w:w="0" w:type="auto"/>
        <w:tblInd w:w="2160" w:type="dxa"/>
        <w:tblLook w:val="04A0" w:firstRow="1" w:lastRow="0" w:firstColumn="1" w:lastColumn="0" w:noHBand="0" w:noVBand="1"/>
      </w:tblPr>
      <w:tblGrid>
        <w:gridCol w:w="2797"/>
        <w:gridCol w:w="2970"/>
      </w:tblGrid>
      <w:tr w:rsidR="003B5EEB" w14:paraId="5048A578" w14:textId="77777777" w:rsidTr="003F3CC9">
        <w:tc>
          <w:tcPr>
            <w:tcW w:w="2797" w:type="dxa"/>
          </w:tcPr>
          <w:p w14:paraId="34FB36FB" w14:textId="77777777" w:rsidR="003B5EEB" w:rsidRDefault="003B5EEB" w:rsidP="003F3CC9">
            <w:pPr>
              <w:rPr>
                <w:b/>
                <w:bCs/>
              </w:rPr>
            </w:pPr>
            <w:bookmarkStart w:id="118" w:name="_Hlk83562271"/>
            <w:r>
              <w:rPr>
                <w:b/>
                <w:bCs/>
              </w:rPr>
              <w:t>Nama Use Case</w:t>
            </w:r>
          </w:p>
        </w:tc>
        <w:tc>
          <w:tcPr>
            <w:tcW w:w="2970" w:type="dxa"/>
          </w:tcPr>
          <w:p w14:paraId="2478FB2D" w14:textId="2260391E" w:rsidR="003B5EEB" w:rsidRPr="00841B4F" w:rsidRDefault="00346985" w:rsidP="003F3CC9">
            <w:r>
              <w:t>Lihat Contact</w:t>
            </w:r>
          </w:p>
        </w:tc>
      </w:tr>
      <w:tr w:rsidR="003B5EEB" w14:paraId="63A1A44A" w14:textId="77777777" w:rsidTr="003F3CC9">
        <w:tc>
          <w:tcPr>
            <w:tcW w:w="2797" w:type="dxa"/>
          </w:tcPr>
          <w:p w14:paraId="0E00C84F" w14:textId="77777777" w:rsidR="003B5EEB" w:rsidRDefault="003B5EEB" w:rsidP="003F3CC9">
            <w:pPr>
              <w:rPr>
                <w:b/>
                <w:bCs/>
              </w:rPr>
            </w:pPr>
            <w:r>
              <w:rPr>
                <w:b/>
                <w:bCs/>
              </w:rPr>
              <w:t>Deskripsi</w:t>
            </w:r>
          </w:p>
        </w:tc>
        <w:tc>
          <w:tcPr>
            <w:tcW w:w="2970" w:type="dxa"/>
          </w:tcPr>
          <w:p w14:paraId="4F113EC3" w14:textId="32D78303" w:rsidR="003B5EEB" w:rsidRPr="00841B4F" w:rsidRDefault="003B5EEB" w:rsidP="003F3CC9">
            <w:r w:rsidRPr="00841B4F">
              <w:t>Me</w:t>
            </w:r>
            <w:r w:rsidR="00346985">
              <w:t>lihat data contact yang telah terdaftar dalam sistem</w:t>
            </w:r>
          </w:p>
        </w:tc>
      </w:tr>
      <w:tr w:rsidR="003B5EEB" w14:paraId="063BB66E" w14:textId="77777777" w:rsidTr="003F3CC9">
        <w:tc>
          <w:tcPr>
            <w:tcW w:w="2797" w:type="dxa"/>
          </w:tcPr>
          <w:p w14:paraId="4B28A8D6" w14:textId="77777777" w:rsidR="003B5EEB" w:rsidRDefault="003B5EEB" w:rsidP="003F3CC9">
            <w:pPr>
              <w:rPr>
                <w:b/>
                <w:bCs/>
              </w:rPr>
            </w:pPr>
            <w:r>
              <w:rPr>
                <w:b/>
                <w:bCs/>
              </w:rPr>
              <w:t>Aktor</w:t>
            </w:r>
          </w:p>
        </w:tc>
        <w:tc>
          <w:tcPr>
            <w:tcW w:w="2970" w:type="dxa"/>
          </w:tcPr>
          <w:p w14:paraId="71E2008B" w14:textId="6F6702B9" w:rsidR="003B5EEB" w:rsidRPr="00841B4F" w:rsidRDefault="003B5EEB" w:rsidP="00346985">
            <w:pPr>
              <w:jc w:val="left"/>
            </w:pPr>
            <w:r w:rsidRPr="00841B4F">
              <w:t>Admin</w:t>
            </w:r>
            <w:r w:rsidR="00346985">
              <w:t xml:space="preserve"> &amp; Pengunjung Website</w:t>
            </w:r>
          </w:p>
        </w:tc>
      </w:tr>
      <w:tr w:rsidR="003B5EEB" w14:paraId="20E51312" w14:textId="77777777" w:rsidTr="003F3CC9">
        <w:tc>
          <w:tcPr>
            <w:tcW w:w="2797" w:type="dxa"/>
          </w:tcPr>
          <w:p w14:paraId="3BD25D06" w14:textId="77777777" w:rsidR="003B5EEB" w:rsidRDefault="003B5EEB" w:rsidP="003F3CC9">
            <w:pPr>
              <w:rPr>
                <w:b/>
                <w:bCs/>
              </w:rPr>
            </w:pPr>
            <w:r>
              <w:rPr>
                <w:b/>
                <w:bCs/>
              </w:rPr>
              <w:t>Triggers</w:t>
            </w:r>
          </w:p>
        </w:tc>
        <w:tc>
          <w:tcPr>
            <w:tcW w:w="2970" w:type="dxa"/>
          </w:tcPr>
          <w:p w14:paraId="10477876" w14:textId="5AD1EEF7" w:rsidR="003B5EEB" w:rsidRPr="00841B4F" w:rsidRDefault="003B5EEB" w:rsidP="003F3CC9">
            <w:pPr>
              <w:jc w:val="left"/>
            </w:pPr>
            <w:r w:rsidRPr="00841B4F">
              <w:t xml:space="preserve">Aktor ingin </w:t>
            </w:r>
            <w:r w:rsidR="00346985">
              <w:t>melihat data contact yang terdaftar dalam sistem</w:t>
            </w:r>
          </w:p>
        </w:tc>
      </w:tr>
      <w:tr w:rsidR="003B5EEB" w14:paraId="1522423C" w14:textId="77777777" w:rsidTr="003F3CC9">
        <w:tc>
          <w:tcPr>
            <w:tcW w:w="2797" w:type="dxa"/>
          </w:tcPr>
          <w:p w14:paraId="0F1968F7" w14:textId="77777777" w:rsidR="003B5EEB" w:rsidRDefault="003B5EEB" w:rsidP="003F3CC9">
            <w:pPr>
              <w:rPr>
                <w:b/>
                <w:bCs/>
              </w:rPr>
            </w:pPr>
            <w:r>
              <w:rPr>
                <w:b/>
                <w:bCs/>
              </w:rPr>
              <w:t>Pre-Condition</w:t>
            </w:r>
          </w:p>
        </w:tc>
        <w:tc>
          <w:tcPr>
            <w:tcW w:w="2970" w:type="dxa"/>
          </w:tcPr>
          <w:p w14:paraId="5CDC93E3" w14:textId="5421B72E" w:rsidR="003B5EEB" w:rsidRPr="00841B4F" w:rsidRDefault="003B5EEB" w:rsidP="003F3CC9">
            <w:pPr>
              <w:jc w:val="left"/>
            </w:pPr>
            <w:r w:rsidRPr="00841B4F">
              <w:t xml:space="preserve">Data </w:t>
            </w:r>
            <w:r w:rsidR="00346985">
              <w:t>contact belum ditampilkan</w:t>
            </w:r>
          </w:p>
        </w:tc>
      </w:tr>
      <w:tr w:rsidR="003B5EEB" w14:paraId="460EADCF" w14:textId="77777777" w:rsidTr="003F3CC9">
        <w:tc>
          <w:tcPr>
            <w:tcW w:w="2797" w:type="dxa"/>
          </w:tcPr>
          <w:p w14:paraId="5E53B84F" w14:textId="77777777" w:rsidR="003B5EEB" w:rsidRDefault="003B5EEB" w:rsidP="003F3CC9">
            <w:pPr>
              <w:rPr>
                <w:b/>
                <w:bCs/>
              </w:rPr>
            </w:pPr>
            <w:r>
              <w:rPr>
                <w:b/>
                <w:bCs/>
              </w:rPr>
              <w:t>Post-Condition</w:t>
            </w:r>
          </w:p>
        </w:tc>
        <w:tc>
          <w:tcPr>
            <w:tcW w:w="2970" w:type="dxa"/>
          </w:tcPr>
          <w:p w14:paraId="4CD29799" w14:textId="6BF1F508" w:rsidR="003B5EEB" w:rsidRPr="00841B4F" w:rsidRDefault="003B5EEB" w:rsidP="003F3CC9">
            <w:pPr>
              <w:jc w:val="left"/>
            </w:pPr>
            <w:r w:rsidRPr="00841B4F">
              <w:t xml:space="preserve">Data </w:t>
            </w:r>
            <w:r w:rsidR="00346985">
              <w:t>contact telah ditampilkan</w:t>
            </w:r>
          </w:p>
        </w:tc>
      </w:tr>
      <w:tr w:rsidR="003B5EEB" w14:paraId="07AE6689" w14:textId="77777777" w:rsidTr="003F3CC9">
        <w:tc>
          <w:tcPr>
            <w:tcW w:w="2797" w:type="dxa"/>
          </w:tcPr>
          <w:p w14:paraId="3C2EC740" w14:textId="77777777" w:rsidR="003B5EEB" w:rsidRDefault="003B5EEB" w:rsidP="003F3CC9">
            <w:pPr>
              <w:jc w:val="center"/>
              <w:rPr>
                <w:b/>
                <w:bCs/>
              </w:rPr>
            </w:pPr>
            <w:r>
              <w:rPr>
                <w:b/>
                <w:bCs/>
              </w:rPr>
              <w:t>Admin</w:t>
            </w:r>
          </w:p>
        </w:tc>
        <w:tc>
          <w:tcPr>
            <w:tcW w:w="2970" w:type="dxa"/>
          </w:tcPr>
          <w:p w14:paraId="699EAF0D" w14:textId="77777777" w:rsidR="003B5EEB" w:rsidRDefault="003B5EEB" w:rsidP="003F3CC9">
            <w:pPr>
              <w:jc w:val="center"/>
              <w:rPr>
                <w:b/>
                <w:bCs/>
              </w:rPr>
            </w:pPr>
            <w:r>
              <w:rPr>
                <w:b/>
                <w:bCs/>
              </w:rPr>
              <w:t>Sistem</w:t>
            </w:r>
          </w:p>
        </w:tc>
      </w:tr>
      <w:tr w:rsidR="003B5EEB" w14:paraId="464F5CC5" w14:textId="77777777" w:rsidTr="003F3CC9">
        <w:tc>
          <w:tcPr>
            <w:tcW w:w="5767" w:type="dxa"/>
            <w:gridSpan w:val="2"/>
            <w:shd w:val="clear" w:color="auto" w:fill="D0CECE" w:themeFill="background2" w:themeFillShade="E6"/>
          </w:tcPr>
          <w:p w14:paraId="48A03CF5" w14:textId="77777777" w:rsidR="003B5EEB" w:rsidRDefault="003B5EEB" w:rsidP="003F3CC9">
            <w:pPr>
              <w:jc w:val="center"/>
              <w:rPr>
                <w:b/>
                <w:bCs/>
              </w:rPr>
            </w:pPr>
            <w:r>
              <w:rPr>
                <w:b/>
                <w:bCs/>
              </w:rPr>
              <w:t>Skenario Normal</w:t>
            </w:r>
          </w:p>
        </w:tc>
      </w:tr>
      <w:tr w:rsidR="003B5EEB" w14:paraId="58FE7B9D" w14:textId="77777777" w:rsidTr="003F3CC9">
        <w:tc>
          <w:tcPr>
            <w:tcW w:w="2797" w:type="dxa"/>
          </w:tcPr>
          <w:p w14:paraId="6DA6BC44" w14:textId="50DD8F6E" w:rsidR="003B5EEB" w:rsidRPr="00CE16DF" w:rsidRDefault="00E84C83" w:rsidP="00D807BE">
            <w:pPr>
              <w:pStyle w:val="ListParagraph"/>
              <w:numPr>
                <w:ilvl w:val="0"/>
                <w:numId w:val="56"/>
              </w:numPr>
              <w:ind w:left="427"/>
              <w:jc w:val="left"/>
            </w:pPr>
            <w:r w:rsidRPr="00E84C83">
              <w:t>Memilih menu “</w:t>
            </w:r>
            <w:r>
              <w:t>Contact</w:t>
            </w:r>
            <w:r w:rsidRPr="00E84C83">
              <w:t>” pada bar navigasi</w:t>
            </w:r>
          </w:p>
        </w:tc>
        <w:tc>
          <w:tcPr>
            <w:tcW w:w="2970" w:type="dxa"/>
          </w:tcPr>
          <w:p w14:paraId="30918094" w14:textId="77777777" w:rsidR="003B5EEB" w:rsidRDefault="003B5EEB" w:rsidP="003F3CC9">
            <w:pPr>
              <w:rPr>
                <w:b/>
                <w:bCs/>
              </w:rPr>
            </w:pPr>
          </w:p>
        </w:tc>
      </w:tr>
      <w:tr w:rsidR="003B5EEB" w14:paraId="6625D92F" w14:textId="77777777" w:rsidTr="003F3CC9">
        <w:tc>
          <w:tcPr>
            <w:tcW w:w="2797" w:type="dxa"/>
          </w:tcPr>
          <w:p w14:paraId="35D92BAC" w14:textId="77777777" w:rsidR="003B5EEB" w:rsidRDefault="003B5EEB" w:rsidP="003F3CC9">
            <w:pPr>
              <w:rPr>
                <w:b/>
                <w:bCs/>
              </w:rPr>
            </w:pPr>
          </w:p>
        </w:tc>
        <w:tc>
          <w:tcPr>
            <w:tcW w:w="2970" w:type="dxa"/>
          </w:tcPr>
          <w:p w14:paraId="676D4611" w14:textId="553AD854" w:rsidR="003B5EEB" w:rsidRPr="00CE16DF" w:rsidRDefault="00E84C83" w:rsidP="00D807BE">
            <w:pPr>
              <w:pStyle w:val="ListParagraph"/>
              <w:numPr>
                <w:ilvl w:val="0"/>
                <w:numId w:val="56"/>
              </w:numPr>
              <w:ind w:left="312" w:hanging="284"/>
              <w:jc w:val="left"/>
            </w:pPr>
            <w:r w:rsidRPr="00E84C83">
              <w:t xml:space="preserve">Menampilkan seluruh </w:t>
            </w:r>
            <w:r>
              <w:t>informasi contact</w:t>
            </w:r>
            <w:r w:rsidRPr="00E84C83">
              <w:t xml:space="preserve"> yang telah terdaftar dalam sistem</w:t>
            </w:r>
          </w:p>
        </w:tc>
      </w:tr>
      <w:tr w:rsidR="003B5EEB" w14:paraId="356B1DAC" w14:textId="77777777" w:rsidTr="003F3CC9">
        <w:tc>
          <w:tcPr>
            <w:tcW w:w="2797" w:type="dxa"/>
          </w:tcPr>
          <w:p w14:paraId="5509C633" w14:textId="3251F5C1" w:rsidR="003B5EEB" w:rsidRPr="00CE16DF" w:rsidRDefault="003B5EEB" w:rsidP="00D807BE">
            <w:pPr>
              <w:pStyle w:val="ListParagraph"/>
              <w:numPr>
                <w:ilvl w:val="0"/>
                <w:numId w:val="56"/>
              </w:numPr>
              <w:ind w:left="427" w:hanging="426"/>
              <w:jc w:val="left"/>
            </w:pPr>
            <w:r w:rsidRPr="00CE16DF">
              <w:lastRenderedPageBreak/>
              <w:t>Me</w:t>
            </w:r>
            <w:r w:rsidR="00E84C83">
              <w:t>lihat Contact</w:t>
            </w:r>
          </w:p>
        </w:tc>
        <w:tc>
          <w:tcPr>
            <w:tcW w:w="2970" w:type="dxa"/>
          </w:tcPr>
          <w:p w14:paraId="73058278" w14:textId="77777777" w:rsidR="003B5EEB" w:rsidRPr="00CE16DF" w:rsidRDefault="003B5EEB" w:rsidP="003F3CC9">
            <w:pPr>
              <w:jc w:val="left"/>
            </w:pPr>
          </w:p>
        </w:tc>
      </w:tr>
      <w:tr w:rsidR="003B5EEB" w14:paraId="09FE5BD2" w14:textId="77777777" w:rsidTr="003F3CC9">
        <w:tc>
          <w:tcPr>
            <w:tcW w:w="5767" w:type="dxa"/>
            <w:gridSpan w:val="2"/>
            <w:shd w:val="clear" w:color="auto" w:fill="D0CECE" w:themeFill="background2" w:themeFillShade="E6"/>
          </w:tcPr>
          <w:p w14:paraId="74B2CA0D" w14:textId="77777777" w:rsidR="003B5EEB" w:rsidRDefault="003B5EEB" w:rsidP="003F3CC9">
            <w:pPr>
              <w:jc w:val="center"/>
              <w:rPr>
                <w:b/>
                <w:bCs/>
              </w:rPr>
            </w:pPr>
            <w:r>
              <w:rPr>
                <w:b/>
                <w:bCs/>
              </w:rPr>
              <w:t>Skenario Alternatif</w:t>
            </w:r>
          </w:p>
        </w:tc>
      </w:tr>
      <w:tr w:rsidR="003B5EEB" w14:paraId="738848EC" w14:textId="77777777" w:rsidTr="003F3CC9">
        <w:tc>
          <w:tcPr>
            <w:tcW w:w="2797" w:type="dxa"/>
          </w:tcPr>
          <w:p w14:paraId="7E154DF1" w14:textId="77777777" w:rsidR="003B5EEB" w:rsidRDefault="003B5EEB" w:rsidP="003F3CC9">
            <w:pPr>
              <w:rPr>
                <w:b/>
                <w:bCs/>
              </w:rPr>
            </w:pPr>
          </w:p>
        </w:tc>
        <w:tc>
          <w:tcPr>
            <w:tcW w:w="2970" w:type="dxa"/>
          </w:tcPr>
          <w:p w14:paraId="125C21C5" w14:textId="77777777" w:rsidR="003B5EEB" w:rsidRDefault="003B5EEB" w:rsidP="003F3CC9">
            <w:pPr>
              <w:rPr>
                <w:b/>
                <w:bCs/>
              </w:rPr>
            </w:pPr>
          </w:p>
        </w:tc>
      </w:tr>
      <w:tr w:rsidR="003B5EEB" w14:paraId="504494A7" w14:textId="77777777" w:rsidTr="003F3CC9">
        <w:tc>
          <w:tcPr>
            <w:tcW w:w="2797" w:type="dxa"/>
          </w:tcPr>
          <w:p w14:paraId="4E627514" w14:textId="77777777" w:rsidR="003B5EEB" w:rsidRDefault="003B5EEB" w:rsidP="003F3CC9">
            <w:pPr>
              <w:rPr>
                <w:b/>
                <w:bCs/>
              </w:rPr>
            </w:pPr>
          </w:p>
        </w:tc>
        <w:tc>
          <w:tcPr>
            <w:tcW w:w="2970" w:type="dxa"/>
          </w:tcPr>
          <w:p w14:paraId="3232571C" w14:textId="77777777" w:rsidR="003B5EEB" w:rsidRDefault="003B5EEB" w:rsidP="003F3CC9">
            <w:pPr>
              <w:rPr>
                <w:b/>
                <w:bCs/>
              </w:rPr>
            </w:pPr>
          </w:p>
        </w:tc>
      </w:tr>
      <w:tr w:rsidR="003B5EEB" w14:paraId="2BE28E05" w14:textId="77777777" w:rsidTr="003F3CC9">
        <w:tc>
          <w:tcPr>
            <w:tcW w:w="5767" w:type="dxa"/>
            <w:gridSpan w:val="2"/>
            <w:shd w:val="clear" w:color="auto" w:fill="D0CECE" w:themeFill="background2" w:themeFillShade="E6"/>
          </w:tcPr>
          <w:p w14:paraId="7207AF72" w14:textId="77777777" w:rsidR="003B5EEB" w:rsidRDefault="003B5EEB" w:rsidP="003F3CC9">
            <w:pPr>
              <w:jc w:val="center"/>
              <w:rPr>
                <w:b/>
                <w:bCs/>
              </w:rPr>
            </w:pPr>
            <w:r>
              <w:rPr>
                <w:b/>
                <w:bCs/>
              </w:rPr>
              <w:t>Skenario Exception</w:t>
            </w:r>
          </w:p>
        </w:tc>
      </w:tr>
      <w:tr w:rsidR="003B5EEB" w14:paraId="14BCBEB5" w14:textId="77777777" w:rsidTr="003F3CC9">
        <w:tc>
          <w:tcPr>
            <w:tcW w:w="2797" w:type="dxa"/>
          </w:tcPr>
          <w:p w14:paraId="2D6F14FB" w14:textId="21135159" w:rsidR="003B5EEB" w:rsidRDefault="003B5EEB" w:rsidP="003F3CC9">
            <w:pPr>
              <w:jc w:val="left"/>
              <w:rPr>
                <w:b/>
                <w:bCs/>
              </w:rPr>
            </w:pPr>
          </w:p>
        </w:tc>
        <w:tc>
          <w:tcPr>
            <w:tcW w:w="2970" w:type="dxa"/>
          </w:tcPr>
          <w:p w14:paraId="1984BFBF" w14:textId="77777777" w:rsidR="003B5EEB" w:rsidRDefault="003B5EEB" w:rsidP="003F3CC9">
            <w:pPr>
              <w:rPr>
                <w:b/>
                <w:bCs/>
              </w:rPr>
            </w:pPr>
          </w:p>
        </w:tc>
      </w:tr>
      <w:bookmarkEnd w:id="118"/>
    </w:tbl>
    <w:p w14:paraId="7BA8E45F" w14:textId="77777777" w:rsidR="003B5EEB" w:rsidRPr="003B5EEB" w:rsidRDefault="003B5EEB" w:rsidP="003B5EEB">
      <w:pPr>
        <w:rPr>
          <w:b/>
          <w:bCs/>
        </w:rPr>
      </w:pPr>
    </w:p>
    <w:p w14:paraId="5104CFD6" w14:textId="040879A7" w:rsidR="00BF3573" w:rsidRPr="00BF3573" w:rsidRDefault="00B11E59" w:rsidP="00BF3573">
      <w:pPr>
        <w:pStyle w:val="ListParagraph"/>
        <w:numPr>
          <w:ilvl w:val="0"/>
          <w:numId w:val="45"/>
        </w:numPr>
        <w:ind w:left="2127"/>
        <w:rPr>
          <w:b/>
          <w:bCs/>
        </w:rPr>
      </w:pPr>
      <w:r>
        <w:rPr>
          <w:b/>
          <w:bCs/>
        </w:rPr>
        <w:t>Use Case Scenario Kelola Message</w:t>
      </w:r>
    </w:p>
    <w:p w14:paraId="40A62D0B" w14:textId="284C1E4A" w:rsidR="00BF3573" w:rsidRDefault="00BF3573" w:rsidP="00D807BE">
      <w:pPr>
        <w:pStyle w:val="ListParagraph"/>
        <w:numPr>
          <w:ilvl w:val="0"/>
          <w:numId w:val="47"/>
        </w:numPr>
        <w:rPr>
          <w:b/>
          <w:bCs/>
        </w:rPr>
      </w:pPr>
      <w:r>
        <w:rPr>
          <w:b/>
          <w:bCs/>
        </w:rPr>
        <w:t>Skenario Lihat Message</w:t>
      </w:r>
    </w:p>
    <w:tbl>
      <w:tblPr>
        <w:tblStyle w:val="TableGrid"/>
        <w:tblW w:w="0" w:type="auto"/>
        <w:tblInd w:w="2160" w:type="dxa"/>
        <w:tblLook w:val="04A0" w:firstRow="1" w:lastRow="0" w:firstColumn="1" w:lastColumn="0" w:noHBand="0" w:noVBand="1"/>
      </w:tblPr>
      <w:tblGrid>
        <w:gridCol w:w="2797"/>
        <w:gridCol w:w="2970"/>
      </w:tblGrid>
      <w:tr w:rsidR="00F40CFC" w14:paraId="1DAC8A62" w14:textId="77777777" w:rsidTr="003F3CC9">
        <w:tc>
          <w:tcPr>
            <w:tcW w:w="2797" w:type="dxa"/>
          </w:tcPr>
          <w:p w14:paraId="19E35E2B" w14:textId="77777777" w:rsidR="00F40CFC" w:rsidRDefault="00F40CFC" w:rsidP="003F3CC9">
            <w:pPr>
              <w:rPr>
                <w:b/>
                <w:bCs/>
              </w:rPr>
            </w:pPr>
            <w:r>
              <w:rPr>
                <w:b/>
                <w:bCs/>
              </w:rPr>
              <w:t>Nama Use Case</w:t>
            </w:r>
          </w:p>
        </w:tc>
        <w:tc>
          <w:tcPr>
            <w:tcW w:w="2970" w:type="dxa"/>
          </w:tcPr>
          <w:p w14:paraId="42A060C0" w14:textId="360C3EB2" w:rsidR="00F40CFC" w:rsidRPr="00841B4F" w:rsidRDefault="00F40CFC" w:rsidP="003F3CC9">
            <w:r>
              <w:t>Lihat Message</w:t>
            </w:r>
          </w:p>
        </w:tc>
      </w:tr>
      <w:tr w:rsidR="00F40CFC" w14:paraId="469BCED3" w14:textId="77777777" w:rsidTr="003F3CC9">
        <w:tc>
          <w:tcPr>
            <w:tcW w:w="2797" w:type="dxa"/>
          </w:tcPr>
          <w:p w14:paraId="7F4582E7" w14:textId="77777777" w:rsidR="00F40CFC" w:rsidRDefault="00F40CFC" w:rsidP="003F3CC9">
            <w:pPr>
              <w:rPr>
                <w:b/>
                <w:bCs/>
              </w:rPr>
            </w:pPr>
            <w:r>
              <w:rPr>
                <w:b/>
                <w:bCs/>
              </w:rPr>
              <w:t>Deskripsi</w:t>
            </w:r>
          </w:p>
        </w:tc>
        <w:tc>
          <w:tcPr>
            <w:tcW w:w="2970" w:type="dxa"/>
          </w:tcPr>
          <w:p w14:paraId="28BBC5B1" w14:textId="142B99A2" w:rsidR="00F40CFC" w:rsidRPr="00841B4F" w:rsidRDefault="00F40CFC" w:rsidP="003F3CC9">
            <w:r w:rsidRPr="00841B4F">
              <w:t>Me</w:t>
            </w:r>
            <w:r>
              <w:t>lihat data message yang telah terdaftar dalam sistem</w:t>
            </w:r>
          </w:p>
        </w:tc>
      </w:tr>
      <w:tr w:rsidR="00F40CFC" w14:paraId="15C19470" w14:textId="77777777" w:rsidTr="003F3CC9">
        <w:tc>
          <w:tcPr>
            <w:tcW w:w="2797" w:type="dxa"/>
          </w:tcPr>
          <w:p w14:paraId="625A3EFB" w14:textId="77777777" w:rsidR="00F40CFC" w:rsidRDefault="00F40CFC" w:rsidP="003F3CC9">
            <w:pPr>
              <w:rPr>
                <w:b/>
                <w:bCs/>
              </w:rPr>
            </w:pPr>
            <w:r>
              <w:rPr>
                <w:b/>
                <w:bCs/>
              </w:rPr>
              <w:t>Aktor</w:t>
            </w:r>
          </w:p>
        </w:tc>
        <w:tc>
          <w:tcPr>
            <w:tcW w:w="2970" w:type="dxa"/>
          </w:tcPr>
          <w:p w14:paraId="3B2F0437" w14:textId="0ECE162C" w:rsidR="00F40CFC" w:rsidRPr="00841B4F" w:rsidRDefault="00F40CFC" w:rsidP="003F3CC9">
            <w:pPr>
              <w:jc w:val="left"/>
            </w:pPr>
            <w:r w:rsidRPr="00841B4F">
              <w:t>Admin</w:t>
            </w:r>
            <w:r>
              <w:t xml:space="preserve"> </w:t>
            </w:r>
          </w:p>
        </w:tc>
      </w:tr>
      <w:tr w:rsidR="00F40CFC" w14:paraId="098F0E06" w14:textId="77777777" w:rsidTr="003F3CC9">
        <w:tc>
          <w:tcPr>
            <w:tcW w:w="2797" w:type="dxa"/>
          </w:tcPr>
          <w:p w14:paraId="3E685A17" w14:textId="77777777" w:rsidR="00F40CFC" w:rsidRDefault="00F40CFC" w:rsidP="003F3CC9">
            <w:pPr>
              <w:rPr>
                <w:b/>
                <w:bCs/>
              </w:rPr>
            </w:pPr>
            <w:r>
              <w:rPr>
                <w:b/>
                <w:bCs/>
              </w:rPr>
              <w:t>Triggers</w:t>
            </w:r>
          </w:p>
        </w:tc>
        <w:tc>
          <w:tcPr>
            <w:tcW w:w="2970" w:type="dxa"/>
          </w:tcPr>
          <w:p w14:paraId="4454F02F" w14:textId="63B02ADD" w:rsidR="00F40CFC" w:rsidRPr="00841B4F" w:rsidRDefault="00F40CFC" w:rsidP="003F3CC9">
            <w:pPr>
              <w:jc w:val="left"/>
            </w:pPr>
            <w:r w:rsidRPr="00841B4F">
              <w:t xml:space="preserve">Aktor ingin </w:t>
            </w:r>
            <w:r>
              <w:t xml:space="preserve">melihat data </w:t>
            </w:r>
            <w:r w:rsidR="0043327C">
              <w:t>message</w:t>
            </w:r>
            <w:r>
              <w:t xml:space="preserve"> yang terdaftar dalam sistem</w:t>
            </w:r>
          </w:p>
        </w:tc>
      </w:tr>
      <w:tr w:rsidR="00F40CFC" w14:paraId="53C0A184" w14:textId="77777777" w:rsidTr="003F3CC9">
        <w:tc>
          <w:tcPr>
            <w:tcW w:w="2797" w:type="dxa"/>
          </w:tcPr>
          <w:p w14:paraId="5019B294" w14:textId="77777777" w:rsidR="00F40CFC" w:rsidRDefault="00F40CFC" w:rsidP="003F3CC9">
            <w:pPr>
              <w:rPr>
                <w:b/>
                <w:bCs/>
              </w:rPr>
            </w:pPr>
            <w:r>
              <w:rPr>
                <w:b/>
                <w:bCs/>
              </w:rPr>
              <w:t>Pre-Condition</w:t>
            </w:r>
          </w:p>
        </w:tc>
        <w:tc>
          <w:tcPr>
            <w:tcW w:w="2970" w:type="dxa"/>
          </w:tcPr>
          <w:p w14:paraId="04E4ACAA" w14:textId="38530ECE" w:rsidR="00F40CFC" w:rsidRPr="00841B4F" w:rsidRDefault="00F40CFC" w:rsidP="003F3CC9">
            <w:pPr>
              <w:jc w:val="left"/>
            </w:pPr>
            <w:r w:rsidRPr="00841B4F">
              <w:t xml:space="preserve">Data </w:t>
            </w:r>
            <w:r w:rsidR="0043327C">
              <w:t>message</w:t>
            </w:r>
            <w:r>
              <w:t xml:space="preserve"> belum ditampilkan</w:t>
            </w:r>
          </w:p>
        </w:tc>
      </w:tr>
      <w:tr w:rsidR="00F40CFC" w14:paraId="75E724E2" w14:textId="77777777" w:rsidTr="003F3CC9">
        <w:tc>
          <w:tcPr>
            <w:tcW w:w="2797" w:type="dxa"/>
          </w:tcPr>
          <w:p w14:paraId="200121CB" w14:textId="77777777" w:rsidR="00F40CFC" w:rsidRDefault="00F40CFC" w:rsidP="003F3CC9">
            <w:pPr>
              <w:rPr>
                <w:b/>
                <w:bCs/>
              </w:rPr>
            </w:pPr>
            <w:r>
              <w:rPr>
                <w:b/>
                <w:bCs/>
              </w:rPr>
              <w:t>Post-Condition</w:t>
            </w:r>
          </w:p>
        </w:tc>
        <w:tc>
          <w:tcPr>
            <w:tcW w:w="2970" w:type="dxa"/>
          </w:tcPr>
          <w:p w14:paraId="667A1E3E" w14:textId="78FC57D4" w:rsidR="00F40CFC" w:rsidRPr="00841B4F" w:rsidRDefault="00F40CFC" w:rsidP="003F3CC9">
            <w:pPr>
              <w:jc w:val="left"/>
            </w:pPr>
            <w:r w:rsidRPr="00841B4F">
              <w:t xml:space="preserve">Data </w:t>
            </w:r>
            <w:r w:rsidR="0043327C">
              <w:t>message</w:t>
            </w:r>
            <w:r>
              <w:t xml:space="preserve"> telah ditampilkan</w:t>
            </w:r>
          </w:p>
        </w:tc>
      </w:tr>
      <w:tr w:rsidR="00F40CFC" w14:paraId="19F6FF33" w14:textId="77777777" w:rsidTr="003F3CC9">
        <w:tc>
          <w:tcPr>
            <w:tcW w:w="2797" w:type="dxa"/>
          </w:tcPr>
          <w:p w14:paraId="3F7EF5AD" w14:textId="77777777" w:rsidR="00F40CFC" w:rsidRDefault="00F40CFC" w:rsidP="003F3CC9">
            <w:pPr>
              <w:jc w:val="center"/>
              <w:rPr>
                <w:b/>
                <w:bCs/>
              </w:rPr>
            </w:pPr>
            <w:r>
              <w:rPr>
                <w:b/>
                <w:bCs/>
              </w:rPr>
              <w:t>Admin</w:t>
            </w:r>
          </w:p>
        </w:tc>
        <w:tc>
          <w:tcPr>
            <w:tcW w:w="2970" w:type="dxa"/>
          </w:tcPr>
          <w:p w14:paraId="04A3C631" w14:textId="77777777" w:rsidR="00F40CFC" w:rsidRDefault="00F40CFC" w:rsidP="003F3CC9">
            <w:pPr>
              <w:jc w:val="center"/>
              <w:rPr>
                <w:b/>
                <w:bCs/>
              </w:rPr>
            </w:pPr>
            <w:r>
              <w:rPr>
                <w:b/>
                <w:bCs/>
              </w:rPr>
              <w:t>Sistem</w:t>
            </w:r>
          </w:p>
        </w:tc>
      </w:tr>
      <w:tr w:rsidR="00F40CFC" w14:paraId="757B5DFB" w14:textId="77777777" w:rsidTr="003F3CC9">
        <w:tc>
          <w:tcPr>
            <w:tcW w:w="5767" w:type="dxa"/>
            <w:gridSpan w:val="2"/>
            <w:shd w:val="clear" w:color="auto" w:fill="D0CECE" w:themeFill="background2" w:themeFillShade="E6"/>
          </w:tcPr>
          <w:p w14:paraId="33A90040" w14:textId="77777777" w:rsidR="00F40CFC" w:rsidRDefault="00F40CFC" w:rsidP="003F3CC9">
            <w:pPr>
              <w:jc w:val="center"/>
              <w:rPr>
                <w:b/>
                <w:bCs/>
              </w:rPr>
            </w:pPr>
            <w:r>
              <w:rPr>
                <w:b/>
                <w:bCs/>
              </w:rPr>
              <w:t>Skenario Normal</w:t>
            </w:r>
          </w:p>
        </w:tc>
      </w:tr>
      <w:tr w:rsidR="00F40CFC" w14:paraId="12E46538" w14:textId="77777777" w:rsidTr="003F3CC9">
        <w:tc>
          <w:tcPr>
            <w:tcW w:w="2797" w:type="dxa"/>
          </w:tcPr>
          <w:p w14:paraId="18D15202" w14:textId="77777777" w:rsidR="00F40CFC" w:rsidRPr="00CE16DF" w:rsidRDefault="00F40CFC" w:rsidP="00D807BE">
            <w:pPr>
              <w:pStyle w:val="ListParagraph"/>
              <w:numPr>
                <w:ilvl w:val="0"/>
                <w:numId w:val="57"/>
              </w:numPr>
              <w:jc w:val="left"/>
            </w:pPr>
            <w:r w:rsidRPr="00E84C83">
              <w:t>Memilih menu “</w:t>
            </w:r>
            <w:r>
              <w:t>Contact</w:t>
            </w:r>
            <w:r w:rsidRPr="00E84C83">
              <w:t>” pada bar navigasi</w:t>
            </w:r>
          </w:p>
        </w:tc>
        <w:tc>
          <w:tcPr>
            <w:tcW w:w="2970" w:type="dxa"/>
          </w:tcPr>
          <w:p w14:paraId="3143D8E4" w14:textId="77777777" w:rsidR="00F40CFC" w:rsidRDefault="00F40CFC" w:rsidP="003F3CC9">
            <w:pPr>
              <w:rPr>
                <w:b/>
                <w:bCs/>
              </w:rPr>
            </w:pPr>
          </w:p>
        </w:tc>
      </w:tr>
      <w:tr w:rsidR="00F40CFC" w14:paraId="72AC3379" w14:textId="77777777" w:rsidTr="003F3CC9">
        <w:tc>
          <w:tcPr>
            <w:tcW w:w="2797" w:type="dxa"/>
          </w:tcPr>
          <w:p w14:paraId="5F0BC645" w14:textId="77777777" w:rsidR="00F40CFC" w:rsidRDefault="00F40CFC" w:rsidP="003F3CC9">
            <w:pPr>
              <w:rPr>
                <w:b/>
                <w:bCs/>
              </w:rPr>
            </w:pPr>
          </w:p>
        </w:tc>
        <w:tc>
          <w:tcPr>
            <w:tcW w:w="2970" w:type="dxa"/>
          </w:tcPr>
          <w:p w14:paraId="61C2365B" w14:textId="5D4821E7" w:rsidR="00F40CFC" w:rsidRPr="00CE16DF" w:rsidRDefault="00F40CFC" w:rsidP="00D807BE">
            <w:pPr>
              <w:pStyle w:val="ListParagraph"/>
              <w:numPr>
                <w:ilvl w:val="0"/>
                <w:numId w:val="57"/>
              </w:numPr>
              <w:ind w:left="312" w:hanging="284"/>
              <w:jc w:val="left"/>
            </w:pPr>
            <w:r w:rsidRPr="00E84C83">
              <w:t>Menampilkan seluruh</w:t>
            </w:r>
            <w:r w:rsidR="0043327C">
              <w:t xml:space="preserve"> message yang telah dikirim oleh </w:t>
            </w:r>
            <w:proofErr w:type="gramStart"/>
            <w:r w:rsidR="0043327C">
              <w:t xml:space="preserve">pengunjung </w:t>
            </w:r>
            <w:r w:rsidRPr="00E84C83">
              <w:t xml:space="preserve"> </w:t>
            </w:r>
            <w:r w:rsidR="0043327C">
              <w:t>yang</w:t>
            </w:r>
            <w:proofErr w:type="gramEnd"/>
            <w:r w:rsidR="0043327C">
              <w:t xml:space="preserve"> </w:t>
            </w:r>
            <w:r w:rsidRPr="00E84C83">
              <w:t>ter</w:t>
            </w:r>
            <w:r w:rsidR="0043327C">
              <w:t>simpan</w:t>
            </w:r>
            <w:r w:rsidRPr="00E84C83">
              <w:t xml:space="preserve"> dalam sistem</w:t>
            </w:r>
          </w:p>
        </w:tc>
      </w:tr>
      <w:tr w:rsidR="00F40CFC" w14:paraId="35EBF458" w14:textId="77777777" w:rsidTr="003F3CC9">
        <w:tc>
          <w:tcPr>
            <w:tcW w:w="2797" w:type="dxa"/>
          </w:tcPr>
          <w:p w14:paraId="533F90CF" w14:textId="10079B59" w:rsidR="00F40CFC" w:rsidRPr="00CE16DF" w:rsidRDefault="00F40CFC" w:rsidP="00D807BE">
            <w:pPr>
              <w:pStyle w:val="ListParagraph"/>
              <w:numPr>
                <w:ilvl w:val="0"/>
                <w:numId w:val="57"/>
              </w:numPr>
              <w:ind w:left="427" w:hanging="426"/>
              <w:jc w:val="left"/>
            </w:pPr>
            <w:r w:rsidRPr="00CE16DF">
              <w:lastRenderedPageBreak/>
              <w:t>Me</w:t>
            </w:r>
            <w:r>
              <w:t xml:space="preserve">lihat </w:t>
            </w:r>
            <w:r w:rsidR="0043327C">
              <w:t>Message</w:t>
            </w:r>
          </w:p>
        </w:tc>
        <w:tc>
          <w:tcPr>
            <w:tcW w:w="2970" w:type="dxa"/>
          </w:tcPr>
          <w:p w14:paraId="48A325BF" w14:textId="77777777" w:rsidR="00F40CFC" w:rsidRPr="00CE16DF" w:rsidRDefault="00F40CFC" w:rsidP="003F3CC9">
            <w:pPr>
              <w:jc w:val="left"/>
            </w:pPr>
          </w:p>
        </w:tc>
      </w:tr>
      <w:tr w:rsidR="00F40CFC" w14:paraId="62641DA7" w14:textId="77777777" w:rsidTr="003F3CC9">
        <w:tc>
          <w:tcPr>
            <w:tcW w:w="5767" w:type="dxa"/>
            <w:gridSpan w:val="2"/>
            <w:shd w:val="clear" w:color="auto" w:fill="D0CECE" w:themeFill="background2" w:themeFillShade="E6"/>
          </w:tcPr>
          <w:p w14:paraId="38099349" w14:textId="77777777" w:rsidR="00F40CFC" w:rsidRDefault="00F40CFC" w:rsidP="003F3CC9">
            <w:pPr>
              <w:jc w:val="center"/>
              <w:rPr>
                <w:b/>
                <w:bCs/>
              </w:rPr>
            </w:pPr>
            <w:r>
              <w:rPr>
                <w:b/>
                <w:bCs/>
              </w:rPr>
              <w:t>Skenario Alternatif</w:t>
            </w:r>
          </w:p>
        </w:tc>
      </w:tr>
      <w:tr w:rsidR="00F40CFC" w14:paraId="241FAD12" w14:textId="77777777" w:rsidTr="003F3CC9">
        <w:tc>
          <w:tcPr>
            <w:tcW w:w="2797" w:type="dxa"/>
          </w:tcPr>
          <w:p w14:paraId="35D26A1B" w14:textId="77777777" w:rsidR="00F40CFC" w:rsidRDefault="00F40CFC" w:rsidP="003F3CC9">
            <w:pPr>
              <w:rPr>
                <w:b/>
                <w:bCs/>
              </w:rPr>
            </w:pPr>
          </w:p>
        </w:tc>
        <w:tc>
          <w:tcPr>
            <w:tcW w:w="2970" w:type="dxa"/>
          </w:tcPr>
          <w:p w14:paraId="643D70DD" w14:textId="77777777" w:rsidR="00F40CFC" w:rsidRDefault="00F40CFC" w:rsidP="003F3CC9">
            <w:pPr>
              <w:rPr>
                <w:b/>
                <w:bCs/>
              </w:rPr>
            </w:pPr>
          </w:p>
        </w:tc>
      </w:tr>
      <w:tr w:rsidR="00F40CFC" w14:paraId="323131AF" w14:textId="77777777" w:rsidTr="003F3CC9">
        <w:tc>
          <w:tcPr>
            <w:tcW w:w="2797" w:type="dxa"/>
          </w:tcPr>
          <w:p w14:paraId="6E3F5CC2" w14:textId="77777777" w:rsidR="00F40CFC" w:rsidRDefault="00F40CFC" w:rsidP="003F3CC9">
            <w:pPr>
              <w:rPr>
                <w:b/>
                <w:bCs/>
              </w:rPr>
            </w:pPr>
          </w:p>
        </w:tc>
        <w:tc>
          <w:tcPr>
            <w:tcW w:w="2970" w:type="dxa"/>
          </w:tcPr>
          <w:p w14:paraId="0FD67AC9" w14:textId="77777777" w:rsidR="00F40CFC" w:rsidRDefault="00F40CFC" w:rsidP="003F3CC9">
            <w:pPr>
              <w:rPr>
                <w:b/>
                <w:bCs/>
              </w:rPr>
            </w:pPr>
          </w:p>
        </w:tc>
      </w:tr>
      <w:tr w:rsidR="00F40CFC" w14:paraId="0C85C459" w14:textId="77777777" w:rsidTr="003F3CC9">
        <w:tc>
          <w:tcPr>
            <w:tcW w:w="5767" w:type="dxa"/>
            <w:gridSpan w:val="2"/>
            <w:shd w:val="clear" w:color="auto" w:fill="D0CECE" w:themeFill="background2" w:themeFillShade="E6"/>
          </w:tcPr>
          <w:p w14:paraId="244BD70D" w14:textId="77777777" w:rsidR="00F40CFC" w:rsidRDefault="00F40CFC" w:rsidP="003F3CC9">
            <w:pPr>
              <w:jc w:val="center"/>
              <w:rPr>
                <w:b/>
                <w:bCs/>
              </w:rPr>
            </w:pPr>
            <w:r>
              <w:rPr>
                <w:b/>
                <w:bCs/>
              </w:rPr>
              <w:t>Skenario Exception</w:t>
            </w:r>
          </w:p>
        </w:tc>
      </w:tr>
      <w:tr w:rsidR="00F40CFC" w14:paraId="3F48021D" w14:textId="77777777" w:rsidTr="003F3CC9">
        <w:tc>
          <w:tcPr>
            <w:tcW w:w="2797" w:type="dxa"/>
          </w:tcPr>
          <w:p w14:paraId="02CA4DC6" w14:textId="77777777" w:rsidR="00F40CFC" w:rsidRDefault="00F40CFC" w:rsidP="003F3CC9">
            <w:pPr>
              <w:jc w:val="left"/>
              <w:rPr>
                <w:b/>
                <w:bCs/>
              </w:rPr>
            </w:pPr>
          </w:p>
        </w:tc>
        <w:tc>
          <w:tcPr>
            <w:tcW w:w="2970" w:type="dxa"/>
          </w:tcPr>
          <w:p w14:paraId="26164454" w14:textId="77777777" w:rsidR="00F40CFC" w:rsidRDefault="00F40CFC" w:rsidP="003F3CC9">
            <w:pPr>
              <w:rPr>
                <w:b/>
                <w:bCs/>
              </w:rPr>
            </w:pPr>
          </w:p>
        </w:tc>
      </w:tr>
    </w:tbl>
    <w:p w14:paraId="5EB58608" w14:textId="77777777" w:rsidR="00F40CFC" w:rsidRPr="00F40CFC" w:rsidRDefault="00F40CFC" w:rsidP="00F40CFC">
      <w:pPr>
        <w:ind w:left="2160"/>
        <w:rPr>
          <w:b/>
          <w:bCs/>
        </w:rPr>
      </w:pPr>
    </w:p>
    <w:p w14:paraId="421AD2D7" w14:textId="0EDF6A92" w:rsidR="00BF3573" w:rsidRDefault="00BF3573" w:rsidP="00D807BE">
      <w:pPr>
        <w:pStyle w:val="ListParagraph"/>
        <w:numPr>
          <w:ilvl w:val="0"/>
          <w:numId w:val="47"/>
        </w:numPr>
        <w:rPr>
          <w:b/>
          <w:bCs/>
        </w:rPr>
      </w:pPr>
      <w:r>
        <w:rPr>
          <w:b/>
          <w:bCs/>
        </w:rPr>
        <w:t>Skenario Update Status Message</w:t>
      </w:r>
    </w:p>
    <w:tbl>
      <w:tblPr>
        <w:tblStyle w:val="TableGrid"/>
        <w:tblW w:w="0" w:type="auto"/>
        <w:tblInd w:w="2160" w:type="dxa"/>
        <w:tblLook w:val="04A0" w:firstRow="1" w:lastRow="0" w:firstColumn="1" w:lastColumn="0" w:noHBand="0" w:noVBand="1"/>
      </w:tblPr>
      <w:tblGrid>
        <w:gridCol w:w="2797"/>
        <w:gridCol w:w="2970"/>
      </w:tblGrid>
      <w:tr w:rsidR="0043327C" w14:paraId="18342212" w14:textId="77777777" w:rsidTr="003F3CC9">
        <w:tc>
          <w:tcPr>
            <w:tcW w:w="2797" w:type="dxa"/>
          </w:tcPr>
          <w:p w14:paraId="76DA9E75" w14:textId="77777777" w:rsidR="0043327C" w:rsidRDefault="0043327C" w:rsidP="003F3CC9">
            <w:pPr>
              <w:rPr>
                <w:b/>
                <w:bCs/>
              </w:rPr>
            </w:pPr>
            <w:r>
              <w:rPr>
                <w:b/>
                <w:bCs/>
              </w:rPr>
              <w:t>Nama Use Case</w:t>
            </w:r>
          </w:p>
        </w:tc>
        <w:tc>
          <w:tcPr>
            <w:tcW w:w="2970" w:type="dxa"/>
          </w:tcPr>
          <w:p w14:paraId="3BFDF1DB" w14:textId="4961E741" w:rsidR="0043327C" w:rsidRPr="00841B4F" w:rsidRDefault="0043327C" w:rsidP="003F3CC9">
            <w:r>
              <w:t>Lihat Status Message</w:t>
            </w:r>
          </w:p>
        </w:tc>
      </w:tr>
      <w:tr w:rsidR="0043327C" w14:paraId="087EA92C" w14:textId="77777777" w:rsidTr="003F3CC9">
        <w:tc>
          <w:tcPr>
            <w:tcW w:w="2797" w:type="dxa"/>
          </w:tcPr>
          <w:p w14:paraId="230BD945" w14:textId="77777777" w:rsidR="0043327C" w:rsidRDefault="0043327C" w:rsidP="003F3CC9">
            <w:pPr>
              <w:rPr>
                <w:b/>
                <w:bCs/>
              </w:rPr>
            </w:pPr>
            <w:r>
              <w:rPr>
                <w:b/>
                <w:bCs/>
              </w:rPr>
              <w:t>Deskripsi</w:t>
            </w:r>
          </w:p>
        </w:tc>
        <w:tc>
          <w:tcPr>
            <w:tcW w:w="2970" w:type="dxa"/>
          </w:tcPr>
          <w:p w14:paraId="189ADF8B" w14:textId="77777777" w:rsidR="0043327C" w:rsidRPr="00841B4F" w:rsidRDefault="0043327C" w:rsidP="003F3CC9">
            <w:r w:rsidRPr="00841B4F">
              <w:t>Me</w:t>
            </w:r>
            <w:r>
              <w:t>lihat data contact yang telah terdaftar dalam sistem</w:t>
            </w:r>
          </w:p>
        </w:tc>
      </w:tr>
      <w:tr w:rsidR="0043327C" w14:paraId="4595BC2E" w14:textId="77777777" w:rsidTr="003F3CC9">
        <w:tc>
          <w:tcPr>
            <w:tcW w:w="2797" w:type="dxa"/>
          </w:tcPr>
          <w:p w14:paraId="7E2CB002" w14:textId="77777777" w:rsidR="0043327C" w:rsidRDefault="0043327C" w:rsidP="003F3CC9">
            <w:pPr>
              <w:rPr>
                <w:b/>
                <w:bCs/>
              </w:rPr>
            </w:pPr>
            <w:r>
              <w:rPr>
                <w:b/>
                <w:bCs/>
              </w:rPr>
              <w:t>Aktor</w:t>
            </w:r>
          </w:p>
        </w:tc>
        <w:tc>
          <w:tcPr>
            <w:tcW w:w="2970" w:type="dxa"/>
          </w:tcPr>
          <w:p w14:paraId="13693151" w14:textId="77777777" w:rsidR="0043327C" w:rsidRPr="00841B4F" w:rsidRDefault="0043327C" w:rsidP="003F3CC9">
            <w:pPr>
              <w:jc w:val="left"/>
            </w:pPr>
            <w:r w:rsidRPr="00841B4F">
              <w:t>Admin</w:t>
            </w:r>
            <w:r>
              <w:t xml:space="preserve"> &amp; Pengunjung Website</w:t>
            </w:r>
          </w:p>
        </w:tc>
      </w:tr>
      <w:tr w:rsidR="0043327C" w14:paraId="322068CF" w14:textId="77777777" w:rsidTr="003F3CC9">
        <w:tc>
          <w:tcPr>
            <w:tcW w:w="2797" w:type="dxa"/>
          </w:tcPr>
          <w:p w14:paraId="1C60FCB1" w14:textId="77777777" w:rsidR="0043327C" w:rsidRDefault="0043327C" w:rsidP="003F3CC9">
            <w:pPr>
              <w:rPr>
                <w:b/>
                <w:bCs/>
              </w:rPr>
            </w:pPr>
            <w:r>
              <w:rPr>
                <w:b/>
                <w:bCs/>
              </w:rPr>
              <w:t>Triggers</w:t>
            </w:r>
          </w:p>
        </w:tc>
        <w:tc>
          <w:tcPr>
            <w:tcW w:w="2970" w:type="dxa"/>
          </w:tcPr>
          <w:p w14:paraId="4FCACCD2" w14:textId="77777777" w:rsidR="0043327C" w:rsidRPr="00841B4F" w:rsidRDefault="0043327C" w:rsidP="003F3CC9">
            <w:pPr>
              <w:jc w:val="left"/>
            </w:pPr>
            <w:r w:rsidRPr="00841B4F">
              <w:t xml:space="preserve">Aktor ingin </w:t>
            </w:r>
            <w:r>
              <w:t>melihat data contact yang terdaftar dalam sistem</w:t>
            </w:r>
          </w:p>
        </w:tc>
      </w:tr>
      <w:tr w:rsidR="0043327C" w14:paraId="0DE1EBDA" w14:textId="77777777" w:rsidTr="003F3CC9">
        <w:tc>
          <w:tcPr>
            <w:tcW w:w="2797" w:type="dxa"/>
          </w:tcPr>
          <w:p w14:paraId="2061A2D8" w14:textId="77777777" w:rsidR="0043327C" w:rsidRDefault="0043327C" w:rsidP="003F3CC9">
            <w:pPr>
              <w:rPr>
                <w:b/>
                <w:bCs/>
              </w:rPr>
            </w:pPr>
            <w:r>
              <w:rPr>
                <w:b/>
                <w:bCs/>
              </w:rPr>
              <w:t>Pre-Condition</w:t>
            </w:r>
          </w:p>
        </w:tc>
        <w:tc>
          <w:tcPr>
            <w:tcW w:w="2970" w:type="dxa"/>
          </w:tcPr>
          <w:p w14:paraId="5CB1038C" w14:textId="77777777" w:rsidR="0043327C" w:rsidRPr="00841B4F" w:rsidRDefault="0043327C" w:rsidP="003F3CC9">
            <w:pPr>
              <w:jc w:val="left"/>
            </w:pPr>
            <w:r w:rsidRPr="00841B4F">
              <w:t xml:space="preserve">Data </w:t>
            </w:r>
            <w:r>
              <w:t>contact belum ditampilkan</w:t>
            </w:r>
          </w:p>
        </w:tc>
      </w:tr>
      <w:tr w:rsidR="0043327C" w14:paraId="4ADC4E80" w14:textId="77777777" w:rsidTr="003F3CC9">
        <w:tc>
          <w:tcPr>
            <w:tcW w:w="2797" w:type="dxa"/>
          </w:tcPr>
          <w:p w14:paraId="2F21C371" w14:textId="77777777" w:rsidR="0043327C" w:rsidRDefault="0043327C" w:rsidP="003F3CC9">
            <w:pPr>
              <w:rPr>
                <w:b/>
                <w:bCs/>
              </w:rPr>
            </w:pPr>
            <w:r>
              <w:rPr>
                <w:b/>
                <w:bCs/>
              </w:rPr>
              <w:t>Post-Condition</w:t>
            </w:r>
          </w:p>
        </w:tc>
        <w:tc>
          <w:tcPr>
            <w:tcW w:w="2970" w:type="dxa"/>
          </w:tcPr>
          <w:p w14:paraId="3D539733" w14:textId="77777777" w:rsidR="0043327C" w:rsidRPr="00841B4F" w:rsidRDefault="0043327C" w:rsidP="003F3CC9">
            <w:pPr>
              <w:jc w:val="left"/>
            </w:pPr>
            <w:r w:rsidRPr="00841B4F">
              <w:t xml:space="preserve">Data </w:t>
            </w:r>
            <w:r>
              <w:t>contact telah ditampilkan</w:t>
            </w:r>
          </w:p>
        </w:tc>
      </w:tr>
      <w:tr w:rsidR="0043327C" w14:paraId="248CFD0A" w14:textId="77777777" w:rsidTr="003F3CC9">
        <w:tc>
          <w:tcPr>
            <w:tcW w:w="2797" w:type="dxa"/>
          </w:tcPr>
          <w:p w14:paraId="00BC6F94" w14:textId="77777777" w:rsidR="0043327C" w:rsidRDefault="0043327C" w:rsidP="003F3CC9">
            <w:pPr>
              <w:jc w:val="center"/>
              <w:rPr>
                <w:b/>
                <w:bCs/>
              </w:rPr>
            </w:pPr>
            <w:r>
              <w:rPr>
                <w:b/>
                <w:bCs/>
              </w:rPr>
              <w:t>Admin</w:t>
            </w:r>
          </w:p>
        </w:tc>
        <w:tc>
          <w:tcPr>
            <w:tcW w:w="2970" w:type="dxa"/>
          </w:tcPr>
          <w:p w14:paraId="58112388" w14:textId="77777777" w:rsidR="0043327C" w:rsidRDefault="0043327C" w:rsidP="003F3CC9">
            <w:pPr>
              <w:jc w:val="center"/>
              <w:rPr>
                <w:b/>
                <w:bCs/>
              </w:rPr>
            </w:pPr>
            <w:r>
              <w:rPr>
                <w:b/>
                <w:bCs/>
              </w:rPr>
              <w:t>Sistem</w:t>
            </w:r>
          </w:p>
        </w:tc>
      </w:tr>
      <w:tr w:rsidR="0043327C" w14:paraId="18AB9FCF" w14:textId="77777777" w:rsidTr="003F3CC9">
        <w:tc>
          <w:tcPr>
            <w:tcW w:w="5767" w:type="dxa"/>
            <w:gridSpan w:val="2"/>
            <w:shd w:val="clear" w:color="auto" w:fill="D0CECE" w:themeFill="background2" w:themeFillShade="E6"/>
          </w:tcPr>
          <w:p w14:paraId="4FD42566" w14:textId="77777777" w:rsidR="0043327C" w:rsidRDefault="0043327C" w:rsidP="003F3CC9">
            <w:pPr>
              <w:jc w:val="center"/>
              <w:rPr>
                <w:b/>
                <w:bCs/>
              </w:rPr>
            </w:pPr>
            <w:r>
              <w:rPr>
                <w:b/>
                <w:bCs/>
              </w:rPr>
              <w:t>Skenario Normal</w:t>
            </w:r>
          </w:p>
        </w:tc>
      </w:tr>
      <w:tr w:rsidR="0043327C" w14:paraId="0B36D751" w14:textId="77777777" w:rsidTr="003F3CC9">
        <w:tc>
          <w:tcPr>
            <w:tcW w:w="2797" w:type="dxa"/>
          </w:tcPr>
          <w:p w14:paraId="0B1E954E" w14:textId="77777777" w:rsidR="0043327C" w:rsidRPr="00CE16DF" w:rsidRDefault="0043327C" w:rsidP="00D807BE">
            <w:pPr>
              <w:pStyle w:val="ListParagraph"/>
              <w:numPr>
                <w:ilvl w:val="0"/>
                <w:numId w:val="58"/>
              </w:numPr>
              <w:jc w:val="left"/>
            </w:pPr>
            <w:r w:rsidRPr="00E84C83">
              <w:t>Memilih menu “</w:t>
            </w:r>
            <w:r>
              <w:t>Contact</w:t>
            </w:r>
            <w:r w:rsidRPr="00E84C83">
              <w:t>” pada bar navigasi</w:t>
            </w:r>
          </w:p>
        </w:tc>
        <w:tc>
          <w:tcPr>
            <w:tcW w:w="2970" w:type="dxa"/>
          </w:tcPr>
          <w:p w14:paraId="2F52814B" w14:textId="77777777" w:rsidR="0043327C" w:rsidRDefault="0043327C" w:rsidP="003F3CC9">
            <w:pPr>
              <w:rPr>
                <w:b/>
                <w:bCs/>
              </w:rPr>
            </w:pPr>
          </w:p>
        </w:tc>
      </w:tr>
      <w:tr w:rsidR="0043327C" w14:paraId="409AE22B" w14:textId="77777777" w:rsidTr="003F3CC9">
        <w:tc>
          <w:tcPr>
            <w:tcW w:w="2797" w:type="dxa"/>
          </w:tcPr>
          <w:p w14:paraId="51EEF353" w14:textId="77777777" w:rsidR="0043327C" w:rsidRDefault="0043327C" w:rsidP="003F3CC9">
            <w:pPr>
              <w:rPr>
                <w:b/>
                <w:bCs/>
              </w:rPr>
            </w:pPr>
          </w:p>
        </w:tc>
        <w:tc>
          <w:tcPr>
            <w:tcW w:w="2970" w:type="dxa"/>
          </w:tcPr>
          <w:p w14:paraId="56F99A22" w14:textId="77777777" w:rsidR="0043327C" w:rsidRPr="00CE16DF" w:rsidRDefault="0043327C" w:rsidP="00D807BE">
            <w:pPr>
              <w:pStyle w:val="ListParagraph"/>
              <w:numPr>
                <w:ilvl w:val="0"/>
                <w:numId w:val="58"/>
              </w:numPr>
              <w:ind w:left="312" w:hanging="284"/>
              <w:jc w:val="left"/>
            </w:pPr>
            <w:r w:rsidRPr="00E84C83">
              <w:t xml:space="preserve">Menampilkan seluruh </w:t>
            </w:r>
            <w:r>
              <w:t>informasi contact</w:t>
            </w:r>
            <w:r w:rsidRPr="00E84C83">
              <w:t xml:space="preserve"> yang telah terdaftar dalam sistem</w:t>
            </w:r>
          </w:p>
        </w:tc>
      </w:tr>
      <w:tr w:rsidR="0043327C" w14:paraId="22D08316" w14:textId="77777777" w:rsidTr="003F3CC9">
        <w:tc>
          <w:tcPr>
            <w:tcW w:w="2797" w:type="dxa"/>
          </w:tcPr>
          <w:p w14:paraId="10E360F8" w14:textId="77777777" w:rsidR="0043327C" w:rsidRPr="00CE16DF" w:rsidRDefault="0043327C" w:rsidP="00D807BE">
            <w:pPr>
              <w:pStyle w:val="ListParagraph"/>
              <w:numPr>
                <w:ilvl w:val="0"/>
                <w:numId w:val="58"/>
              </w:numPr>
              <w:ind w:left="427" w:hanging="426"/>
              <w:jc w:val="left"/>
            </w:pPr>
            <w:r w:rsidRPr="00CE16DF">
              <w:t>Me</w:t>
            </w:r>
            <w:r>
              <w:t>lihat Contact</w:t>
            </w:r>
          </w:p>
        </w:tc>
        <w:tc>
          <w:tcPr>
            <w:tcW w:w="2970" w:type="dxa"/>
          </w:tcPr>
          <w:p w14:paraId="7E0BB94C" w14:textId="77777777" w:rsidR="0043327C" w:rsidRPr="00CE16DF" w:rsidRDefault="0043327C" w:rsidP="003F3CC9">
            <w:pPr>
              <w:jc w:val="left"/>
            </w:pPr>
          </w:p>
        </w:tc>
      </w:tr>
      <w:tr w:rsidR="0043327C" w14:paraId="53DD03C4" w14:textId="77777777" w:rsidTr="003F3CC9">
        <w:tc>
          <w:tcPr>
            <w:tcW w:w="5767" w:type="dxa"/>
            <w:gridSpan w:val="2"/>
            <w:shd w:val="clear" w:color="auto" w:fill="D0CECE" w:themeFill="background2" w:themeFillShade="E6"/>
          </w:tcPr>
          <w:p w14:paraId="34419AD1" w14:textId="77777777" w:rsidR="0043327C" w:rsidRDefault="0043327C" w:rsidP="003F3CC9">
            <w:pPr>
              <w:jc w:val="center"/>
              <w:rPr>
                <w:b/>
                <w:bCs/>
              </w:rPr>
            </w:pPr>
            <w:r>
              <w:rPr>
                <w:b/>
                <w:bCs/>
              </w:rPr>
              <w:lastRenderedPageBreak/>
              <w:t>Skenario Alternatif</w:t>
            </w:r>
          </w:p>
        </w:tc>
      </w:tr>
      <w:tr w:rsidR="0043327C" w14:paraId="78DB3A11" w14:textId="77777777" w:rsidTr="003F3CC9">
        <w:tc>
          <w:tcPr>
            <w:tcW w:w="2797" w:type="dxa"/>
          </w:tcPr>
          <w:p w14:paraId="60E646C0" w14:textId="77777777" w:rsidR="0043327C" w:rsidRDefault="0043327C" w:rsidP="003F3CC9">
            <w:pPr>
              <w:rPr>
                <w:b/>
                <w:bCs/>
              </w:rPr>
            </w:pPr>
          </w:p>
        </w:tc>
        <w:tc>
          <w:tcPr>
            <w:tcW w:w="2970" w:type="dxa"/>
          </w:tcPr>
          <w:p w14:paraId="7D3517B3" w14:textId="77777777" w:rsidR="0043327C" w:rsidRDefault="0043327C" w:rsidP="003F3CC9">
            <w:pPr>
              <w:rPr>
                <w:b/>
                <w:bCs/>
              </w:rPr>
            </w:pPr>
          </w:p>
        </w:tc>
      </w:tr>
      <w:tr w:rsidR="0043327C" w14:paraId="4497048D" w14:textId="77777777" w:rsidTr="003F3CC9">
        <w:tc>
          <w:tcPr>
            <w:tcW w:w="2797" w:type="dxa"/>
          </w:tcPr>
          <w:p w14:paraId="0D4F8AC0" w14:textId="77777777" w:rsidR="0043327C" w:rsidRDefault="0043327C" w:rsidP="003F3CC9">
            <w:pPr>
              <w:rPr>
                <w:b/>
                <w:bCs/>
              </w:rPr>
            </w:pPr>
          </w:p>
        </w:tc>
        <w:tc>
          <w:tcPr>
            <w:tcW w:w="2970" w:type="dxa"/>
          </w:tcPr>
          <w:p w14:paraId="3F8AA2DE" w14:textId="77777777" w:rsidR="0043327C" w:rsidRDefault="0043327C" w:rsidP="003F3CC9">
            <w:pPr>
              <w:rPr>
                <w:b/>
                <w:bCs/>
              </w:rPr>
            </w:pPr>
          </w:p>
        </w:tc>
      </w:tr>
      <w:tr w:rsidR="0043327C" w14:paraId="565D886A" w14:textId="77777777" w:rsidTr="003F3CC9">
        <w:tc>
          <w:tcPr>
            <w:tcW w:w="5767" w:type="dxa"/>
            <w:gridSpan w:val="2"/>
            <w:shd w:val="clear" w:color="auto" w:fill="D0CECE" w:themeFill="background2" w:themeFillShade="E6"/>
          </w:tcPr>
          <w:p w14:paraId="70967042" w14:textId="77777777" w:rsidR="0043327C" w:rsidRDefault="0043327C" w:rsidP="003F3CC9">
            <w:pPr>
              <w:jc w:val="center"/>
              <w:rPr>
                <w:b/>
                <w:bCs/>
              </w:rPr>
            </w:pPr>
            <w:r>
              <w:rPr>
                <w:b/>
                <w:bCs/>
              </w:rPr>
              <w:t>Skenario Exception</w:t>
            </w:r>
          </w:p>
        </w:tc>
      </w:tr>
      <w:tr w:rsidR="0043327C" w14:paraId="426EB472" w14:textId="77777777" w:rsidTr="003F3CC9">
        <w:tc>
          <w:tcPr>
            <w:tcW w:w="2797" w:type="dxa"/>
          </w:tcPr>
          <w:p w14:paraId="5D472ED6" w14:textId="77777777" w:rsidR="0043327C" w:rsidRDefault="0043327C" w:rsidP="003F3CC9">
            <w:pPr>
              <w:jc w:val="left"/>
              <w:rPr>
                <w:b/>
                <w:bCs/>
              </w:rPr>
            </w:pPr>
          </w:p>
        </w:tc>
        <w:tc>
          <w:tcPr>
            <w:tcW w:w="2970" w:type="dxa"/>
          </w:tcPr>
          <w:p w14:paraId="0EDCA9E7" w14:textId="77777777" w:rsidR="0043327C" w:rsidRDefault="0043327C" w:rsidP="003F3CC9">
            <w:pPr>
              <w:rPr>
                <w:b/>
                <w:bCs/>
              </w:rPr>
            </w:pPr>
          </w:p>
        </w:tc>
      </w:tr>
    </w:tbl>
    <w:p w14:paraId="2C081039" w14:textId="77777777" w:rsidR="0043327C" w:rsidRPr="0043327C" w:rsidRDefault="0043327C" w:rsidP="0043327C">
      <w:pPr>
        <w:ind w:left="2160"/>
        <w:rPr>
          <w:b/>
          <w:bCs/>
        </w:rPr>
      </w:pPr>
    </w:p>
    <w:p w14:paraId="1344C9F7" w14:textId="4BF197A8" w:rsidR="00BF3573" w:rsidRDefault="00BF3573" w:rsidP="00D807BE">
      <w:pPr>
        <w:pStyle w:val="ListParagraph"/>
        <w:numPr>
          <w:ilvl w:val="0"/>
          <w:numId w:val="47"/>
        </w:numPr>
        <w:rPr>
          <w:b/>
          <w:bCs/>
        </w:rPr>
      </w:pPr>
      <w:r>
        <w:rPr>
          <w:b/>
          <w:bCs/>
        </w:rPr>
        <w:t>Skenario Hapus Message</w:t>
      </w:r>
    </w:p>
    <w:tbl>
      <w:tblPr>
        <w:tblStyle w:val="TableGrid"/>
        <w:tblW w:w="0" w:type="auto"/>
        <w:tblInd w:w="2160" w:type="dxa"/>
        <w:tblLook w:val="04A0" w:firstRow="1" w:lastRow="0" w:firstColumn="1" w:lastColumn="0" w:noHBand="0" w:noVBand="1"/>
      </w:tblPr>
      <w:tblGrid>
        <w:gridCol w:w="2797"/>
        <w:gridCol w:w="2970"/>
      </w:tblGrid>
      <w:tr w:rsidR="0043327C" w14:paraId="5F2AEFA6" w14:textId="77777777" w:rsidTr="003F3CC9">
        <w:tc>
          <w:tcPr>
            <w:tcW w:w="2797" w:type="dxa"/>
          </w:tcPr>
          <w:p w14:paraId="7636D42F" w14:textId="77777777" w:rsidR="0043327C" w:rsidRDefault="0043327C" w:rsidP="003F3CC9">
            <w:pPr>
              <w:rPr>
                <w:b/>
                <w:bCs/>
              </w:rPr>
            </w:pPr>
            <w:r>
              <w:rPr>
                <w:b/>
                <w:bCs/>
              </w:rPr>
              <w:t>Nama Use Case</w:t>
            </w:r>
          </w:p>
        </w:tc>
        <w:tc>
          <w:tcPr>
            <w:tcW w:w="2970" w:type="dxa"/>
          </w:tcPr>
          <w:p w14:paraId="3076F893" w14:textId="0C580A81" w:rsidR="0043327C" w:rsidRPr="00841B4F" w:rsidRDefault="0043327C" w:rsidP="003F3CC9">
            <w:r>
              <w:t>Hapus Message</w:t>
            </w:r>
          </w:p>
        </w:tc>
      </w:tr>
      <w:tr w:rsidR="0043327C" w14:paraId="74AE6FDB" w14:textId="77777777" w:rsidTr="003F3CC9">
        <w:tc>
          <w:tcPr>
            <w:tcW w:w="2797" w:type="dxa"/>
          </w:tcPr>
          <w:p w14:paraId="0D38A1C1" w14:textId="77777777" w:rsidR="0043327C" w:rsidRDefault="0043327C" w:rsidP="003F3CC9">
            <w:pPr>
              <w:rPr>
                <w:b/>
                <w:bCs/>
              </w:rPr>
            </w:pPr>
            <w:r>
              <w:rPr>
                <w:b/>
                <w:bCs/>
              </w:rPr>
              <w:t>Deskripsi</w:t>
            </w:r>
          </w:p>
        </w:tc>
        <w:tc>
          <w:tcPr>
            <w:tcW w:w="2970" w:type="dxa"/>
          </w:tcPr>
          <w:p w14:paraId="50A2128C" w14:textId="2568F62A" w:rsidR="0043327C" w:rsidRPr="00841B4F" w:rsidRDefault="004A2C63" w:rsidP="003F3CC9">
            <w:r>
              <w:t>Menghapus message dari pengunjung</w:t>
            </w:r>
          </w:p>
        </w:tc>
      </w:tr>
      <w:tr w:rsidR="0043327C" w14:paraId="3C608B67" w14:textId="77777777" w:rsidTr="003F3CC9">
        <w:tc>
          <w:tcPr>
            <w:tcW w:w="2797" w:type="dxa"/>
          </w:tcPr>
          <w:p w14:paraId="63060D15" w14:textId="77777777" w:rsidR="0043327C" w:rsidRDefault="0043327C" w:rsidP="003F3CC9">
            <w:pPr>
              <w:rPr>
                <w:b/>
                <w:bCs/>
              </w:rPr>
            </w:pPr>
            <w:r>
              <w:rPr>
                <w:b/>
                <w:bCs/>
              </w:rPr>
              <w:t>Aktor</w:t>
            </w:r>
          </w:p>
        </w:tc>
        <w:tc>
          <w:tcPr>
            <w:tcW w:w="2970" w:type="dxa"/>
          </w:tcPr>
          <w:p w14:paraId="7A30C773" w14:textId="628D7D30" w:rsidR="0043327C" w:rsidRPr="00841B4F" w:rsidRDefault="0043327C" w:rsidP="003F3CC9">
            <w:pPr>
              <w:jc w:val="left"/>
            </w:pPr>
            <w:r w:rsidRPr="00841B4F">
              <w:t>Admin</w:t>
            </w:r>
          </w:p>
        </w:tc>
      </w:tr>
      <w:tr w:rsidR="0043327C" w14:paraId="11884640" w14:textId="77777777" w:rsidTr="003F3CC9">
        <w:tc>
          <w:tcPr>
            <w:tcW w:w="2797" w:type="dxa"/>
          </w:tcPr>
          <w:p w14:paraId="5ED0B560" w14:textId="77777777" w:rsidR="0043327C" w:rsidRDefault="0043327C" w:rsidP="003F3CC9">
            <w:pPr>
              <w:rPr>
                <w:b/>
                <w:bCs/>
              </w:rPr>
            </w:pPr>
            <w:r>
              <w:rPr>
                <w:b/>
                <w:bCs/>
              </w:rPr>
              <w:t>Triggers</w:t>
            </w:r>
          </w:p>
        </w:tc>
        <w:tc>
          <w:tcPr>
            <w:tcW w:w="2970" w:type="dxa"/>
          </w:tcPr>
          <w:p w14:paraId="07CAFE3E" w14:textId="06E33B5A" w:rsidR="0043327C" w:rsidRPr="00841B4F" w:rsidRDefault="0043327C" w:rsidP="003F3CC9">
            <w:pPr>
              <w:jc w:val="left"/>
            </w:pPr>
            <w:r w:rsidRPr="00841B4F">
              <w:t xml:space="preserve">Aktor ingin </w:t>
            </w:r>
            <w:r w:rsidR="004A2C63">
              <w:t>menghapus data message yang dikirim oleh pengunjung</w:t>
            </w:r>
          </w:p>
        </w:tc>
      </w:tr>
      <w:tr w:rsidR="0043327C" w14:paraId="11E7F5B0" w14:textId="77777777" w:rsidTr="003F3CC9">
        <w:tc>
          <w:tcPr>
            <w:tcW w:w="2797" w:type="dxa"/>
          </w:tcPr>
          <w:p w14:paraId="33FBC1CB" w14:textId="77777777" w:rsidR="0043327C" w:rsidRDefault="0043327C" w:rsidP="003F3CC9">
            <w:pPr>
              <w:rPr>
                <w:b/>
                <w:bCs/>
              </w:rPr>
            </w:pPr>
            <w:r>
              <w:rPr>
                <w:b/>
                <w:bCs/>
              </w:rPr>
              <w:t>Pre-Condition</w:t>
            </w:r>
          </w:p>
        </w:tc>
        <w:tc>
          <w:tcPr>
            <w:tcW w:w="2970" w:type="dxa"/>
          </w:tcPr>
          <w:p w14:paraId="5C465998" w14:textId="72477094" w:rsidR="0043327C" w:rsidRPr="00841B4F" w:rsidRDefault="0043327C" w:rsidP="003F3CC9">
            <w:pPr>
              <w:jc w:val="left"/>
            </w:pPr>
            <w:r w:rsidRPr="00841B4F">
              <w:t xml:space="preserve">Data </w:t>
            </w:r>
            <w:r w:rsidR="004A2C63">
              <w:t>message belum dihapus</w:t>
            </w:r>
          </w:p>
        </w:tc>
      </w:tr>
      <w:tr w:rsidR="0043327C" w14:paraId="59D030E1" w14:textId="77777777" w:rsidTr="003F3CC9">
        <w:tc>
          <w:tcPr>
            <w:tcW w:w="2797" w:type="dxa"/>
          </w:tcPr>
          <w:p w14:paraId="0AC90FC5" w14:textId="77777777" w:rsidR="0043327C" w:rsidRDefault="0043327C" w:rsidP="003F3CC9">
            <w:pPr>
              <w:rPr>
                <w:b/>
                <w:bCs/>
              </w:rPr>
            </w:pPr>
            <w:r>
              <w:rPr>
                <w:b/>
                <w:bCs/>
              </w:rPr>
              <w:t>Post-Condition</w:t>
            </w:r>
          </w:p>
        </w:tc>
        <w:tc>
          <w:tcPr>
            <w:tcW w:w="2970" w:type="dxa"/>
          </w:tcPr>
          <w:p w14:paraId="5E6EC032" w14:textId="71370FB0" w:rsidR="0043327C" w:rsidRPr="00841B4F" w:rsidRDefault="0043327C" w:rsidP="003F3CC9">
            <w:pPr>
              <w:jc w:val="left"/>
            </w:pPr>
            <w:r w:rsidRPr="00841B4F">
              <w:t xml:space="preserve">Data </w:t>
            </w:r>
            <w:r w:rsidR="004A2C63">
              <w:t>message sudah terhapus</w:t>
            </w:r>
          </w:p>
        </w:tc>
      </w:tr>
      <w:tr w:rsidR="0043327C" w14:paraId="45C97EF0" w14:textId="77777777" w:rsidTr="003F3CC9">
        <w:tc>
          <w:tcPr>
            <w:tcW w:w="2797" w:type="dxa"/>
          </w:tcPr>
          <w:p w14:paraId="22F0051A" w14:textId="77777777" w:rsidR="0043327C" w:rsidRDefault="0043327C" w:rsidP="003F3CC9">
            <w:pPr>
              <w:jc w:val="center"/>
              <w:rPr>
                <w:b/>
                <w:bCs/>
              </w:rPr>
            </w:pPr>
            <w:r>
              <w:rPr>
                <w:b/>
                <w:bCs/>
              </w:rPr>
              <w:t>Admin</w:t>
            </w:r>
          </w:p>
        </w:tc>
        <w:tc>
          <w:tcPr>
            <w:tcW w:w="2970" w:type="dxa"/>
          </w:tcPr>
          <w:p w14:paraId="6D00765B" w14:textId="77777777" w:rsidR="0043327C" w:rsidRDefault="0043327C" w:rsidP="003F3CC9">
            <w:pPr>
              <w:jc w:val="center"/>
              <w:rPr>
                <w:b/>
                <w:bCs/>
              </w:rPr>
            </w:pPr>
            <w:r>
              <w:rPr>
                <w:b/>
                <w:bCs/>
              </w:rPr>
              <w:t>Sistem</w:t>
            </w:r>
          </w:p>
        </w:tc>
      </w:tr>
      <w:tr w:rsidR="0043327C" w14:paraId="4AEFAEDE" w14:textId="77777777" w:rsidTr="003F3CC9">
        <w:tc>
          <w:tcPr>
            <w:tcW w:w="5767" w:type="dxa"/>
            <w:gridSpan w:val="2"/>
            <w:shd w:val="clear" w:color="auto" w:fill="D0CECE" w:themeFill="background2" w:themeFillShade="E6"/>
          </w:tcPr>
          <w:p w14:paraId="5E179D05" w14:textId="77777777" w:rsidR="0043327C" w:rsidRDefault="0043327C" w:rsidP="003F3CC9">
            <w:pPr>
              <w:jc w:val="center"/>
              <w:rPr>
                <w:b/>
                <w:bCs/>
              </w:rPr>
            </w:pPr>
            <w:r>
              <w:rPr>
                <w:b/>
                <w:bCs/>
              </w:rPr>
              <w:t>Skenario Normal</w:t>
            </w:r>
          </w:p>
        </w:tc>
      </w:tr>
      <w:tr w:rsidR="0043327C" w14:paraId="0DFDB9F0" w14:textId="77777777" w:rsidTr="003F3CC9">
        <w:tc>
          <w:tcPr>
            <w:tcW w:w="2797" w:type="dxa"/>
          </w:tcPr>
          <w:p w14:paraId="6814639F" w14:textId="17736478" w:rsidR="0043327C" w:rsidRPr="00CE16DF" w:rsidRDefault="0043327C" w:rsidP="00D807BE">
            <w:pPr>
              <w:pStyle w:val="ListParagraph"/>
              <w:numPr>
                <w:ilvl w:val="0"/>
                <w:numId w:val="59"/>
              </w:numPr>
              <w:jc w:val="left"/>
            </w:pPr>
            <w:r w:rsidRPr="00E84C83">
              <w:t>Memilih menu “</w:t>
            </w:r>
            <w:r w:rsidR="004A2C63">
              <w:t>Message” pada halaman admin</w:t>
            </w:r>
          </w:p>
        </w:tc>
        <w:tc>
          <w:tcPr>
            <w:tcW w:w="2970" w:type="dxa"/>
          </w:tcPr>
          <w:p w14:paraId="713EB6F5" w14:textId="77777777" w:rsidR="0043327C" w:rsidRDefault="0043327C" w:rsidP="003F3CC9">
            <w:pPr>
              <w:rPr>
                <w:b/>
                <w:bCs/>
              </w:rPr>
            </w:pPr>
          </w:p>
        </w:tc>
      </w:tr>
      <w:tr w:rsidR="0043327C" w14:paraId="5F272DB8" w14:textId="77777777" w:rsidTr="003F3CC9">
        <w:tc>
          <w:tcPr>
            <w:tcW w:w="2797" w:type="dxa"/>
          </w:tcPr>
          <w:p w14:paraId="59D2D313" w14:textId="77777777" w:rsidR="0043327C" w:rsidRDefault="0043327C" w:rsidP="003F3CC9">
            <w:pPr>
              <w:rPr>
                <w:b/>
                <w:bCs/>
              </w:rPr>
            </w:pPr>
          </w:p>
        </w:tc>
        <w:tc>
          <w:tcPr>
            <w:tcW w:w="2970" w:type="dxa"/>
          </w:tcPr>
          <w:p w14:paraId="07F86429" w14:textId="4276E549" w:rsidR="0043327C" w:rsidRPr="00CE16DF" w:rsidRDefault="0043327C" w:rsidP="00D807BE">
            <w:pPr>
              <w:pStyle w:val="ListParagraph"/>
              <w:numPr>
                <w:ilvl w:val="0"/>
                <w:numId w:val="59"/>
              </w:numPr>
              <w:ind w:left="312" w:hanging="284"/>
              <w:jc w:val="left"/>
            </w:pPr>
            <w:r w:rsidRPr="00E84C83">
              <w:t xml:space="preserve">Menampilkan </w:t>
            </w:r>
            <w:r w:rsidR="004A2C63">
              <w:t>seluruh message yang tersimpan pada sistem</w:t>
            </w:r>
          </w:p>
        </w:tc>
      </w:tr>
      <w:tr w:rsidR="0043327C" w14:paraId="0E45F52F" w14:textId="77777777" w:rsidTr="003F3CC9">
        <w:tc>
          <w:tcPr>
            <w:tcW w:w="2797" w:type="dxa"/>
          </w:tcPr>
          <w:p w14:paraId="7D11C7DA" w14:textId="3893FA8D" w:rsidR="0043327C" w:rsidRPr="00CE16DF" w:rsidRDefault="004A2C63" w:rsidP="00D807BE">
            <w:pPr>
              <w:pStyle w:val="ListParagraph"/>
              <w:numPr>
                <w:ilvl w:val="0"/>
                <w:numId w:val="59"/>
              </w:numPr>
              <w:ind w:left="427" w:hanging="426"/>
              <w:jc w:val="left"/>
            </w:pPr>
            <w:r>
              <w:t>Memilih dan menghapus message yang diperlukan</w:t>
            </w:r>
          </w:p>
        </w:tc>
        <w:tc>
          <w:tcPr>
            <w:tcW w:w="2970" w:type="dxa"/>
          </w:tcPr>
          <w:p w14:paraId="2E2CF87F" w14:textId="77777777" w:rsidR="0043327C" w:rsidRPr="00CE16DF" w:rsidRDefault="0043327C" w:rsidP="003F3CC9">
            <w:pPr>
              <w:jc w:val="left"/>
            </w:pPr>
          </w:p>
        </w:tc>
      </w:tr>
      <w:tr w:rsidR="0043327C" w14:paraId="063EEB2A" w14:textId="77777777" w:rsidTr="003F3CC9">
        <w:tc>
          <w:tcPr>
            <w:tcW w:w="5767" w:type="dxa"/>
            <w:gridSpan w:val="2"/>
            <w:shd w:val="clear" w:color="auto" w:fill="D0CECE" w:themeFill="background2" w:themeFillShade="E6"/>
          </w:tcPr>
          <w:p w14:paraId="2CDBC5C5" w14:textId="77777777" w:rsidR="0043327C" w:rsidRDefault="0043327C" w:rsidP="003F3CC9">
            <w:pPr>
              <w:jc w:val="center"/>
              <w:rPr>
                <w:b/>
                <w:bCs/>
              </w:rPr>
            </w:pPr>
            <w:r>
              <w:rPr>
                <w:b/>
                <w:bCs/>
              </w:rPr>
              <w:t>Skenario Alternatif</w:t>
            </w:r>
          </w:p>
        </w:tc>
      </w:tr>
      <w:tr w:rsidR="0043327C" w14:paraId="40133F70" w14:textId="77777777" w:rsidTr="003F3CC9">
        <w:tc>
          <w:tcPr>
            <w:tcW w:w="2797" w:type="dxa"/>
          </w:tcPr>
          <w:p w14:paraId="36D06082" w14:textId="77777777" w:rsidR="0043327C" w:rsidRDefault="0043327C" w:rsidP="003F3CC9">
            <w:pPr>
              <w:rPr>
                <w:b/>
                <w:bCs/>
              </w:rPr>
            </w:pPr>
          </w:p>
        </w:tc>
        <w:tc>
          <w:tcPr>
            <w:tcW w:w="2970" w:type="dxa"/>
          </w:tcPr>
          <w:p w14:paraId="7313222E" w14:textId="77777777" w:rsidR="0043327C" w:rsidRDefault="0043327C" w:rsidP="003F3CC9">
            <w:pPr>
              <w:rPr>
                <w:b/>
                <w:bCs/>
              </w:rPr>
            </w:pPr>
          </w:p>
        </w:tc>
      </w:tr>
      <w:tr w:rsidR="0043327C" w14:paraId="66354B5E" w14:textId="77777777" w:rsidTr="003F3CC9">
        <w:tc>
          <w:tcPr>
            <w:tcW w:w="2797" w:type="dxa"/>
          </w:tcPr>
          <w:p w14:paraId="3D7587ED" w14:textId="77777777" w:rsidR="0043327C" w:rsidRDefault="0043327C" w:rsidP="003F3CC9">
            <w:pPr>
              <w:rPr>
                <w:b/>
                <w:bCs/>
              </w:rPr>
            </w:pPr>
          </w:p>
        </w:tc>
        <w:tc>
          <w:tcPr>
            <w:tcW w:w="2970" w:type="dxa"/>
          </w:tcPr>
          <w:p w14:paraId="60EC5993" w14:textId="77777777" w:rsidR="0043327C" w:rsidRDefault="0043327C" w:rsidP="003F3CC9">
            <w:pPr>
              <w:rPr>
                <w:b/>
                <w:bCs/>
              </w:rPr>
            </w:pPr>
          </w:p>
        </w:tc>
      </w:tr>
      <w:tr w:rsidR="0043327C" w14:paraId="067A8EB9" w14:textId="77777777" w:rsidTr="003F3CC9">
        <w:tc>
          <w:tcPr>
            <w:tcW w:w="5767" w:type="dxa"/>
            <w:gridSpan w:val="2"/>
            <w:shd w:val="clear" w:color="auto" w:fill="D0CECE" w:themeFill="background2" w:themeFillShade="E6"/>
          </w:tcPr>
          <w:p w14:paraId="259955BA" w14:textId="77777777" w:rsidR="0043327C" w:rsidRDefault="0043327C" w:rsidP="003F3CC9">
            <w:pPr>
              <w:jc w:val="center"/>
              <w:rPr>
                <w:b/>
                <w:bCs/>
              </w:rPr>
            </w:pPr>
            <w:r>
              <w:rPr>
                <w:b/>
                <w:bCs/>
              </w:rPr>
              <w:t>Skenario Exception</w:t>
            </w:r>
          </w:p>
        </w:tc>
      </w:tr>
      <w:tr w:rsidR="0043327C" w14:paraId="6D3E6804" w14:textId="77777777" w:rsidTr="003F3CC9">
        <w:tc>
          <w:tcPr>
            <w:tcW w:w="2797" w:type="dxa"/>
          </w:tcPr>
          <w:p w14:paraId="26C213FE" w14:textId="77777777" w:rsidR="0043327C" w:rsidRDefault="0043327C" w:rsidP="003F3CC9">
            <w:pPr>
              <w:jc w:val="left"/>
              <w:rPr>
                <w:b/>
                <w:bCs/>
              </w:rPr>
            </w:pPr>
          </w:p>
        </w:tc>
        <w:tc>
          <w:tcPr>
            <w:tcW w:w="2970" w:type="dxa"/>
          </w:tcPr>
          <w:p w14:paraId="7E85C75E" w14:textId="77777777" w:rsidR="0043327C" w:rsidRDefault="0043327C" w:rsidP="003F3CC9">
            <w:pPr>
              <w:rPr>
                <w:b/>
                <w:bCs/>
              </w:rPr>
            </w:pPr>
          </w:p>
        </w:tc>
      </w:tr>
    </w:tbl>
    <w:p w14:paraId="0E53E937" w14:textId="011FB6C1" w:rsidR="0043327C" w:rsidRPr="0043327C" w:rsidRDefault="0043327C" w:rsidP="0043327C">
      <w:pPr>
        <w:ind w:left="2127"/>
        <w:rPr>
          <w:b/>
          <w:bCs/>
        </w:rPr>
      </w:pPr>
    </w:p>
    <w:p w14:paraId="716F1CDF" w14:textId="4E44559F" w:rsidR="00B11E59" w:rsidRDefault="00B11E59" w:rsidP="00B11E59">
      <w:pPr>
        <w:pStyle w:val="ListParagraph"/>
        <w:numPr>
          <w:ilvl w:val="0"/>
          <w:numId w:val="45"/>
        </w:numPr>
        <w:ind w:left="2127"/>
        <w:rPr>
          <w:b/>
          <w:bCs/>
        </w:rPr>
      </w:pPr>
      <w:r>
        <w:rPr>
          <w:b/>
          <w:bCs/>
        </w:rPr>
        <w:t>Use Case Scenario Kelola Halaman Deera NFT</w:t>
      </w:r>
    </w:p>
    <w:p w14:paraId="32903A50" w14:textId="4114787D" w:rsidR="004A2C63" w:rsidRDefault="00BF3573" w:rsidP="00D807BE">
      <w:pPr>
        <w:pStyle w:val="ListParagraph"/>
        <w:numPr>
          <w:ilvl w:val="0"/>
          <w:numId w:val="47"/>
        </w:numPr>
        <w:rPr>
          <w:b/>
          <w:bCs/>
        </w:rPr>
      </w:pPr>
      <w:r>
        <w:rPr>
          <w:b/>
          <w:bCs/>
        </w:rPr>
        <w:t>Skenario Tambah Konten</w:t>
      </w:r>
    </w:p>
    <w:tbl>
      <w:tblPr>
        <w:tblStyle w:val="TableGrid"/>
        <w:tblW w:w="0" w:type="auto"/>
        <w:tblInd w:w="2160" w:type="dxa"/>
        <w:tblLook w:val="04A0" w:firstRow="1" w:lastRow="0" w:firstColumn="1" w:lastColumn="0" w:noHBand="0" w:noVBand="1"/>
      </w:tblPr>
      <w:tblGrid>
        <w:gridCol w:w="2797"/>
        <w:gridCol w:w="2970"/>
      </w:tblGrid>
      <w:tr w:rsidR="004A2C63" w14:paraId="28EC6F81" w14:textId="77777777" w:rsidTr="003F3CC9">
        <w:tc>
          <w:tcPr>
            <w:tcW w:w="2797" w:type="dxa"/>
          </w:tcPr>
          <w:p w14:paraId="073BCFE2" w14:textId="77777777" w:rsidR="004A2C63" w:rsidRDefault="004A2C63" w:rsidP="003F3CC9">
            <w:pPr>
              <w:rPr>
                <w:b/>
                <w:bCs/>
              </w:rPr>
            </w:pPr>
            <w:r>
              <w:rPr>
                <w:b/>
                <w:bCs/>
              </w:rPr>
              <w:t>Nama Use Case</w:t>
            </w:r>
          </w:p>
        </w:tc>
        <w:tc>
          <w:tcPr>
            <w:tcW w:w="2970" w:type="dxa"/>
          </w:tcPr>
          <w:p w14:paraId="1CA2B452" w14:textId="080ECD4A" w:rsidR="004A2C63" w:rsidRPr="00841B4F" w:rsidRDefault="004A2C63" w:rsidP="003F3CC9">
            <w:r>
              <w:t>Tambah Konten</w:t>
            </w:r>
          </w:p>
        </w:tc>
      </w:tr>
      <w:tr w:rsidR="004A2C63" w14:paraId="1C77C875" w14:textId="77777777" w:rsidTr="003F3CC9">
        <w:tc>
          <w:tcPr>
            <w:tcW w:w="2797" w:type="dxa"/>
          </w:tcPr>
          <w:p w14:paraId="117E66CE" w14:textId="77777777" w:rsidR="004A2C63" w:rsidRDefault="004A2C63" w:rsidP="003F3CC9">
            <w:pPr>
              <w:rPr>
                <w:b/>
                <w:bCs/>
              </w:rPr>
            </w:pPr>
            <w:r>
              <w:rPr>
                <w:b/>
                <w:bCs/>
              </w:rPr>
              <w:t>Deskripsi</w:t>
            </w:r>
          </w:p>
        </w:tc>
        <w:tc>
          <w:tcPr>
            <w:tcW w:w="2970" w:type="dxa"/>
          </w:tcPr>
          <w:p w14:paraId="393AB67E" w14:textId="173BAB8D" w:rsidR="004A2C63" w:rsidRPr="00841B4F" w:rsidRDefault="004A2C63" w:rsidP="003F3CC9">
            <w:r>
              <w:t>Menambah data konten yang terdapat di dalam website</w:t>
            </w:r>
          </w:p>
        </w:tc>
      </w:tr>
      <w:tr w:rsidR="004A2C63" w14:paraId="4BAA653C" w14:textId="77777777" w:rsidTr="003F3CC9">
        <w:tc>
          <w:tcPr>
            <w:tcW w:w="2797" w:type="dxa"/>
          </w:tcPr>
          <w:p w14:paraId="3A51EB53" w14:textId="77777777" w:rsidR="004A2C63" w:rsidRDefault="004A2C63" w:rsidP="003F3CC9">
            <w:pPr>
              <w:rPr>
                <w:b/>
                <w:bCs/>
              </w:rPr>
            </w:pPr>
            <w:r>
              <w:rPr>
                <w:b/>
                <w:bCs/>
              </w:rPr>
              <w:t>Aktor</w:t>
            </w:r>
          </w:p>
        </w:tc>
        <w:tc>
          <w:tcPr>
            <w:tcW w:w="2970" w:type="dxa"/>
          </w:tcPr>
          <w:p w14:paraId="73BD992E" w14:textId="77777777" w:rsidR="004A2C63" w:rsidRPr="00841B4F" w:rsidRDefault="004A2C63" w:rsidP="003F3CC9">
            <w:pPr>
              <w:jc w:val="left"/>
            </w:pPr>
            <w:r w:rsidRPr="00841B4F">
              <w:t>Admin</w:t>
            </w:r>
            <w:r>
              <w:t xml:space="preserve"> &amp; Pengunjung Website</w:t>
            </w:r>
          </w:p>
        </w:tc>
      </w:tr>
      <w:tr w:rsidR="004A2C63" w14:paraId="539E5F19" w14:textId="77777777" w:rsidTr="003F3CC9">
        <w:tc>
          <w:tcPr>
            <w:tcW w:w="2797" w:type="dxa"/>
          </w:tcPr>
          <w:p w14:paraId="62FA7B72" w14:textId="77777777" w:rsidR="004A2C63" w:rsidRDefault="004A2C63" w:rsidP="003F3CC9">
            <w:pPr>
              <w:rPr>
                <w:b/>
                <w:bCs/>
              </w:rPr>
            </w:pPr>
            <w:r>
              <w:rPr>
                <w:b/>
                <w:bCs/>
              </w:rPr>
              <w:t>Triggers</w:t>
            </w:r>
          </w:p>
        </w:tc>
        <w:tc>
          <w:tcPr>
            <w:tcW w:w="2970" w:type="dxa"/>
          </w:tcPr>
          <w:p w14:paraId="3E5EBDA6" w14:textId="70A37798" w:rsidR="004A2C63" w:rsidRPr="00841B4F" w:rsidRDefault="004A2C63" w:rsidP="003F3CC9">
            <w:pPr>
              <w:jc w:val="left"/>
            </w:pPr>
            <w:r w:rsidRPr="00841B4F">
              <w:t xml:space="preserve">Aktor ingin </w:t>
            </w:r>
            <w:r>
              <w:t>menambah data konten yang akan di upload pada halaman website</w:t>
            </w:r>
          </w:p>
        </w:tc>
      </w:tr>
      <w:tr w:rsidR="004A2C63" w14:paraId="77202872" w14:textId="77777777" w:rsidTr="003F3CC9">
        <w:tc>
          <w:tcPr>
            <w:tcW w:w="2797" w:type="dxa"/>
          </w:tcPr>
          <w:p w14:paraId="7DB31B18" w14:textId="77777777" w:rsidR="004A2C63" w:rsidRDefault="004A2C63" w:rsidP="003F3CC9">
            <w:pPr>
              <w:rPr>
                <w:b/>
                <w:bCs/>
              </w:rPr>
            </w:pPr>
            <w:r>
              <w:rPr>
                <w:b/>
                <w:bCs/>
              </w:rPr>
              <w:t>Pre-Condition</w:t>
            </w:r>
          </w:p>
        </w:tc>
        <w:tc>
          <w:tcPr>
            <w:tcW w:w="2970" w:type="dxa"/>
          </w:tcPr>
          <w:p w14:paraId="5B235FD4" w14:textId="1AC66E45" w:rsidR="004A2C63" w:rsidRPr="00841B4F" w:rsidRDefault="004A2C63" w:rsidP="003F3CC9">
            <w:pPr>
              <w:jc w:val="left"/>
            </w:pPr>
            <w:r w:rsidRPr="00841B4F">
              <w:t xml:space="preserve">Data </w:t>
            </w:r>
            <w:r>
              <w:t>konten belum di tambahkan</w:t>
            </w:r>
          </w:p>
        </w:tc>
      </w:tr>
      <w:tr w:rsidR="004A2C63" w14:paraId="12034E77" w14:textId="77777777" w:rsidTr="003F3CC9">
        <w:tc>
          <w:tcPr>
            <w:tcW w:w="2797" w:type="dxa"/>
          </w:tcPr>
          <w:p w14:paraId="27BC94DA" w14:textId="77777777" w:rsidR="004A2C63" w:rsidRDefault="004A2C63" w:rsidP="003F3CC9">
            <w:pPr>
              <w:rPr>
                <w:b/>
                <w:bCs/>
              </w:rPr>
            </w:pPr>
            <w:r>
              <w:rPr>
                <w:b/>
                <w:bCs/>
              </w:rPr>
              <w:t>Post-Condition</w:t>
            </w:r>
          </w:p>
        </w:tc>
        <w:tc>
          <w:tcPr>
            <w:tcW w:w="2970" w:type="dxa"/>
          </w:tcPr>
          <w:p w14:paraId="08A7375B" w14:textId="058FE0B3" w:rsidR="004A2C63" w:rsidRPr="00841B4F" w:rsidRDefault="004A2C63" w:rsidP="003F3CC9">
            <w:pPr>
              <w:jc w:val="left"/>
            </w:pPr>
            <w:r w:rsidRPr="00841B4F">
              <w:t xml:space="preserve">Data </w:t>
            </w:r>
            <w:r>
              <w:t>konten telah ditambahkan</w:t>
            </w:r>
          </w:p>
        </w:tc>
      </w:tr>
      <w:tr w:rsidR="004A2C63" w14:paraId="60A302F6" w14:textId="77777777" w:rsidTr="003F3CC9">
        <w:tc>
          <w:tcPr>
            <w:tcW w:w="2797" w:type="dxa"/>
          </w:tcPr>
          <w:p w14:paraId="23E5EBBF" w14:textId="77777777" w:rsidR="004A2C63" w:rsidRDefault="004A2C63" w:rsidP="003F3CC9">
            <w:pPr>
              <w:jc w:val="center"/>
              <w:rPr>
                <w:b/>
                <w:bCs/>
              </w:rPr>
            </w:pPr>
            <w:r>
              <w:rPr>
                <w:b/>
                <w:bCs/>
              </w:rPr>
              <w:t>Admin</w:t>
            </w:r>
          </w:p>
        </w:tc>
        <w:tc>
          <w:tcPr>
            <w:tcW w:w="2970" w:type="dxa"/>
          </w:tcPr>
          <w:p w14:paraId="4691C0EC" w14:textId="77777777" w:rsidR="004A2C63" w:rsidRDefault="004A2C63" w:rsidP="003F3CC9">
            <w:pPr>
              <w:jc w:val="center"/>
              <w:rPr>
                <w:b/>
                <w:bCs/>
              </w:rPr>
            </w:pPr>
            <w:r>
              <w:rPr>
                <w:b/>
                <w:bCs/>
              </w:rPr>
              <w:t>Sistem</w:t>
            </w:r>
          </w:p>
        </w:tc>
      </w:tr>
      <w:tr w:rsidR="004A2C63" w14:paraId="160C55AD" w14:textId="77777777" w:rsidTr="003F3CC9">
        <w:tc>
          <w:tcPr>
            <w:tcW w:w="5767" w:type="dxa"/>
            <w:gridSpan w:val="2"/>
            <w:shd w:val="clear" w:color="auto" w:fill="D0CECE" w:themeFill="background2" w:themeFillShade="E6"/>
          </w:tcPr>
          <w:p w14:paraId="68B5806A" w14:textId="77777777" w:rsidR="004A2C63" w:rsidRDefault="004A2C63" w:rsidP="003F3CC9">
            <w:pPr>
              <w:jc w:val="center"/>
              <w:rPr>
                <w:b/>
                <w:bCs/>
              </w:rPr>
            </w:pPr>
            <w:r>
              <w:rPr>
                <w:b/>
                <w:bCs/>
              </w:rPr>
              <w:t>Skenario Normal</w:t>
            </w:r>
          </w:p>
        </w:tc>
      </w:tr>
      <w:tr w:rsidR="004A2C63" w14:paraId="17ACD5F4" w14:textId="77777777" w:rsidTr="003F3CC9">
        <w:tc>
          <w:tcPr>
            <w:tcW w:w="2797" w:type="dxa"/>
          </w:tcPr>
          <w:p w14:paraId="723F884A" w14:textId="0C9416AA" w:rsidR="004A2C63" w:rsidRPr="00CE16DF" w:rsidRDefault="004A2C63" w:rsidP="00D807BE">
            <w:pPr>
              <w:pStyle w:val="ListParagraph"/>
              <w:numPr>
                <w:ilvl w:val="0"/>
                <w:numId w:val="60"/>
              </w:numPr>
              <w:jc w:val="left"/>
            </w:pPr>
            <w:r w:rsidRPr="00E84C83">
              <w:t>Memilih menu “</w:t>
            </w:r>
            <w:r>
              <w:t>Halaman Deera NFT</w:t>
            </w:r>
            <w:r w:rsidRPr="00E84C83">
              <w:t>” pada bar navigasi</w:t>
            </w:r>
          </w:p>
        </w:tc>
        <w:tc>
          <w:tcPr>
            <w:tcW w:w="2970" w:type="dxa"/>
          </w:tcPr>
          <w:p w14:paraId="0A5C72CD" w14:textId="77777777" w:rsidR="004A2C63" w:rsidRDefault="004A2C63" w:rsidP="003F3CC9">
            <w:pPr>
              <w:rPr>
                <w:b/>
                <w:bCs/>
              </w:rPr>
            </w:pPr>
          </w:p>
        </w:tc>
      </w:tr>
      <w:tr w:rsidR="004A2C63" w14:paraId="0EFC4159" w14:textId="77777777" w:rsidTr="003F3CC9">
        <w:tc>
          <w:tcPr>
            <w:tcW w:w="2797" w:type="dxa"/>
          </w:tcPr>
          <w:p w14:paraId="5C989CF3" w14:textId="77777777" w:rsidR="004A2C63" w:rsidRDefault="004A2C63" w:rsidP="003F3CC9">
            <w:pPr>
              <w:rPr>
                <w:b/>
                <w:bCs/>
              </w:rPr>
            </w:pPr>
          </w:p>
        </w:tc>
        <w:tc>
          <w:tcPr>
            <w:tcW w:w="2970" w:type="dxa"/>
          </w:tcPr>
          <w:p w14:paraId="65C9EFAA" w14:textId="43B360EC" w:rsidR="004A2C63" w:rsidRPr="00CE16DF" w:rsidRDefault="004A2C63" w:rsidP="00D807BE">
            <w:pPr>
              <w:pStyle w:val="ListParagraph"/>
              <w:numPr>
                <w:ilvl w:val="0"/>
                <w:numId w:val="60"/>
              </w:numPr>
              <w:ind w:left="312" w:hanging="284"/>
              <w:jc w:val="left"/>
            </w:pPr>
            <w:r w:rsidRPr="00E84C83">
              <w:t>Menampilkan selur</w:t>
            </w:r>
            <w:r>
              <w:t>uh konten yang sudah tersedia pada halaman website</w:t>
            </w:r>
          </w:p>
        </w:tc>
      </w:tr>
      <w:tr w:rsidR="004A2C63" w14:paraId="34C85D20" w14:textId="77777777" w:rsidTr="003F3CC9">
        <w:tc>
          <w:tcPr>
            <w:tcW w:w="2797" w:type="dxa"/>
          </w:tcPr>
          <w:p w14:paraId="7E63BF15" w14:textId="2AEC6729" w:rsidR="004A2C63" w:rsidRPr="00CE16DF" w:rsidRDefault="004A2C63" w:rsidP="00D807BE">
            <w:pPr>
              <w:pStyle w:val="ListParagraph"/>
              <w:numPr>
                <w:ilvl w:val="0"/>
                <w:numId w:val="60"/>
              </w:numPr>
              <w:ind w:left="427" w:hanging="426"/>
              <w:jc w:val="left"/>
            </w:pPr>
            <w:r w:rsidRPr="00CE16DF">
              <w:lastRenderedPageBreak/>
              <w:t>Me</w:t>
            </w:r>
            <w:r>
              <w:t>nambahkan konten ke dalam halaman website</w:t>
            </w:r>
          </w:p>
        </w:tc>
        <w:tc>
          <w:tcPr>
            <w:tcW w:w="2970" w:type="dxa"/>
          </w:tcPr>
          <w:p w14:paraId="53A67AF8" w14:textId="77777777" w:rsidR="004A2C63" w:rsidRPr="00CE16DF" w:rsidRDefault="004A2C63" w:rsidP="003F3CC9">
            <w:pPr>
              <w:jc w:val="left"/>
            </w:pPr>
          </w:p>
        </w:tc>
      </w:tr>
      <w:tr w:rsidR="004A2C63" w14:paraId="514A2E07" w14:textId="77777777" w:rsidTr="003F3CC9">
        <w:tc>
          <w:tcPr>
            <w:tcW w:w="5767" w:type="dxa"/>
            <w:gridSpan w:val="2"/>
            <w:shd w:val="clear" w:color="auto" w:fill="D0CECE" w:themeFill="background2" w:themeFillShade="E6"/>
          </w:tcPr>
          <w:p w14:paraId="05A97716" w14:textId="77777777" w:rsidR="004A2C63" w:rsidRDefault="004A2C63" w:rsidP="003F3CC9">
            <w:pPr>
              <w:jc w:val="center"/>
              <w:rPr>
                <w:b/>
                <w:bCs/>
              </w:rPr>
            </w:pPr>
            <w:r>
              <w:rPr>
                <w:b/>
                <w:bCs/>
              </w:rPr>
              <w:t>Skenario Alternatif</w:t>
            </w:r>
          </w:p>
        </w:tc>
      </w:tr>
      <w:tr w:rsidR="004A2C63" w14:paraId="17BA1E4A" w14:textId="77777777" w:rsidTr="003F3CC9">
        <w:tc>
          <w:tcPr>
            <w:tcW w:w="2797" w:type="dxa"/>
          </w:tcPr>
          <w:p w14:paraId="25D4B4BC" w14:textId="77777777" w:rsidR="004A2C63" w:rsidRDefault="004A2C63" w:rsidP="003F3CC9">
            <w:pPr>
              <w:rPr>
                <w:b/>
                <w:bCs/>
              </w:rPr>
            </w:pPr>
          </w:p>
        </w:tc>
        <w:tc>
          <w:tcPr>
            <w:tcW w:w="2970" w:type="dxa"/>
          </w:tcPr>
          <w:p w14:paraId="6C26633D" w14:textId="77777777" w:rsidR="004A2C63" w:rsidRDefault="004A2C63" w:rsidP="003F3CC9">
            <w:pPr>
              <w:rPr>
                <w:b/>
                <w:bCs/>
              </w:rPr>
            </w:pPr>
          </w:p>
        </w:tc>
      </w:tr>
      <w:tr w:rsidR="004A2C63" w14:paraId="7904781A" w14:textId="77777777" w:rsidTr="003F3CC9">
        <w:tc>
          <w:tcPr>
            <w:tcW w:w="2797" w:type="dxa"/>
          </w:tcPr>
          <w:p w14:paraId="5A28AB90" w14:textId="77777777" w:rsidR="004A2C63" w:rsidRDefault="004A2C63" w:rsidP="003F3CC9">
            <w:pPr>
              <w:rPr>
                <w:b/>
                <w:bCs/>
              </w:rPr>
            </w:pPr>
          </w:p>
        </w:tc>
        <w:tc>
          <w:tcPr>
            <w:tcW w:w="2970" w:type="dxa"/>
          </w:tcPr>
          <w:p w14:paraId="654A935E" w14:textId="77777777" w:rsidR="004A2C63" w:rsidRDefault="004A2C63" w:rsidP="003F3CC9">
            <w:pPr>
              <w:rPr>
                <w:b/>
                <w:bCs/>
              </w:rPr>
            </w:pPr>
          </w:p>
        </w:tc>
      </w:tr>
      <w:tr w:rsidR="004A2C63" w14:paraId="4BCB7631" w14:textId="77777777" w:rsidTr="003F3CC9">
        <w:tc>
          <w:tcPr>
            <w:tcW w:w="5767" w:type="dxa"/>
            <w:gridSpan w:val="2"/>
            <w:shd w:val="clear" w:color="auto" w:fill="D0CECE" w:themeFill="background2" w:themeFillShade="E6"/>
          </w:tcPr>
          <w:p w14:paraId="3B80806C" w14:textId="77777777" w:rsidR="004A2C63" w:rsidRDefault="004A2C63" w:rsidP="003F3CC9">
            <w:pPr>
              <w:jc w:val="center"/>
              <w:rPr>
                <w:b/>
                <w:bCs/>
              </w:rPr>
            </w:pPr>
            <w:r>
              <w:rPr>
                <w:b/>
                <w:bCs/>
              </w:rPr>
              <w:t>Skenario Exception</w:t>
            </w:r>
          </w:p>
        </w:tc>
      </w:tr>
      <w:tr w:rsidR="004A2C63" w14:paraId="73C7CDDF" w14:textId="77777777" w:rsidTr="003F3CC9">
        <w:tc>
          <w:tcPr>
            <w:tcW w:w="2797" w:type="dxa"/>
          </w:tcPr>
          <w:p w14:paraId="5782102A" w14:textId="77777777" w:rsidR="004A2C63" w:rsidRDefault="004A2C63" w:rsidP="003F3CC9">
            <w:pPr>
              <w:jc w:val="left"/>
              <w:rPr>
                <w:b/>
                <w:bCs/>
              </w:rPr>
            </w:pPr>
          </w:p>
        </w:tc>
        <w:tc>
          <w:tcPr>
            <w:tcW w:w="2970" w:type="dxa"/>
          </w:tcPr>
          <w:p w14:paraId="33B2F759" w14:textId="77777777" w:rsidR="004A2C63" w:rsidRDefault="004A2C63" w:rsidP="003F3CC9">
            <w:pPr>
              <w:rPr>
                <w:b/>
                <w:bCs/>
              </w:rPr>
            </w:pPr>
          </w:p>
        </w:tc>
      </w:tr>
    </w:tbl>
    <w:p w14:paraId="495F1D6E" w14:textId="77777777" w:rsidR="004A2C63" w:rsidRPr="004A2C63" w:rsidRDefault="004A2C63" w:rsidP="004A2C63">
      <w:pPr>
        <w:ind w:left="2160"/>
        <w:rPr>
          <w:b/>
          <w:bCs/>
        </w:rPr>
      </w:pPr>
    </w:p>
    <w:p w14:paraId="38C68BF0" w14:textId="4A3E5979" w:rsidR="00BF3573" w:rsidRDefault="00BF3573" w:rsidP="00D807BE">
      <w:pPr>
        <w:pStyle w:val="ListParagraph"/>
        <w:numPr>
          <w:ilvl w:val="0"/>
          <w:numId w:val="47"/>
        </w:numPr>
        <w:rPr>
          <w:b/>
          <w:bCs/>
        </w:rPr>
      </w:pPr>
      <w:r>
        <w:rPr>
          <w:b/>
          <w:bCs/>
        </w:rPr>
        <w:t>Skenario Hapus Konten</w:t>
      </w:r>
    </w:p>
    <w:tbl>
      <w:tblPr>
        <w:tblStyle w:val="TableGrid"/>
        <w:tblW w:w="0" w:type="auto"/>
        <w:tblInd w:w="2160" w:type="dxa"/>
        <w:tblLook w:val="04A0" w:firstRow="1" w:lastRow="0" w:firstColumn="1" w:lastColumn="0" w:noHBand="0" w:noVBand="1"/>
      </w:tblPr>
      <w:tblGrid>
        <w:gridCol w:w="2797"/>
        <w:gridCol w:w="2970"/>
      </w:tblGrid>
      <w:tr w:rsidR="004A2C63" w14:paraId="730B6494" w14:textId="77777777" w:rsidTr="003F3CC9">
        <w:tc>
          <w:tcPr>
            <w:tcW w:w="2797" w:type="dxa"/>
          </w:tcPr>
          <w:p w14:paraId="4F6F9283" w14:textId="77777777" w:rsidR="004A2C63" w:rsidRDefault="004A2C63" w:rsidP="003F3CC9">
            <w:pPr>
              <w:rPr>
                <w:b/>
                <w:bCs/>
              </w:rPr>
            </w:pPr>
            <w:r>
              <w:rPr>
                <w:b/>
                <w:bCs/>
              </w:rPr>
              <w:t>Nama Use Case</w:t>
            </w:r>
          </w:p>
        </w:tc>
        <w:tc>
          <w:tcPr>
            <w:tcW w:w="2970" w:type="dxa"/>
          </w:tcPr>
          <w:p w14:paraId="065481FC" w14:textId="27CAB5A8" w:rsidR="004A2C63" w:rsidRPr="00841B4F" w:rsidRDefault="004A2C63" w:rsidP="003F3CC9">
            <w:r>
              <w:t>Hapus Konten</w:t>
            </w:r>
          </w:p>
        </w:tc>
      </w:tr>
      <w:tr w:rsidR="004A2C63" w14:paraId="50E0AC66" w14:textId="77777777" w:rsidTr="003F3CC9">
        <w:tc>
          <w:tcPr>
            <w:tcW w:w="2797" w:type="dxa"/>
          </w:tcPr>
          <w:p w14:paraId="171E7F46" w14:textId="77777777" w:rsidR="004A2C63" w:rsidRDefault="004A2C63" w:rsidP="003F3CC9">
            <w:pPr>
              <w:rPr>
                <w:b/>
                <w:bCs/>
              </w:rPr>
            </w:pPr>
            <w:r>
              <w:rPr>
                <w:b/>
                <w:bCs/>
              </w:rPr>
              <w:t>Deskripsi</w:t>
            </w:r>
          </w:p>
        </w:tc>
        <w:tc>
          <w:tcPr>
            <w:tcW w:w="2970" w:type="dxa"/>
          </w:tcPr>
          <w:p w14:paraId="08055D80" w14:textId="054F1F75" w:rsidR="004A2C63" w:rsidRPr="00841B4F" w:rsidRDefault="004A2C63" w:rsidP="003F3CC9">
            <w:r w:rsidRPr="00841B4F">
              <w:t>Me</w:t>
            </w:r>
            <w:r>
              <w:t>nghapus data konten yang tersedia pada halaman website</w:t>
            </w:r>
          </w:p>
        </w:tc>
      </w:tr>
      <w:tr w:rsidR="004A2C63" w14:paraId="52DBD656" w14:textId="77777777" w:rsidTr="003F3CC9">
        <w:tc>
          <w:tcPr>
            <w:tcW w:w="2797" w:type="dxa"/>
          </w:tcPr>
          <w:p w14:paraId="5642A809" w14:textId="77777777" w:rsidR="004A2C63" w:rsidRDefault="004A2C63" w:rsidP="003F3CC9">
            <w:pPr>
              <w:rPr>
                <w:b/>
                <w:bCs/>
              </w:rPr>
            </w:pPr>
            <w:r>
              <w:rPr>
                <w:b/>
                <w:bCs/>
              </w:rPr>
              <w:t>Aktor</w:t>
            </w:r>
          </w:p>
        </w:tc>
        <w:tc>
          <w:tcPr>
            <w:tcW w:w="2970" w:type="dxa"/>
          </w:tcPr>
          <w:p w14:paraId="56353916" w14:textId="77777777" w:rsidR="004A2C63" w:rsidRPr="00841B4F" w:rsidRDefault="004A2C63" w:rsidP="003F3CC9">
            <w:pPr>
              <w:jc w:val="left"/>
            </w:pPr>
            <w:r w:rsidRPr="00841B4F">
              <w:t>Admin</w:t>
            </w:r>
            <w:r>
              <w:t xml:space="preserve"> &amp; Pengunjung Website</w:t>
            </w:r>
          </w:p>
        </w:tc>
      </w:tr>
      <w:tr w:rsidR="004A2C63" w14:paraId="4B1B1D98" w14:textId="77777777" w:rsidTr="003F3CC9">
        <w:tc>
          <w:tcPr>
            <w:tcW w:w="2797" w:type="dxa"/>
          </w:tcPr>
          <w:p w14:paraId="56BA76CF" w14:textId="77777777" w:rsidR="004A2C63" w:rsidRDefault="004A2C63" w:rsidP="003F3CC9">
            <w:pPr>
              <w:rPr>
                <w:b/>
                <w:bCs/>
              </w:rPr>
            </w:pPr>
            <w:r>
              <w:rPr>
                <w:b/>
                <w:bCs/>
              </w:rPr>
              <w:t>Triggers</w:t>
            </w:r>
          </w:p>
        </w:tc>
        <w:tc>
          <w:tcPr>
            <w:tcW w:w="2970" w:type="dxa"/>
          </w:tcPr>
          <w:p w14:paraId="4A6CCDAC" w14:textId="4BC45600" w:rsidR="004A2C63" w:rsidRPr="00841B4F" w:rsidRDefault="004A2C63" w:rsidP="003F3CC9">
            <w:pPr>
              <w:jc w:val="left"/>
            </w:pPr>
            <w:r w:rsidRPr="00841B4F">
              <w:t xml:space="preserve">Aktor ingin </w:t>
            </w:r>
            <w:r>
              <w:t>menghapus data konten yang tersedia pada halaman website</w:t>
            </w:r>
          </w:p>
        </w:tc>
      </w:tr>
      <w:tr w:rsidR="004A2C63" w14:paraId="78E46DC7" w14:textId="77777777" w:rsidTr="003F3CC9">
        <w:tc>
          <w:tcPr>
            <w:tcW w:w="2797" w:type="dxa"/>
          </w:tcPr>
          <w:p w14:paraId="6A4B2F73" w14:textId="77777777" w:rsidR="004A2C63" w:rsidRDefault="004A2C63" w:rsidP="003F3CC9">
            <w:pPr>
              <w:rPr>
                <w:b/>
                <w:bCs/>
              </w:rPr>
            </w:pPr>
            <w:r>
              <w:rPr>
                <w:b/>
                <w:bCs/>
              </w:rPr>
              <w:t>Pre-Condition</w:t>
            </w:r>
          </w:p>
        </w:tc>
        <w:tc>
          <w:tcPr>
            <w:tcW w:w="2970" w:type="dxa"/>
          </w:tcPr>
          <w:p w14:paraId="616849CF" w14:textId="04ABC843" w:rsidR="004A2C63" w:rsidRPr="00841B4F" w:rsidRDefault="004A2C63" w:rsidP="003F3CC9">
            <w:pPr>
              <w:jc w:val="left"/>
            </w:pPr>
            <w:r w:rsidRPr="00841B4F">
              <w:t xml:space="preserve">Data </w:t>
            </w:r>
            <w:r>
              <w:t>konten belum dihapus</w:t>
            </w:r>
          </w:p>
        </w:tc>
      </w:tr>
      <w:tr w:rsidR="004A2C63" w14:paraId="39C9BA3B" w14:textId="77777777" w:rsidTr="003F3CC9">
        <w:tc>
          <w:tcPr>
            <w:tcW w:w="2797" w:type="dxa"/>
          </w:tcPr>
          <w:p w14:paraId="6E54547D" w14:textId="77777777" w:rsidR="004A2C63" w:rsidRDefault="004A2C63" w:rsidP="003F3CC9">
            <w:pPr>
              <w:rPr>
                <w:b/>
                <w:bCs/>
              </w:rPr>
            </w:pPr>
            <w:r>
              <w:rPr>
                <w:b/>
                <w:bCs/>
              </w:rPr>
              <w:t>Post-Condition</w:t>
            </w:r>
          </w:p>
        </w:tc>
        <w:tc>
          <w:tcPr>
            <w:tcW w:w="2970" w:type="dxa"/>
          </w:tcPr>
          <w:p w14:paraId="343A4083" w14:textId="43A16576" w:rsidR="004A2C63" w:rsidRPr="00841B4F" w:rsidRDefault="004A2C63" w:rsidP="003F3CC9">
            <w:pPr>
              <w:jc w:val="left"/>
            </w:pPr>
            <w:r w:rsidRPr="00841B4F">
              <w:t xml:space="preserve">Data </w:t>
            </w:r>
            <w:r>
              <w:t>konten telah dihapus</w:t>
            </w:r>
          </w:p>
        </w:tc>
      </w:tr>
      <w:tr w:rsidR="004A2C63" w14:paraId="0070D182" w14:textId="77777777" w:rsidTr="003F3CC9">
        <w:tc>
          <w:tcPr>
            <w:tcW w:w="2797" w:type="dxa"/>
          </w:tcPr>
          <w:p w14:paraId="0AFA3EB5" w14:textId="77777777" w:rsidR="004A2C63" w:rsidRDefault="004A2C63" w:rsidP="003F3CC9">
            <w:pPr>
              <w:jc w:val="center"/>
              <w:rPr>
                <w:b/>
                <w:bCs/>
              </w:rPr>
            </w:pPr>
            <w:r>
              <w:rPr>
                <w:b/>
                <w:bCs/>
              </w:rPr>
              <w:t>Admin</w:t>
            </w:r>
          </w:p>
        </w:tc>
        <w:tc>
          <w:tcPr>
            <w:tcW w:w="2970" w:type="dxa"/>
          </w:tcPr>
          <w:p w14:paraId="3D444DFE" w14:textId="77777777" w:rsidR="004A2C63" w:rsidRDefault="004A2C63" w:rsidP="003F3CC9">
            <w:pPr>
              <w:jc w:val="center"/>
              <w:rPr>
                <w:b/>
                <w:bCs/>
              </w:rPr>
            </w:pPr>
            <w:r>
              <w:rPr>
                <w:b/>
                <w:bCs/>
              </w:rPr>
              <w:t>Sistem</w:t>
            </w:r>
          </w:p>
        </w:tc>
      </w:tr>
      <w:tr w:rsidR="004A2C63" w14:paraId="4F231357" w14:textId="77777777" w:rsidTr="003F3CC9">
        <w:tc>
          <w:tcPr>
            <w:tcW w:w="5767" w:type="dxa"/>
            <w:gridSpan w:val="2"/>
            <w:shd w:val="clear" w:color="auto" w:fill="D0CECE" w:themeFill="background2" w:themeFillShade="E6"/>
          </w:tcPr>
          <w:p w14:paraId="03221F9A" w14:textId="77777777" w:rsidR="004A2C63" w:rsidRDefault="004A2C63" w:rsidP="003F3CC9">
            <w:pPr>
              <w:jc w:val="center"/>
              <w:rPr>
                <w:b/>
                <w:bCs/>
              </w:rPr>
            </w:pPr>
            <w:r>
              <w:rPr>
                <w:b/>
                <w:bCs/>
              </w:rPr>
              <w:t>Skenario Normal</w:t>
            </w:r>
          </w:p>
        </w:tc>
      </w:tr>
      <w:tr w:rsidR="004A2C63" w14:paraId="0D458DB3" w14:textId="77777777" w:rsidTr="003F3CC9">
        <w:tc>
          <w:tcPr>
            <w:tcW w:w="2797" w:type="dxa"/>
          </w:tcPr>
          <w:p w14:paraId="0FA9BF05" w14:textId="20EFC3AC" w:rsidR="004A2C63" w:rsidRPr="00CE16DF" w:rsidRDefault="004A2C63" w:rsidP="00D807BE">
            <w:pPr>
              <w:pStyle w:val="ListParagraph"/>
              <w:numPr>
                <w:ilvl w:val="0"/>
                <w:numId w:val="61"/>
              </w:numPr>
              <w:jc w:val="left"/>
            </w:pPr>
            <w:r w:rsidRPr="00E84C83">
              <w:t xml:space="preserve">Memilih </w:t>
            </w:r>
            <w:r>
              <w:t>tombol “Hapus Konten”</w:t>
            </w:r>
            <w:r w:rsidR="004166B1">
              <w:t xml:space="preserve"> pada salah satu konten yang akan dihapus</w:t>
            </w:r>
          </w:p>
        </w:tc>
        <w:tc>
          <w:tcPr>
            <w:tcW w:w="2970" w:type="dxa"/>
          </w:tcPr>
          <w:p w14:paraId="7E11D5D7" w14:textId="77777777" w:rsidR="004A2C63" w:rsidRDefault="004A2C63" w:rsidP="003F3CC9">
            <w:pPr>
              <w:rPr>
                <w:b/>
                <w:bCs/>
              </w:rPr>
            </w:pPr>
          </w:p>
        </w:tc>
      </w:tr>
      <w:tr w:rsidR="004A2C63" w14:paraId="093762B8" w14:textId="77777777" w:rsidTr="003F3CC9">
        <w:tc>
          <w:tcPr>
            <w:tcW w:w="2797" w:type="dxa"/>
          </w:tcPr>
          <w:p w14:paraId="4059B16B" w14:textId="77777777" w:rsidR="004A2C63" w:rsidRDefault="004A2C63" w:rsidP="003F3CC9">
            <w:pPr>
              <w:rPr>
                <w:b/>
                <w:bCs/>
              </w:rPr>
            </w:pPr>
          </w:p>
        </w:tc>
        <w:tc>
          <w:tcPr>
            <w:tcW w:w="2970" w:type="dxa"/>
          </w:tcPr>
          <w:p w14:paraId="4BF821D9" w14:textId="755AB38E" w:rsidR="004A2C63" w:rsidRPr="00CE16DF" w:rsidRDefault="004A2C63" w:rsidP="00D807BE">
            <w:pPr>
              <w:pStyle w:val="ListParagraph"/>
              <w:numPr>
                <w:ilvl w:val="0"/>
                <w:numId w:val="61"/>
              </w:numPr>
              <w:ind w:left="312" w:hanging="284"/>
              <w:jc w:val="left"/>
            </w:pPr>
            <w:r w:rsidRPr="00E84C83">
              <w:t>Menampilk</w:t>
            </w:r>
            <w:r w:rsidR="004166B1">
              <w:t xml:space="preserve">an pertanyaan konfirmasi </w:t>
            </w:r>
            <w:r w:rsidR="004166B1">
              <w:lastRenderedPageBreak/>
              <w:t>“Konten akan dihapus permanen, Klik Ya untuk melanjutkan”</w:t>
            </w:r>
          </w:p>
        </w:tc>
      </w:tr>
      <w:tr w:rsidR="004A2C63" w14:paraId="18A9D906" w14:textId="77777777" w:rsidTr="004166B1">
        <w:trPr>
          <w:trHeight w:val="444"/>
        </w:trPr>
        <w:tc>
          <w:tcPr>
            <w:tcW w:w="2797" w:type="dxa"/>
          </w:tcPr>
          <w:p w14:paraId="2CD2DB00" w14:textId="51D11F56" w:rsidR="004A2C63" w:rsidRPr="00CE16DF" w:rsidRDefault="004166B1" w:rsidP="00D807BE">
            <w:pPr>
              <w:pStyle w:val="ListParagraph"/>
              <w:numPr>
                <w:ilvl w:val="0"/>
                <w:numId w:val="61"/>
              </w:numPr>
              <w:ind w:left="427" w:hanging="426"/>
              <w:jc w:val="left"/>
            </w:pPr>
            <w:r>
              <w:lastRenderedPageBreak/>
              <w:t>Memilih tombol “Ya”</w:t>
            </w:r>
          </w:p>
        </w:tc>
        <w:tc>
          <w:tcPr>
            <w:tcW w:w="2970" w:type="dxa"/>
          </w:tcPr>
          <w:p w14:paraId="302864A5" w14:textId="77777777" w:rsidR="004A2C63" w:rsidRPr="00CE16DF" w:rsidRDefault="004A2C63" w:rsidP="003F3CC9">
            <w:pPr>
              <w:jc w:val="left"/>
            </w:pPr>
          </w:p>
        </w:tc>
      </w:tr>
      <w:tr w:rsidR="004166B1" w14:paraId="35C4B8EB" w14:textId="77777777" w:rsidTr="004166B1">
        <w:trPr>
          <w:trHeight w:val="558"/>
        </w:trPr>
        <w:tc>
          <w:tcPr>
            <w:tcW w:w="2797" w:type="dxa"/>
          </w:tcPr>
          <w:p w14:paraId="493C3596" w14:textId="65A314D8" w:rsidR="004166B1" w:rsidRDefault="004166B1" w:rsidP="004166B1">
            <w:pPr>
              <w:pStyle w:val="ListParagraph"/>
              <w:ind w:left="427"/>
              <w:jc w:val="left"/>
            </w:pPr>
          </w:p>
        </w:tc>
        <w:tc>
          <w:tcPr>
            <w:tcW w:w="2970" w:type="dxa"/>
          </w:tcPr>
          <w:p w14:paraId="25E0A272" w14:textId="049430E6" w:rsidR="004166B1" w:rsidRPr="00CE16DF" w:rsidRDefault="004166B1" w:rsidP="004166B1">
            <w:pPr>
              <w:jc w:val="left"/>
            </w:pPr>
            <w:r>
              <w:t>4.Menghapus konten yang telah dipilih dari halaman website</w:t>
            </w:r>
          </w:p>
        </w:tc>
      </w:tr>
      <w:tr w:rsidR="004A2C63" w14:paraId="1D62B472" w14:textId="77777777" w:rsidTr="003F3CC9">
        <w:tc>
          <w:tcPr>
            <w:tcW w:w="5767" w:type="dxa"/>
            <w:gridSpan w:val="2"/>
            <w:shd w:val="clear" w:color="auto" w:fill="D0CECE" w:themeFill="background2" w:themeFillShade="E6"/>
          </w:tcPr>
          <w:p w14:paraId="46F76ECE" w14:textId="77777777" w:rsidR="004A2C63" w:rsidRDefault="004A2C63" w:rsidP="003F3CC9">
            <w:pPr>
              <w:jc w:val="center"/>
              <w:rPr>
                <w:b/>
                <w:bCs/>
              </w:rPr>
            </w:pPr>
            <w:r>
              <w:rPr>
                <w:b/>
                <w:bCs/>
              </w:rPr>
              <w:t>Skenario Alternatif</w:t>
            </w:r>
          </w:p>
        </w:tc>
      </w:tr>
      <w:tr w:rsidR="004A2C63" w14:paraId="141CECBF" w14:textId="77777777" w:rsidTr="003F3CC9">
        <w:tc>
          <w:tcPr>
            <w:tcW w:w="2797" w:type="dxa"/>
          </w:tcPr>
          <w:p w14:paraId="6EB14A8F" w14:textId="77777777" w:rsidR="004A2C63" w:rsidRDefault="004A2C63" w:rsidP="003F3CC9">
            <w:pPr>
              <w:rPr>
                <w:b/>
                <w:bCs/>
              </w:rPr>
            </w:pPr>
          </w:p>
        </w:tc>
        <w:tc>
          <w:tcPr>
            <w:tcW w:w="2970" w:type="dxa"/>
          </w:tcPr>
          <w:p w14:paraId="2286454A" w14:textId="77777777" w:rsidR="004A2C63" w:rsidRDefault="004A2C63" w:rsidP="003F3CC9">
            <w:pPr>
              <w:rPr>
                <w:b/>
                <w:bCs/>
              </w:rPr>
            </w:pPr>
          </w:p>
        </w:tc>
      </w:tr>
      <w:tr w:rsidR="004A2C63" w14:paraId="601A1370" w14:textId="77777777" w:rsidTr="003F3CC9">
        <w:tc>
          <w:tcPr>
            <w:tcW w:w="2797" w:type="dxa"/>
          </w:tcPr>
          <w:p w14:paraId="34B30C17" w14:textId="77777777" w:rsidR="004A2C63" w:rsidRDefault="004A2C63" w:rsidP="003F3CC9">
            <w:pPr>
              <w:rPr>
                <w:b/>
                <w:bCs/>
              </w:rPr>
            </w:pPr>
          </w:p>
        </w:tc>
        <w:tc>
          <w:tcPr>
            <w:tcW w:w="2970" w:type="dxa"/>
          </w:tcPr>
          <w:p w14:paraId="53E3AABE" w14:textId="77777777" w:rsidR="004A2C63" w:rsidRDefault="004A2C63" w:rsidP="003F3CC9">
            <w:pPr>
              <w:rPr>
                <w:b/>
                <w:bCs/>
              </w:rPr>
            </w:pPr>
          </w:p>
        </w:tc>
      </w:tr>
      <w:tr w:rsidR="004A2C63" w14:paraId="3E5F3B79" w14:textId="77777777" w:rsidTr="003F3CC9">
        <w:tc>
          <w:tcPr>
            <w:tcW w:w="5767" w:type="dxa"/>
            <w:gridSpan w:val="2"/>
            <w:shd w:val="clear" w:color="auto" w:fill="D0CECE" w:themeFill="background2" w:themeFillShade="E6"/>
          </w:tcPr>
          <w:p w14:paraId="6368966A" w14:textId="77777777" w:rsidR="004A2C63" w:rsidRDefault="004A2C63" w:rsidP="003F3CC9">
            <w:pPr>
              <w:jc w:val="center"/>
              <w:rPr>
                <w:b/>
                <w:bCs/>
              </w:rPr>
            </w:pPr>
            <w:r>
              <w:rPr>
                <w:b/>
                <w:bCs/>
              </w:rPr>
              <w:t>Skenario Exception</w:t>
            </w:r>
          </w:p>
        </w:tc>
      </w:tr>
      <w:tr w:rsidR="004A2C63" w14:paraId="68729A61" w14:textId="77777777" w:rsidTr="003F3CC9">
        <w:tc>
          <w:tcPr>
            <w:tcW w:w="2797" w:type="dxa"/>
          </w:tcPr>
          <w:p w14:paraId="66795810" w14:textId="77777777" w:rsidR="004A2C63" w:rsidRDefault="004A2C63" w:rsidP="003F3CC9">
            <w:pPr>
              <w:jc w:val="left"/>
              <w:rPr>
                <w:b/>
                <w:bCs/>
              </w:rPr>
            </w:pPr>
          </w:p>
        </w:tc>
        <w:tc>
          <w:tcPr>
            <w:tcW w:w="2970" w:type="dxa"/>
          </w:tcPr>
          <w:p w14:paraId="5834461D" w14:textId="77777777" w:rsidR="004A2C63" w:rsidRDefault="004A2C63" w:rsidP="003F3CC9">
            <w:pPr>
              <w:rPr>
                <w:b/>
                <w:bCs/>
              </w:rPr>
            </w:pPr>
          </w:p>
        </w:tc>
      </w:tr>
    </w:tbl>
    <w:p w14:paraId="54FB5F08" w14:textId="77777777" w:rsidR="004A2C63" w:rsidRPr="004A2C63" w:rsidRDefault="004A2C63" w:rsidP="004A2C63">
      <w:pPr>
        <w:ind w:left="2160"/>
        <w:rPr>
          <w:b/>
          <w:bCs/>
        </w:rPr>
      </w:pPr>
    </w:p>
    <w:p w14:paraId="2E95822A" w14:textId="4424AD8A" w:rsidR="00BF3573" w:rsidRDefault="00BF3573" w:rsidP="00D807BE">
      <w:pPr>
        <w:pStyle w:val="ListParagraph"/>
        <w:numPr>
          <w:ilvl w:val="0"/>
          <w:numId w:val="47"/>
        </w:numPr>
        <w:rPr>
          <w:b/>
          <w:bCs/>
        </w:rPr>
      </w:pPr>
      <w:r>
        <w:rPr>
          <w:b/>
          <w:bCs/>
        </w:rPr>
        <w:t>Skenario Update Konten</w:t>
      </w:r>
    </w:p>
    <w:tbl>
      <w:tblPr>
        <w:tblStyle w:val="TableGrid"/>
        <w:tblW w:w="0" w:type="auto"/>
        <w:tblInd w:w="2160" w:type="dxa"/>
        <w:tblLook w:val="04A0" w:firstRow="1" w:lastRow="0" w:firstColumn="1" w:lastColumn="0" w:noHBand="0" w:noVBand="1"/>
      </w:tblPr>
      <w:tblGrid>
        <w:gridCol w:w="2797"/>
        <w:gridCol w:w="2970"/>
      </w:tblGrid>
      <w:tr w:rsidR="004166B1" w14:paraId="387A5CA8" w14:textId="77777777" w:rsidTr="003F3CC9">
        <w:tc>
          <w:tcPr>
            <w:tcW w:w="2797" w:type="dxa"/>
          </w:tcPr>
          <w:p w14:paraId="0075112A" w14:textId="77777777" w:rsidR="004166B1" w:rsidRDefault="004166B1" w:rsidP="003F3CC9">
            <w:pPr>
              <w:rPr>
                <w:b/>
                <w:bCs/>
              </w:rPr>
            </w:pPr>
            <w:r>
              <w:rPr>
                <w:b/>
                <w:bCs/>
              </w:rPr>
              <w:t>Nama Use Case</w:t>
            </w:r>
          </w:p>
        </w:tc>
        <w:tc>
          <w:tcPr>
            <w:tcW w:w="2970" w:type="dxa"/>
          </w:tcPr>
          <w:p w14:paraId="26201961" w14:textId="5294D18A" w:rsidR="004166B1" w:rsidRPr="00841B4F" w:rsidRDefault="004166B1" w:rsidP="003F3CC9">
            <w:r>
              <w:t>Update Konten</w:t>
            </w:r>
          </w:p>
        </w:tc>
      </w:tr>
      <w:tr w:rsidR="004166B1" w14:paraId="6EF9980F" w14:textId="77777777" w:rsidTr="003F3CC9">
        <w:tc>
          <w:tcPr>
            <w:tcW w:w="2797" w:type="dxa"/>
          </w:tcPr>
          <w:p w14:paraId="494163C6" w14:textId="77777777" w:rsidR="004166B1" w:rsidRDefault="004166B1" w:rsidP="003F3CC9">
            <w:pPr>
              <w:rPr>
                <w:b/>
                <w:bCs/>
              </w:rPr>
            </w:pPr>
            <w:r>
              <w:rPr>
                <w:b/>
                <w:bCs/>
              </w:rPr>
              <w:t>Deskripsi</w:t>
            </w:r>
          </w:p>
        </w:tc>
        <w:tc>
          <w:tcPr>
            <w:tcW w:w="2970" w:type="dxa"/>
          </w:tcPr>
          <w:p w14:paraId="6C9D70B4" w14:textId="4734D9B5" w:rsidR="004166B1" w:rsidRPr="00841B4F" w:rsidRDefault="004166B1" w:rsidP="003F3CC9">
            <w:r w:rsidRPr="00841B4F">
              <w:t>Me</w:t>
            </w:r>
            <w:r>
              <w:t>lakukan perubahan pada konten di dalam website</w:t>
            </w:r>
          </w:p>
        </w:tc>
      </w:tr>
      <w:tr w:rsidR="004166B1" w14:paraId="605C45F5" w14:textId="77777777" w:rsidTr="003F3CC9">
        <w:tc>
          <w:tcPr>
            <w:tcW w:w="2797" w:type="dxa"/>
          </w:tcPr>
          <w:p w14:paraId="784B5C3A" w14:textId="77777777" w:rsidR="004166B1" w:rsidRDefault="004166B1" w:rsidP="003F3CC9">
            <w:pPr>
              <w:rPr>
                <w:b/>
                <w:bCs/>
              </w:rPr>
            </w:pPr>
            <w:r>
              <w:rPr>
                <w:b/>
                <w:bCs/>
              </w:rPr>
              <w:t>Aktor</w:t>
            </w:r>
          </w:p>
        </w:tc>
        <w:tc>
          <w:tcPr>
            <w:tcW w:w="2970" w:type="dxa"/>
          </w:tcPr>
          <w:p w14:paraId="7E1E02BF" w14:textId="77777777" w:rsidR="004166B1" w:rsidRPr="00841B4F" w:rsidRDefault="004166B1" w:rsidP="003F3CC9">
            <w:pPr>
              <w:jc w:val="left"/>
            </w:pPr>
            <w:r w:rsidRPr="00841B4F">
              <w:t>Admin</w:t>
            </w:r>
            <w:r>
              <w:t xml:space="preserve"> &amp; Pengunjung Website</w:t>
            </w:r>
          </w:p>
        </w:tc>
      </w:tr>
      <w:tr w:rsidR="004166B1" w14:paraId="579A4850" w14:textId="77777777" w:rsidTr="003F3CC9">
        <w:tc>
          <w:tcPr>
            <w:tcW w:w="2797" w:type="dxa"/>
          </w:tcPr>
          <w:p w14:paraId="4EF4A97C" w14:textId="77777777" w:rsidR="004166B1" w:rsidRDefault="004166B1" w:rsidP="003F3CC9">
            <w:pPr>
              <w:rPr>
                <w:b/>
                <w:bCs/>
              </w:rPr>
            </w:pPr>
            <w:r>
              <w:rPr>
                <w:b/>
                <w:bCs/>
              </w:rPr>
              <w:t>Triggers</w:t>
            </w:r>
          </w:p>
        </w:tc>
        <w:tc>
          <w:tcPr>
            <w:tcW w:w="2970" w:type="dxa"/>
          </w:tcPr>
          <w:p w14:paraId="1B16DFF4" w14:textId="638AE92C" w:rsidR="004166B1" w:rsidRPr="00841B4F" w:rsidRDefault="004166B1" w:rsidP="003F3CC9">
            <w:pPr>
              <w:jc w:val="left"/>
            </w:pPr>
            <w:r w:rsidRPr="00841B4F">
              <w:t xml:space="preserve">Aktor ingin </w:t>
            </w:r>
            <w:r>
              <w:t>melakukan perubahan</w:t>
            </w:r>
            <w:r w:rsidR="00F74635">
              <w:t xml:space="preserve"> pada data konten</w:t>
            </w:r>
          </w:p>
        </w:tc>
      </w:tr>
      <w:tr w:rsidR="004166B1" w14:paraId="4E3F126E" w14:textId="77777777" w:rsidTr="003F3CC9">
        <w:tc>
          <w:tcPr>
            <w:tcW w:w="2797" w:type="dxa"/>
          </w:tcPr>
          <w:p w14:paraId="54D51980" w14:textId="77777777" w:rsidR="004166B1" w:rsidRDefault="004166B1" w:rsidP="003F3CC9">
            <w:pPr>
              <w:rPr>
                <w:b/>
                <w:bCs/>
              </w:rPr>
            </w:pPr>
            <w:r>
              <w:rPr>
                <w:b/>
                <w:bCs/>
              </w:rPr>
              <w:t>Pre-Condition</w:t>
            </w:r>
          </w:p>
        </w:tc>
        <w:tc>
          <w:tcPr>
            <w:tcW w:w="2970" w:type="dxa"/>
          </w:tcPr>
          <w:p w14:paraId="0E4027AF" w14:textId="35F46AA7" w:rsidR="004166B1" w:rsidRPr="00841B4F" w:rsidRDefault="004166B1" w:rsidP="003F3CC9">
            <w:pPr>
              <w:jc w:val="left"/>
            </w:pPr>
            <w:r w:rsidRPr="00841B4F">
              <w:t xml:space="preserve">Data </w:t>
            </w:r>
            <w:r w:rsidR="00F74635">
              <w:t xml:space="preserve">konten </w:t>
            </w:r>
            <w:r>
              <w:t>belum</w:t>
            </w:r>
            <w:r w:rsidR="00F74635">
              <w:t xml:space="preserve"> diperbarui</w:t>
            </w:r>
          </w:p>
        </w:tc>
      </w:tr>
      <w:tr w:rsidR="004166B1" w14:paraId="1F8E5CA6" w14:textId="77777777" w:rsidTr="003F3CC9">
        <w:tc>
          <w:tcPr>
            <w:tcW w:w="2797" w:type="dxa"/>
          </w:tcPr>
          <w:p w14:paraId="64B2E618" w14:textId="77777777" w:rsidR="004166B1" w:rsidRDefault="004166B1" w:rsidP="003F3CC9">
            <w:pPr>
              <w:rPr>
                <w:b/>
                <w:bCs/>
              </w:rPr>
            </w:pPr>
            <w:r>
              <w:rPr>
                <w:b/>
                <w:bCs/>
              </w:rPr>
              <w:t>Post-Condition</w:t>
            </w:r>
          </w:p>
        </w:tc>
        <w:tc>
          <w:tcPr>
            <w:tcW w:w="2970" w:type="dxa"/>
          </w:tcPr>
          <w:p w14:paraId="3E320248" w14:textId="2D643800" w:rsidR="004166B1" w:rsidRPr="00841B4F" w:rsidRDefault="004166B1" w:rsidP="003F3CC9">
            <w:pPr>
              <w:jc w:val="left"/>
            </w:pPr>
            <w:r w:rsidRPr="00841B4F">
              <w:t xml:space="preserve">Data </w:t>
            </w:r>
            <w:r w:rsidR="00F74635">
              <w:t xml:space="preserve">konten </w:t>
            </w:r>
            <w:r>
              <w:t xml:space="preserve">telah </w:t>
            </w:r>
            <w:r w:rsidR="00F74635">
              <w:t>diperbarui</w:t>
            </w:r>
          </w:p>
        </w:tc>
      </w:tr>
      <w:tr w:rsidR="004166B1" w14:paraId="5F33A5EE" w14:textId="77777777" w:rsidTr="003F3CC9">
        <w:tc>
          <w:tcPr>
            <w:tcW w:w="2797" w:type="dxa"/>
          </w:tcPr>
          <w:p w14:paraId="338513A3" w14:textId="77777777" w:rsidR="004166B1" w:rsidRDefault="004166B1" w:rsidP="003F3CC9">
            <w:pPr>
              <w:jc w:val="center"/>
              <w:rPr>
                <w:b/>
                <w:bCs/>
              </w:rPr>
            </w:pPr>
            <w:r>
              <w:rPr>
                <w:b/>
                <w:bCs/>
              </w:rPr>
              <w:t>Admin</w:t>
            </w:r>
          </w:p>
        </w:tc>
        <w:tc>
          <w:tcPr>
            <w:tcW w:w="2970" w:type="dxa"/>
          </w:tcPr>
          <w:p w14:paraId="134F2B0F" w14:textId="77777777" w:rsidR="004166B1" w:rsidRDefault="004166B1" w:rsidP="003F3CC9">
            <w:pPr>
              <w:jc w:val="center"/>
              <w:rPr>
                <w:b/>
                <w:bCs/>
              </w:rPr>
            </w:pPr>
            <w:r>
              <w:rPr>
                <w:b/>
                <w:bCs/>
              </w:rPr>
              <w:t>Sistem</w:t>
            </w:r>
          </w:p>
        </w:tc>
      </w:tr>
      <w:tr w:rsidR="004166B1" w14:paraId="2C5189C4" w14:textId="77777777" w:rsidTr="003F3CC9">
        <w:tc>
          <w:tcPr>
            <w:tcW w:w="5767" w:type="dxa"/>
            <w:gridSpan w:val="2"/>
            <w:shd w:val="clear" w:color="auto" w:fill="D0CECE" w:themeFill="background2" w:themeFillShade="E6"/>
          </w:tcPr>
          <w:p w14:paraId="5B71803D" w14:textId="77777777" w:rsidR="004166B1" w:rsidRDefault="004166B1" w:rsidP="003F3CC9">
            <w:pPr>
              <w:jc w:val="center"/>
              <w:rPr>
                <w:b/>
                <w:bCs/>
              </w:rPr>
            </w:pPr>
            <w:r>
              <w:rPr>
                <w:b/>
                <w:bCs/>
              </w:rPr>
              <w:t>Skenario Normal</w:t>
            </w:r>
          </w:p>
        </w:tc>
      </w:tr>
      <w:tr w:rsidR="004166B1" w14:paraId="3E01E16F" w14:textId="77777777" w:rsidTr="003F3CC9">
        <w:tc>
          <w:tcPr>
            <w:tcW w:w="2797" w:type="dxa"/>
          </w:tcPr>
          <w:p w14:paraId="4F1EE35E" w14:textId="459F2226" w:rsidR="004166B1" w:rsidRPr="00CE16DF" w:rsidRDefault="004166B1" w:rsidP="00D807BE">
            <w:pPr>
              <w:pStyle w:val="ListParagraph"/>
              <w:numPr>
                <w:ilvl w:val="0"/>
                <w:numId w:val="62"/>
              </w:numPr>
              <w:jc w:val="left"/>
            </w:pPr>
            <w:r w:rsidRPr="00E84C83">
              <w:t xml:space="preserve">Memilih </w:t>
            </w:r>
            <w:r w:rsidR="00F74635">
              <w:t xml:space="preserve">tombol “Edit Konten” pada salah satu </w:t>
            </w:r>
            <w:r w:rsidR="00F74635">
              <w:lastRenderedPageBreak/>
              <w:t>konten yang ingin diedit.</w:t>
            </w:r>
          </w:p>
        </w:tc>
        <w:tc>
          <w:tcPr>
            <w:tcW w:w="2970" w:type="dxa"/>
          </w:tcPr>
          <w:p w14:paraId="6F056BB5" w14:textId="77777777" w:rsidR="004166B1" w:rsidRDefault="004166B1" w:rsidP="003F3CC9">
            <w:pPr>
              <w:rPr>
                <w:b/>
                <w:bCs/>
              </w:rPr>
            </w:pPr>
          </w:p>
        </w:tc>
      </w:tr>
      <w:tr w:rsidR="004166B1" w14:paraId="16289864" w14:textId="77777777" w:rsidTr="003F3CC9">
        <w:tc>
          <w:tcPr>
            <w:tcW w:w="2797" w:type="dxa"/>
          </w:tcPr>
          <w:p w14:paraId="693241B4" w14:textId="77777777" w:rsidR="004166B1" w:rsidRDefault="004166B1" w:rsidP="003F3CC9">
            <w:pPr>
              <w:rPr>
                <w:b/>
                <w:bCs/>
              </w:rPr>
            </w:pPr>
          </w:p>
        </w:tc>
        <w:tc>
          <w:tcPr>
            <w:tcW w:w="2970" w:type="dxa"/>
          </w:tcPr>
          <w:p w14:paraId="480F8330" w14:textId="1BE2F28A" w:rsidR="004166B1" w:rsidRPr="00CE16DF" w:rsidRDefault="004166B1" w:rsidP="00D807BE">
            <w:pPr>
              <w:pStyle w:val="ListParagraph"/>
              <w:numPr>
                <w:ilvl w:val="0"/>
                <w:numId w:val="62"/>
              </w:numPr>
              <w:ind w:left="312" w:hanging="284"/>
              <w:jc w:val="left"/>
            </w:pPr>
            <w:r w:rsidRPr="00E84C83">
              <w:t xml:space="preserve">Menampilkan </w:t>
            </w:r>
            <w:r w:rsidR="00F74635">
              <w:t>box edit konten yang akan diubah oleh admin atau pengguna website</w:t>
            </w:r>
          </w:p>
        </w:tc>
      </w:tr>
      <w:tr w:rsidR="004166B1" w14:paraId="64EB8438" w14:textId="77777777" w:rsidTr="003F3CC9">
        <w:tc>
          <w:tcPr>
            <w:tcW w:w="2797" w:type="dxa"/>
          </w:tcPr>
          <w:p w14:paraId="2E6AE08A" w14:textId="66A3F2D1" w:rsidR="004166B1" w:rsidRPr="00CE16DF" w:rsidRDefault="004166B1" w:rsidP="00D807BE">
            <w:pPr>
              <w:pStyle w:val="ListParagraph"/>
              <w:numPr>
                <w:ilvl w:val="0"/>
                <w:numId w:val="62"/>
              </w:numPr>
              <w:ind w:left="427" w:hanging="426"/>
              <w:jc w:val="left"/>
            </w:pPr>
            <w:r w:rsidRPr="00CE16DF">
              <w:t>M</w:t>
            </w:r>
            <w:r w:rsidR="00F74635">
              <w:t xml:space="preserve">engubah isian box edit konten </w:t>
            </w:r>
          </w:p>
        </w:tc>
        <w:tc>
          <w:tcPr>
            <w:tcW w:w="2970" w:type="dxa"/>
          </w:tcPr>
          <w:p w14:paraId="5534C80D" w14:textId="77777777" w:rsidR="004166B1" w:rsidRPr="00CE16DF" w:rsidRDefault="004166B1" w:rsidP="003F3CC9">
            <w:pPr>
              <w:jc w:val="left"/>
            </w:pPr>
          </w:p>
        </w:tc>
      </w:tr>
      <w:tr w:rsidR="00F74635" w14:paraId="078E93F8" w14:textId="77777777" w:rsidTr="003F3CC9">
        <w:tc>
          <w:tcPr>
            <w:tcW w:w="2797" w:type="dxa"/>
          </w:tcPr>
          <w:p w14:paraId="0D8519FD" w14:textId="09B7149D" w:rsidR="00F74635" w:rsidRPr="00CE16DF" w:rsidRDefault="00F74635" w:rsidP="00D807BE">
            <w:pPr>
              <w:pStyle w:val="ListParagraph"/>
              <w:numPr>
                <w:ilvl w:val="0"/>
                <w:numId w:val="62"/>
              </w:numPr>
              <w:ind w:left="427" w:hanging="426"/>
              <w:jc w:val="left"/>
            </w:pPr>
            <w:r>
              <w:t>Menyimpan perubahan data konten dengan memilih tombol “Done”</w:t>
            </w:r>
          </w:p>
        </w:tc>
        <w:tc>
          <w:tcPr>
            <w:tcW w:w="2970" w:type="dxa"/>
          </w:tcPr>
          <w:p w14:paraId="4642B10A" w14:textId="77777777" w:rsidR="00F74635" w:rsidRPr="00CE16DF" w:rsidRDefault="00F74635" w:rsidP="003F3CC9">
            <w:pPr>
              <w:jc w:val="left"/>
            </w:pPr>
          </w:p>
        </w:tc>
      </w:tr>
      <w:tr w:rsidR="00F74635" w14:paraId="5782DABB" w14:textId="77777777" w:rsidTr="003F3CC9">
        <w:tc>
          <w:tcPr>
            <w:tcW w:w="2797" w:type="dxa"/>
          </w:tcPr>
          <w:p w14:paraId="3BC91E8F" w14:textId="77777777" w:rsidR="00F74635" w:rsidRDefault="00F74635" w:rsidP="00F74635">
            <w:pPr>
              <w:pStyle w:val="ListParagraph"/>
              <w:ind w:left="427"/>
              <w:jc w:val="left"/>
            </w:pPr>
          </w:p>
        </w:tc>
        <w:tc>
          <w:tcPr>
            <w:tcW w:w="2970" w:type="dxa"/>
          </w:tcPr>
          <w:p w14:paraId="2DA61510" w14:textId="2A3418E0" w:rsidR="00F74635" w:rsidRPr="00CE16DF" w:rsidRDefault="00F74635" w:rsidP="00D807BE">
            <w:pPr>
              <w:pStyle w:val="ListParagraph"/>
              <w:numPr>
                <w:ilvl w:val="0"/>
                <w:numId w:val="62"/>
              </w:numPr>
              <w:jc w:val="left"/>
            </w:pPr>
            <w:r>
              <w:t>Menyimpan perubahan data konten ke dalam halaman website</w:t>
            </w:r>
          </w:p>
        </w:tc>
      </w:tr>
      <w:tr w:rsidR="004166B1" w14:paraId="36ADD516" w14:textId="77777777" w:rsidTr="003F3CC9">
        <w:tc>
          <w:tcPr>
            <w:tcW w:w="5767" w:type="dxa"/>
            <w:gridSpan w:val="2"/>
            <w:shd w:val="clear" w:color="auto" w:fill="D0CECE" w:themeFill="background2" w:themeFillShade="E6"/>
          </w:tcPr>
          <w:p w14:paraId="3A3C4EF5" w14:textId="77777777" w:rsidR="004166B1" w:rsidRDefault="004166B1" w:rsidP="003F3CC9">
            <w:pPr>
              <w:jc w:val="center"/>
              <w:rPr>
                <w:b/>
                <w:bCs/>
              </w:rPr>
            </w:pPr>
            <w:r>
              <w:rPr>
                <w:b/>
                <w:bCs/>
              </w:rPr>
              <w:t>Skenario Alternatif</w:t>
            </w:r>
          </w:p>
        </w:tc>
      </w:tr>
      <w:tr w:rsidR="004166B1" w14:paraId="1A4D3DC4" w14:textId="77777777" w:rsidTr="003F3CC9">
        <w:tc>
          <w:tcPr>
            <w:tcW w:w="2797" w:type="dxa"/>
          </w:tcPr>
          <w:p w14:paraId="45D47CCA" w14:textId="77777777" w:rsidR="004166B1" w:rsidRDefault="004166B1" w:rsidP="003F3CC9">
            <w:pPr>
              <w:rPr>
                <w:b/>
                <w:bCs/>
              </w:rPr>
            </w:pPr>
          </w:p>
        </w:tc>
        <w:tc>
          <w:tcPr>
            <w:tcW w:w="2970" w:type="dxa"/>
          </w:tcPr>
          <w:p w14:paraId="03C43C62" w14:textId="77777777" w:rsidR="004166B1" w:rsidRDefault="004166B1" w:rsidP="003F3CC9">
            <w:pPr>
              <w:rPr>
                <w:b/>
                <w:bCs/>
              </w:rPr>
            </w:pPr>
          </w:p>
        </w:tc>
      </w:tr>
      <w:tr w:rsidR="004166B1" w14:paraId="6A602EBB" w14:textId="77777777" w:rsidTr="003F3CC9">
        <w:tc>
          <w:tcPr>
            <w:tcW w:w="2797" w:type="dxa"/>
          </w:tcPr>
          <w:p w14:paraId="20474A98" w14:textId="77777777" w:rsidR="004166B1" w:rsidRDefault="004166B1" w:rsidP="003F3CC9">
            <w:pPr>
              <w:rPr>
                <w:b/>
                <w:bCs/>
              </w:rPr>
            </w:pPr>
          </w:p>
        </w:tc>
        <w:tc>
          <w:tcPr>
            <w:tcW w:w="2970" w:type="dxa"/>
          </w:tcPr>
          <w:p w14:paraId="6A055A25" w14:textId="77777777" w:rsidR="004166B1" w:rsidRDefault="004166B1" w:rsidP="003F3CC9">
            <w:pPr>
              <w:rPr>
                <w:b/>
                <w:bCs/>
              </w:rPr>
            </w:pPr>
          </w:p>
        </w:tc>
      </w:tr>
      <w:tr w:rsidR="004166B1" w14:paraId="6746742E" w14:textId="77777777" w:rsidTr="003F3CC9">
        <w:tc>
          <w:tcPr>
            <w:tcW w:w="5767" w:type="dxa"/>
            <w:gridSpan w:val="2"/>
            <w:shd w:val="clear" w:color="auto" w:fill="D0CECE" w:themeFill="background2" w:themeFillShade="E6"/>
          </w:tcPr>
          <w:p w14:paraId="06EDAE5A" w14:textId="77777777" w:rsidR="004166B1" w:rsidRDefault="004166B1" w:rsidP="003F3CC9">
            <w:pPr>
              <w:jc w:val="center"/>
              <w:rPr>
                <w:b/>
                <w:bCs/>
              </w:rPr>
            </w:pPr>
            <w:r>
              <w:rPr>
                <w:b/>
                <w:bCs/>
              </w:rPr>
              <w:t>Skenario Exception</w:t>
            </w:r>
          </w:p>
        </w:tc>
      </w:tr>
      <w:tr w:rsidR="004166B1" w14:paraId="09623061" w14:textId="77777777" w:rsidTr="003F3CC9">
        <w:tc>
          <w:tcPr>
            <w:tcW w:w="2797" w:type="dxa"/>
          </w:tcPr>
          <w:p w14:paraId="14E3FF7A" w14:textId="77777777" w:rsidR="004166B1" w:rsidRDefault="004166B1" w:rsidP="003F3CC9">
            <w:pPr>
              <w:jc w:val="left"/>
              <w:rPr>
                <w:b/>
                <w:bCs/>
              </w:rPr>
            </w:pPr>
          </w:p>
        </w:tc>
        <w:tc>
          <w:tcPr>
            <w:tcW w:w="2970" w:type="dxa"/>
          </w:tcPr>
          <w:p w14:paraId="09CC9AFA" w14:textId="77777777" w:rsidR="004166B1" w:rsidRDefault="004166B1" w:rsidP="003F3CC9">
            <w:pPr>
              <w:rPr>
                <w:b/>
                <w:bCs/>
              </w:rPr>
            </w:pPr>
          </w:p>
        </w:tc>
      </w:tr>
    </w:tbl>
    <w:p w14:paraId="4E2253A2" w14:textId="77777777" w:rsidR="004166B1" w:rsidRPr="004166B1" w:rsidRDefault="004166B1" w:rsidP="004166B1">
      <w:pPr>
        <w:ind w:left="2127"/>
        <w:rPr>
          <w:b/>
          <w:bCs/>
        </w:rPr>
      </w:pPr>
    </w:p>
    <w:p w14:paraId="0FA3A018" w14:textId="506178A7" w:rsidR="00B11E59" w:rsidRDefault="00B11E59" w:rsidP="00B11E59">
      <w:pPr>
        <w:pStyle w:val="ListParagraph"/>
        <w:numPr>
          <w:ilvl w:val="0"/>
          <w:numId w:val="45"/>
        </w:numPr>
        <w:ind w:left="2127"/>
        <w:rPr>
          <w:b/>
          <w:bCs/>
        </w:rPr>
      </w:pPr>
      <w:r>
        <w:rPr>
          <w:b/>
          <w:bCs/>
        </w:rPr>
        <w:t>Use Case Scenario Kelola Shop &amp; Merch</w:t>
      </w:r>
    </w:p>
    <w:p w14:paraId="7FF6D8DC" w14:textId="2BAB0865" w:rsidR="00BF3573" w:rsidRDefault="00BF3573" w:rsidP="00D807BE">
      <w:pPr>
        <w:pStyle w:val="ListParagraph"/>
        <w:numPr>
          <w:ilvl w:val="0"/>
          <w:numId w:val="47"/>
        </w:numPr>
        <w:rPr>
          <w:b/>
          <w:bCs/>
        </w:rPr>
      </w:pPr>
      <w:r>
        <w:rPr>
          <w:b/>
          <w:bCs/>
        </w:rPr>
        <w:t>Skenario Tambah Produk</w:t>
      </w:r>
    </w:p>
    <w:tbl>
      <w:tblPr>
        <w:tblStyle w:val="TableGrid"/>
        <w:tblW w:w="0" w:type="auto"/>
        <w:tblInd w:w="2160" w:type="dxa"/>
        <w:tblLook w:val="04A0" w:firstRow="1" w:lastRow="0" w:firstColumn="1" w:lastColumn="0" w:noHBand="0" w:noVBand="1"/>
      </w:tblPr>
      <w:tblGrid>
        <w:gridCol w:w="2797"/>
        <w:gridCol w:w="2970"/>
      </w:tblGrid>
      <w:tr w:rsidR="00F74635" w14:paraId="62B1CFC5" w14:textId="77777777" w:rsidTr="003F3CC9">
        <w:tc>
          <w:tcPr>
            <w:tcW w:w="2797" w:type="dxa"/>
          </w:tcPr>
          <w:p w14:paraId="770F22C9" w14:textId="77777777" w:rsidR="00F74635" w:rsidRDefault="00F74635" w:rsidP="003F3CC9">
            <w:pPr>
              <w:rPr>
                <w:b/>
                <w:bCs/>
              </w:rPr>
            </w:pPr>
            <w:r>
              <w:rPr>
                <w:b/>
                <w:bCs/>
              </w:rPr>
              <w:t>Nama Use Case</w:t>
            </w:r>
          </w:p>
        </w:tc>
        <w:tc>
          <w:tcPr>
            <w:tcW w:w="2970" w:type="dxa"/>
          </w:tcPr>
          <w:p w14:paraId="1AB6679E" w14:textId="2F2FFE90" w:rsidR="00F74635" w:rsidRPr="00841B4F" w:rsidRDefault="00F74635" w:rsidP="003F3CC9">
            <w:r>
              <w:t>Tambah Produk</w:t>
            </w:r>
          </w:p>
        </w:tc>
      </w:tr>
      <w:tr w:rsidR="00F74635" w14:paraId="600D8184" w14:textId="77777777" w:rsidTr="003F3CC9">
        <w:tc>
          <w:tcPr>
            <w:tcW w:w="2797" w:type="dxa"/>
          </w:tcPr>
          <w:p w14:paraId="5A7C9B52" w14:textId="77777777" w:rsidR="00F74635" w:rsidRDefault="00F74635" w:rsidP="003F3CC9">
            <w:pPr>
              <w:rPr>
                <w:b/>
                <w:bCs/>
              </w:rPr>
            </w:pPr>
            <w:r>
              <w:rPr>
                <w:b/>
                <w:bCs/>
              </w:rPr>
              <w:t>Deskripsi</w:t>
            </w:r>
          </w:p>
        </w:tc>
        <w:tc>
          <w:tcPr>
            <w:tcW w:w="2970" w:type="dxa"/>
          </w:tcPr>
          <w:p w14:paraId="795F820F" w14:textId="45D8D9F9" w:rsidR="00F74635" w:rsidRPr="00841B4F" w:rsidRDefault="00F74635" w:rsidP="003F3CC9">
            <w:r>
              <w:t>Menambah data produk ke dalam website</w:t>
            </w:r>
          </w:p>
        </w:tc>
      </w:tr>
      <w:tr w:rsidR="00F74635" w14:paraId="306CF928" w14:textId="77777777" w:rsidTr="003F3CC9">
        <w:tc>
          <w:tcPr>
            <w:tcW w:w="2797" w:type="dxa"/>
          </w:tcPr>
          <w:p w14:paraId="012E9FC4" w14:textId="77777777" w:rsidR="00F74635" w:rsidRDefault="00F74635" w:rsidP="003F3CC9">
            <w:pPr>
              <w:rPr>
                <w:b/>
                <w:bCs/>
              </w:rPr>
            </w:pPr>
            <w:r>
              <w:rPr>
                <w:b/>
                <w:bCs/>
              </w:rPr>
              <w:t>Aktor</w:t>
            </w:r>
          </w:p>
        </w:tc>
        <w:tc>
          <w:tcPr>
            <w:tcW w:w="2970" w:type="dxa"/>
          </w:tcPr>
          <w:p w14:paraId="74B3CA83" w14:textId="2BF90E13" w:rsidR="00F74635" w:rsidRPr="00841B4F" w:rsidRDefault="00F74635" w:rsidP="003F3CC9">
            <w:pPr>
              <w:jc w:val="left"/>
            </w:pPr>
            <w:r w:rsidRPr="00841B4F">
              <w:t>Admin</w:t>
            </w:r>
            <w:r>
              <w:t xml:space="preserve"> </w:t>
            </w:r>
          </w:p>
        </w:tc>
      </w:tr>
      <w:tr w:rsidR="00F74635" w14:paraId="07E386D4" w14:textId="77777777" w:rsidTr="003F3CC9">
        <w:tc>
          <w:tcPr>
            <w:tcW w:w="2797" w:type="dxa"/>
          </w:tcPr>
          <w:p w14:paraId="5F9F3265" w14:textId="77777777" w:rsidR="00F74635" w:rsidRDefault="00F74635" w:rsidP="003F3CC9">
            <w:pPr>
              <w:rPr>
                <w:b/>
                <w:bCs/>
              </w:rPr>
            </w:pPr>
            <w:r>
              <w:rPr>
                <w:b/>
                <w:bCs/>
              </w:rPr>
              <w:lastRenderedPageBreak/>
              <w:t>Triggers</w:t>
            </w:r>
          </w:p>
        </w:tc>
        <w:tc>
          <w:tcPr>
            <w:tcW w:w="2970" w:type="dxa"/>
          </w:tcPr>
          <w:p w14:paraId="795D35BD" w14:textId="10052F2B" w:rsidR="00F74635" w:rsidRPr="00841B4F" w:rsidRDefault="00F74635" w:rsidP="003F3CC9">
            <w:pPr>
              <w:jc w:val="left"/>
            </w:pPr>
            <w:r w:rsidRPr="00841B4F">
              <w:t xml:space="preserve">Aktor ingin </w:t>
            </w:r>
            <w:r>
              <w:t>menambahkan data produk ke dalam website</w:t>
            </w:r>
          </w:p>
        </w:tc>
      </w:tr>
      <w:tr w:rsidR="00F74635" w14:paraId="34B2AD87" w14:textId="77777777" w:rsidTr="003F3CC9">
        <w:tc>
          <w:tcPr>
            <w:tcW w:w="2797" w:type="dxa"/>
          </w:tcPr>
          <w:p w14:paraId="3EB82D89" w14:textId="77777777" w:rsidR="00F74635" w:rsidRDefault="00F74635" w:rsidP="003F3CC9">
            <w:pPr>
              <w:rPr>
                <w:b/>
                <w:bCs/>
              </w:rPr>
            </w:pPr>
            <w:r>
              <w:rPr>
                <w:b/>
                <w:bCs/>
              </w:rPr>
              <w:t>Pre-Condition</w:t>
            </w:r>
          </w:p>
        </w:tc>
        <w:tc>
          <w:tcPr>
            <w:tcW w:w="2970" w:type="dxa"/>
          </w:tcPr>
          <w:p w14:paraId="3AB7B54A" w14:textId="37DCA8D4" w:rsidR="00F74635" w:rsidRPr="00841B4F" w:rsidRDefault="00F74635" w:rsidP="003F3CC9">
            <w:pPr>
              <w:jc w:val="left"/>
            </w:pPr>
            <w:r w:rsidRPr="00841B4F">
              <w:t xml:space="preserve">Data </w:t>
            </w:r>
            <w:r>
              <w:t>produk belum ditambahkan</w:t>
            </w:r>
          </w:p>
        </w:tc>
      </w:tr>
      <w:tr w:rsidR="00F74635" w14:paraId="674CB0DB" w14:textId="77777777" w:rsidTr="003F3CC9">
        <w:tc>
          <w:tcPr>
            <w:tcW w:w="2797" w:type="dxa"/>
          </w:tcPr>
          <w:p w14:paraId="45B7DF1F" w14:textId="77777777" w:rsidR="00F74635" w:rsidRDefault="00F74635" w:rsidP="003F3CC9">
            <w:pPr>
              <w:rPr>
                <w:b/>
                <w:bCs/>
              </w:rPr>
            </w:pPr>
            <w:r>
              <w:rPr>
                <w:b/>
                <w:bCs/>
              </w:rPr>
              <w:t>Post-Condition</w:t>
            </w:r>
          </w:p>
        </w:tc>
        <w:tc>
          <w:tcPr>
            <w:tcW w:w="2970" w:type="dxa"/>
          </w:tcPr>
          <w:p w14:paraId="39F78240" w14:textId="214ECD76" w:rsidR="00F74635" w:rsidRPr="00841B4F" w:rsidRDefault="00F74635" w:rsidP="003F3CC9">
            <w:pPr>
              <w:jc w:val="left"/>
            </w:pPr>
            <w:r w:rsidRPr="00841B4F">
              <w:t xml:space="preserve">Data </w:t>
            </w:r>
            <w:r>
              <w:t>produk sudah ditambahkan</w:t>
            </w:r>
          </w:p>
        </w:tc>
      </w:tr>
      <w:tr w:rsidR="00F74635" w14:paraId="563FAAA9" w14:textId="77777777" w:rsidTr="003F3CC9">
        <w:tc>
          <w:tcPr>
            <w:tcW w:w="2797" w:type="dxa"/>
          </w:tcPr>
          <w:p w14:paraId="0429B913" w14:textId="77777777" w:rsidR="00F74635" w:rsidRDefault="00F74635" w:rsidP="003F3CC9">
            <w:pPr>
              <w:jc w:val="center"/>
              <w:rPr>
                <w:b/>
                <w:bCs/>
              </w:rPr>
            </w:pPr>
            <w:r>
              <w:rPr>
                <w:b/>
                <w:bCs/>
              </w:rPr>
              <w:t>Admin</w:t>
            </w:r>
          </w:p>
        </w:tc>
        <w:tc>
          <w:tcPr>
            <w:tcW w:w="2970" w:type="dxa"/>
          </w:tcPr>
          <w:p w14:paraId="4FADB683" w14:textId="77777777" w:rsidR="00F74635" w:rsidRDefault="00F74635" w:rsidP="003F3CC9">
            <w:pPr>
              <w:jc w:val="center"/>
              <w:rPr>
                <w:b/>
                <w:bCs/>
              </w:rPr>
            </w:pPr>
            <w:r>
              <w:rPr>
                <w:b/>
                <w:bCs/>
              </w:rPr>
              <w:t>Sistem</w:t>
            </w:r>
          </w:p>
        </w:tc>
      </w:tr>
      <w:tr w:rsidR="00F74635" w14:paraId="345F5D18" w14:textId="77777777" w:rsidTr="003F3CC9">
        <w:tc>
          <w:tcPr>
            <w:tcW w:w="5767" w:type="dxa"/>
            <w:gridSpan w:val="2"/>
            <w:shd w:val="clear" w:color="auto" w:fill="D0CECE" w:themeFill="background2" w:themeFillShade="E6"/>
          </w:tcPr>
          <w:p w14:paraId="638304E3" w14:textId="77777777" w:rsidR="00F74635" w:rsidRDefault="00F74635" w:rsidP="003F3CC9">
            <w:pPr>
              <w:jc w:val="center"/>
              <w:rPr>
                <w:b/>
                <w:bCs/>
              </w:rPr>
            </w:pPr>
            <w:r>
              <w:rPr>
                <w:b/>
                <w:bCs/>
              </w:rPr>
              <w:t>Skenario Normal</w:t>
            </w:r>
          </w:p>
        </w:tc>
      </w:tr>
      <w:tr w:rsidR="00F74635" w14:paraId="2D8DE453" w14:textId="77777777" w:rsidTr="003F3CC9">
        <w:tc>
          <w:tcPr>
            <w:tcW w:w="2797" w:type="dxa"/>
          </w:tcPr>
          <w:p w14:paraId="49833962" w14:textId="48B24B23" w:rsidR="00F74635" w:rsidRPr="00CE16DF" w:rsidRDefault="00F74635" w:rsidP="00D807BE">
            <w:pPr>
              <w:pStyle w:val="ListParagraph"/>
              <w:numPr>
                <w:ilvl w:val="0"/>
                <w:numId w:val="63"/>
              </w:numPr>
              <w:jc w:val="left"/>
            </w:pPr>
            <w:r w:rsidRPr="00E84C83">
              <w:t xml:space="preserve">Memilih </w:t>
            </w:r>
            <w:r w:rsidR="00FC17B4">
              <w:t>menu “Tambah Produk” pada halaman Shop &amp; Merch</w:t>
            </w:r>
          </w:p>
        </w:tc>
        <w:tc>
          <w:tcPr>
            <w:tcW w:w="2970" w:type="dxa"/>
          </w:tcPr>
          <w:p w14:paraId="4A3D525F" w14:textId="77777777" w:rsidR="00F74635" w:rsidRDefault="00F74635" w:rsidP="003F3CC9">
            <w:pPr>
              <w:rPr>
                <w:b/>
                <w:bCs/>
              </w:rPr>
            </w:pPr>
          </w:p>
        </w:tc>
      </w:tr>
      <w:tr w:rsidR="00F74635" w14:paraId="6233881A" w14:textId="77777777" w:rsidTr="003F3CC9">
        <w:tc>
          <w:tcPr>
            <w:tcW w:w="2797" w:type="dxa"/>
          </w:tcPr>
          <w:p w14:paraId="377D0784" w14:textId="77777777" w:rsidR="00F74635" w:rsidRDefault="00F74635" w:rsidP="003F3CC9">
            <w:pPr>
              <w:rPr>
                <w:b/>
                <w:bCs/>
              </w:rPr>
            </w:pPr>
          </w:p>
        </w:tc>
        <w:tc>
          <w:tcPr>
            <w:tcW w:w="2970" w:type="dxa"/>
          </w:tcPr>
          <w:p w14:paraId="529611BE" w14:textId="11A92862" w:rsidR="00F74635" w:rsidRPr="00CE16DF" w:rsidRDefault="00F74635" w:rsidP="00D807BE">
            <w:pPr>
              <w:pStyle w:val="ListParagraph"/>
              <w:numPr>
                <w:ilvl w:val="0"/>
                <w:numId w:val="63"/>
              </w:numPr>
              <w:ind w:left="312" w:hanging="284"/>
              <w:jc w:val="left"/>
            </w:pPr>
            <w:r w:rsidRPr="00E84C83">
              <w:t xml:space="preserve">Menampilkan </w:t>
            </w:r>
            <w:r w:rsidR="00FC17B4">
              <w:t>form tambah produk untuk diisi oleh admin</w:t>
            </w:r>
          </w:p>
        </w:tc>
      </w:tr>
      <w:tr w:rsidR="00F74635" w14:paraId="2704D94C" w14:textId="77777777" w:rsidTr="003F3CC9">
        <w:tc>
          <w:tcPr>
            <w:tcW w:w="2797" w:type="dxa"/>
          </w:tcPr>
          <w:p w14:paraId="6DF944BB" w14:textId="4869CA76" w:rsidR="00F74635" w:rsidRPr="00CE16DF" w:rsidRDefault="00F74635" w:rsidP="00D807BE">
            <w:pPr>
              <w:pStyle w:val="ListParagraph"/>
              <w:numPr>
                <w:ilvl w:val="0"/>
                <w:numId w:val="63"/>
              </w:numPr>
              <w:ind w:left="427" w:hanging="426"/>
              <w:jc w:val="left"/>
            </w:pPr>
            <w:r w:rsidRPr="00CE16DF">
              <w:t>Me</w:t>
            </w:r>
            <w:r w:rsidR="00FC17B4">
              <w:t xml:space="preserve">ngisi form tambah produk </w:t>
            </w:r>
          </w:p>
        </w:tc>
        <w:tc>
          <w:tcPr>
            <w:tcW w:w="2970" w:type="dxa"/>
          </w:tcPr>
          <w:p w14:paraId="0ECE9A5F" w14:textId="77777777" w:rsidR="00F74635" w:rsidRPr="00CE16DF" w:rsidRDefault="00F74635" w:rsidP="003F3CC9">
            <w:pPr>
              <w:jc w:val="left"/>
            </w:pPr>
          </w:p>
        </w:tc>
      </w:tr>
      <w:tr w:rsidR="00FC17B4" w14:paraId="4E44DBE2" w14:textId="77777777" w:rsidTr="003F3CC9">
        <w:tc>
          <w:tcPr>
            <w:tcW w:w="2797" w:type="dxa"/>
          </w:tcPr>
          <w:p w14:paraId="3DBA90C1" w14:textId="4C17BB2D" w:rsidR="00FC17B4" w:rsidRPr="00CE16DF" w:rsidRDefault="00FC17B4" w:rsidP="00D807BE">
            <w:pPr>
              <w:pStyle w:val="ListParagraph"/>
              <w:numPr>
                <w:ilvl w:val="0"/>
                <w:numId w:val="63"/>
              </w:numPr>
              <w:ind w:left="427" w:hanging="426"/>
              <w:jc w:val="left"/>
            </w:pPr>
            <w:r>
              <w:t xml:space="preserve">Menyimpan form tambah produk yang telah diisi </w:t>
            </w:r>
          </w:p>
        </w:tc>
        <w:tc>
          <w:tcPr>
            <w:tcW w:w="2970" w:type="dxa"/>
          </w:tcPr>
          <w:p w14:paraId="395007B7" w14:textId="77777777" w:rsidR="00FC17B4" w:rsidRPr="00CE16DF" w:rsidRDefault="00FC17B4" w:rsidP="003F3CC9">
            <w:pPr>
              <w:jc w:val="left"/>
            </w:pPr>
          </w:p>
        </w:tc>
      </w:tr>
      <w:tr w:rsidR="00FC17B4" w14:paraId="01737A86" w14:textId="77777777" w:rsidTr="003F3CC9">
        <w:tc>
          <w:tcPr>
            <w:tcW w:w="2797" w:type="dxa"/>
          </w:tcPr>
          <w:p w14:paraId="158FF8DC" w14:textId="77777777" w:rsidR="00FC17B4" w:rsidRDefault="00FC17B4" w:rsidP="00FC17B4">
            <w:pPr>
              <w:pStyle w:val="ListParagraph"/>
              <w:ind w:left="427"/>
              <w:jc w:val="left"/>
            </w:pPr>
          </w:p>
        </w:tc>
        <w:tc>
          <w:tcPr>
            <w:tcW w:w="2970" w:type="dxa"/>
          </w:tcPr>
          <w:p w14:paraId="4F4ABE4D" w14:textId="7317B301" w:rsidR="00FC17B4" w:rsidRPr="00CE16DF" w:rsidRDefault="00FC17B4" w:rsidP="00FC17B4">
            <w:pPr>
              <w:jc w:val="left"/>
            </w:pPr>
            <w:r>
              <w:t>5.Menyimpan produk yang telah ditambahkan pada database</w:t>
            </w:r>
          </w:p>
        </w:tc>
      </w:tr>
      <w:tr w:rsidR="00FC17B4" w14:paraId="45FA38F1" w14:textId="77777777" w:rsidTr="003F3CC9">
        <w:tc>
          <w:tcPr>
            <w:tcW w:w="2797" w:type="dxa"/>
          </w:tcPr>
          <w:p w14:paraId="5DD18FD8" w14:textId="77777777" w:rsidR="00FC17B4" w:rsidRDefault="00FC17B4" w:rsidP="00FC17B4">
            <w:pPr>
              <w:pStyle w:val="ListParagraph"/>
              <w:ind w:left="427"/>
              <w:jc w:val="left"/>
            </w:pPr>
          </w:p>
        </w:tc>
        <w:tc>
          <w:tcPr>
            <w:tcW w:w="2970" w:type="dxa"/>
          </w:tcPr>
          <w:p w14:paraId="4B884635" w14:textId="63EEDC48" w:rsidR="00FC17B4" w:rsidRDefault="002806C3" w:rsidP="00FC17B4">
            <w:pPr>
              <w:jc w:val="left"/>
            </w:pPr>
            <w:r>
              <w:t>6.Menampilkan produk yang baru ditambahkan pada halaman utama Shop&amp;Merch</w:t>
            </w:r>
          </w:p>
        </w:tc>
      </w:tr>
      <w:tr w:rsidR="00F74635" w14:paraId="285CCA34" w14:textId="77777777" w:rsidTr="003F3CC9">
        <w:tc>
          <w:tcPr>
            <w:tcW w:w="5767" w:type="dxa"/>
            <w:gridSpan w:val="2"/>
            <w:shd w:val="clear" w:color="auto" w:fill="D0CECE" w:themeFill="background2" w:themeFillShade="E6"/>
          </w:tcPr>
          <w:p w14:paraId="00110797" w14:textId="77777777" w:rsidR="00F74635" w:rsidRDefault="00F74635" w:rsidP="003F3CC9">
            <w:pPr>
              <w:jc w:val="center"/>
              <w:rPr>
                <w:b/>
                <w:bCs/>
              </w:rPr>
            </w:pPr>
            <w:r>
              <w:rPr>
                <w:b/>
                <w:bCs/>
              </w:rPr>
              <w:t>Skenario Alternatif</w:t>
            </w:r>
          </w:p>
        </w:tc>
      </w:tr>
      <w:tr w:rsidR="00F74635" w14:paraId="1D81CF8C" w14:textId="77777777" w:rsidTr="003F3CC9">
        <w:tc>
          <w:tcPr>
            <w:tcW w:w="2797" w:type="dxa"/>
          </w:tcPr>
          <w:p w14:paraId="0AC5F607" w14:textId="77777777" w:rsidR="00F74635" w:rsidRDefault="00F74635" w:rsidP="003F3CC9">
            <w:pPr>
              <w:rPr>
                <w:b/>
                <w:bCs/>
              </w:rPr>
            </w:pPr>
          </w:p>
        </w:tc>
        <w:tc>
          <w:tcPr>
            <w:tcW w:w="2970" w:type="dxa"/>
          </w:tcPr>
          <w:p w14:paraId="677C1014" w14:textId="77777777" w:rsidR="00F74635" w:rsidRDefault="00F74635" w:rsidP="003F3CC9">
            <w:pPr>
              <w:rPr>
                <w:b/>
                <w:bCs/>
              </w:rPr>
            </w:pPr>
          </w:p>
        </w:tc>
      </w:tr>
      <w:tr w:rsidR="00F74635" w14:paraId="77005925" w14:textId="77777777" w:rsidTr="003F3CC9">
        <w:tc>
          <w:tcPr>
            <w:tcW w:w="2797" w:type="dxa"/>
          </w:tcPr>
          <w:p w14:paraId="1803E024" w14:textId="77777777" w:rsidR="00F74635" w:rsidRDefault="00F74635" w:rsidP="003F3CC9">
            <w:pPr>
              <w:rPr>
                <w:b/>
                <w:bCs/>
              </w:rPr>
            </w:pPr>
          </w:p>
        </w:tc>
        <w:tc>
          <w:tcPr>
            <w:tcW w:w="2970" w:type="dxa"/>
          </w:tcPr>
          <w:p w14:paraId="67BA73FB" w14:textId="77777777" w:rsidR="00F74635" w:rsidRDefault="00F74635" w:rsidP="003F3CC9">
            <w:pPr>
              <w:rPr>
                <w:b/>
                <w:bCs/>
              </w:rPr>
            </w:pPr>
          </w:p>
        </w:tc>
      </w:tr>
      <w:tr w:rsidR="00F74635" w14:paraId="46DB6A01" w14:textId="77777777" w:rsidTr="003F3CC9">
        <w:tc>
          <w:tcPr>
            <w:tcW w:w="5767" w:type="dxa"/>
            <w:gridSpan w:val="2"/>
            <w:shd w:val="clear" w:color="auto" w:fill="D0CECE" w:themeFill="background2" w:themeFillShade="E6"/>
          </w:tcPr>
          <w:p w14:paraId="6368CF09" w14:textId="77777777" w:rsidR="00F74635" w:rsidRDefault="00F74635" w:rsidP="003F3CC9">
            <w:pPr>
              <w:jc w:val="center"/>
              <w:rPr>
                <w:b/>
                <w:bCs/>
              </w:rPr>
            </w:pPr>
            <w:r>
              <w:rPr>
                <w:b/>
                <w:bCs/>
              </w:rPr>
              <w:t>Skenario Exception</w:t>
            </w:r>
          </w:p>
        </w:tc>
      </w:tr>
      <w:tr w:rsidR="00F74635" w14:paraId="44D064B1" w14:textId="77777777" w:rsidTr="003F3CC9">
        <w:tc>
          <w:tcPr>
            <w:tcW w:w="2797" w:type="dxa"/>
          </w:tcPr>
          <w:p w14:paraId="6A7E8B1E" w14:textId="77777777" w:rsidR="00F74635" w:rsidRDefault="00F74635" w:rsidP="003F3CC9">
            <w:pPr>
              <w:jc w:val="left"/>
              <w:rPr>
                <w:b/>
                <w:bCs/>
              </w:rPr>
            </w:pPr>
          </w:p>
        </w:tc>
        <w:tc>
          <w:tcPr>
            <w:tcW w:w="2970" w:type="dxa"/>
          </w:tcPr>
          <w:p w14:paraId="13ABE72D" w14:textId="77777777" w:rsidR="00F74635" w:rsidRDefault="00F74635" w:rsidP="003F3CC9">
            <w:pPr>
              <w:rPr>
                <w:b/>
                <w:bCs/>
              </w:rPr>
            </w:pPr>
          </w:p>
        </w:tc>
      </w:tr>
    </w:tbl>
    <w:p w14:paraId="5B6DC296" w14:textId="77777777" w:rsidR="00F74635" w:rsidRPr="00F74635" w:rsidRDefault="00F74635" w:rsidP="00F74635">
      <w:pPr>
        <w:ind w:left="2160"/>
        <w:rPr>
          <w:b/>
          <w:bCs/>
        </w:rPr>
      </w:pPr>
    </w:p>
    <w:p w14:paraId="3BEA5E11" w14:textId="5D85A0C7" w:rsidR="00BF3573" w:rsidRDefault="00BF3573" w:rsidP="00D807BE">
      <w:pPr>
        <w:pStyle w:val="ListParagraph"/>
        <w:numPr>
          <w:ilvl w:val="0"/>
          <w:numId w:val="47"/>
        </w:numPr>
        <w:rPr>
          <w:b/>
          <w:bCs/>
        </w:rPr>
      </w:pPr>
      <w:r>
        <w:rPr>
          <w:b/>
          <w:bCs/>
        </w:rPr>
        <w:t>Skenario Hapus Produk</w:t>
      </w:r>
    </w:p>
    <w:tbl>
      <w:tblPr>
        <w:tblStyle w:val="TableGrid"/>
        <w:tblW w:w="0" w:type="auto"/>
        <w:tblInd w:w="2160" w:type="dxa"/>
        <w:tblLook w:val="04A0" w:firstRow="1" w:lastRow="0" w:firstColumn="1" w:lastColumn="0" w:noHBand="0" w:noVBand="1"/>
      </w:tblPr>
      <w:tblGrid>
        <w:gridCol w:w="2797"/>
        <w:gridCol w:w="2970"/>
      </w:tblGrid>
      <w:tr w:rsidR="002806C3" w14:paraId="27132475" w14:textId="77777777" w:rsidTr="003F3CC9">
        <w:tc>
          <w:tcPr>
            <w:tcW w:w="2797" w:type="dxa"/>
          </w:tcPr>
          <w:p w14:paraId="713C00F9" w14:textId="77777777" w:rsidR="002806C3" w:rsidRDefault="002806C3" w:rsidP="003F3CC9">
            <w:pPr>
              <w:rPr>
                <w:b/>
                <w:bCs/>
              </w:rPr>
            </w:pPr>
            <w:r>
              <w:rPr>
                <w:b/>
                <w:bCs/>
              </w:rPr>
              <w:t>Nama Use Case</w:t>
            </w:r>
          </w:p>
        </w:tc>
        <w:tc>
          <w:tcPr>
            <w:tcW w:w="2970" w:type="dxa"/>
          </w:tcPr>
          <w:p w14:paraId="25FE47BF" w14:textId="2884AD91" w:rsidR="002806C3" w:rsidRPr="00841B4F" w:rsidRDefault="002806C3" w:rsidP="003F3CC9">
            <w:r>
              <w:t>Hapus Produk</w:t>
            </w:r>
          </w:p>
        </w:tc>
      </w:tr>
      <w:tr w:rsidR="002806C3" w14:paraId="24440AC3" w14:textId="77777777" w:rsidTr="003F3CC9">
        <w:tc>
          <w:tcPr>
            <w:tcW w:w="2797" w:type="dxa"/>
          </w:tcPr>
          <w:p w14:paraId="246A6D94" w14:textId="77777777" w:rsidR="002806C3" w:rsidRDefault="002806C3" w:rsidP="003F3CC9">
            <w:pPr>
              <w:rPr>
                <w:b/>
                <w:bCs/>
              </w:rPr>
            </w:pPr>
            <w:r>
              <w:rPr>
                <w:b/>
                <w:bCs/>
              </w:rPr>
              <w:t>Deskripsi</w:t>
            </w:r>
          </w:p>
        </w:tc>
        <w:tc>
          <w:tcPr>
            <w:tcW w:w="2970" w:type="dxa"/>
          </w:tcPr>
          <w:p w14:paraId="21FA8EC6" w14:textId="77AEDABA" w:rsidR="002806C3" w:rsidRPr="00841B4F" w:rsidRDefault="002806C3" w:rsidP="003F3CC9">
            <w:r w:rsidRPr="00841B4F">
              <w:t>Me</w:t>
            </w:r>
            <w:r>
              <w:t>nghapus data produk yang terdapat pada halaman Shop &amp; Merch</w:t>
            </w:r>
          </w:p>
        </w:tc>
      </w:tr>
      <w:tr w:rsidR="002806C3" w14:paraId="73E7906B" w14:textId="77777777" w:rsidTr="003F3CC9">
        <w:tc>
          <w:tcPr>
            <w:tcW w:w="2797" w:type="dxa"/>
          </w:tcPr>
          <w:p w14:paraId="615DA398" w14:textId="77777777" w:rsidR="002806C3" w:rsidRDefault="002806C3" w:rsidP="003F3CC9">
            <w:pPr>
              <w:rPr>
                <w:b/>
                <w:bCs/>
              </w:rPr>
            </w:pPr>
            <w:r>
              <w:rPr>
                <w:b/>
                <w:bCs/>
              </w:rPr>
              <w:t>Aktor</w:t>
            </w:r>
          </w:p>
        </w:tc>
        <w:tc>
          <w:tcPr>
            <w:tcW w:w="2970" w:type="dxa"/>
          </w:tcPr>
          <w:p w14:paraId="6059E65E" w14:textId="4E8A213B" w:rsidR="002806C3" w:rsidRPr="00841B4F" w:rsidRDefault="002806C3" w:rsidP="003F3CC9">
            <w:pPr>
              <w:jc w:val="left"/>
            </w:pPr>
            <w:r w:rsidRPr="00841B4F">
              <w:t>Admin</w:t>
            </w:r>
            <w:r>
              <w:t xml:space="preserve"> </w:t>
            </w:r>
          </w:p>
        </w:tc>
      </w:tr>
      <w:tr w:rsidR="002806C3" w14:paraId="52FC6B6C" w14:textId="77777777" w:rsidTr="003F3CC9">
        <w:tc>
          <w:tcPr>
            <w:tcW w:w="2797" w:type="dxa"/>
          </w:tcPr>
          <w:p w14:paraId="159C44C5" w14:textId="77777777" w:rsidR="002806C3" w:rsidRDefault="002806C3" w:rsidP="003F3CC9">
            <w:pPr>
              <w:rPr>
                <w:b/>
                <w:bCs/>
              </w:rPr>
            </w:pPr>
            <w:r>
              <w:rPr>
                <w:b/>
                <w:bCs/>
              </w:rPr>
              <w:t>Triggers</w:t>
            </w:r>
          </w:p>
        </w:tc>
        <w:tc>
          <w:tcPr>
            <w:tcW w:w="2970" w:type="dxa"/>
          </w:tcPr>
          <w:p w14:paraId="270702A0" w14:textId="490FD10C" w:rsidR="002806C3" w:rsidRPr="00841B4F" w:rsidRDefault="002806C3" w:rsidP="003F3CC9">
            <w:pPr>
              <w:jc w:val="left"/>
            </w:pPr>
            <w:r w:rsidRPr="00841B4F">
              <w:t xml:space="preserve">Aktor ingin </w:t>
            </w:r>
            <w:r>
              <w:t>menghapus data produk pada halaman Shop &amp; Merch</w:t>
            </w:r>
          </w:p>
        </w:tc>
      </w:tr>
      <w:tr w:rsidR="002806C3" w14:paraId="6A2D8BF2" w14:textId="77777777" w:rsidTr="003F3CC9">
        <w:tc>
          <w:tcPr>
            <w:tcW w:w="2797" w:type="dxa"/>
          </w:tcPr>
          <w:p w14:paraId="38B1EA06" w14:textId="77777777" w:rsidR="002806C3" w:rsidRDefault="002806C3" w:rsidP="003F3CC9">
            <w:pPr>
              <w:rPr>
                <w:b/>
                <w:bCs/>
              </w:rPr>
            </w:pPr>
            <w:r>
              <w:rPr>
                <w:b/>
                <w:bCs/>
              </w:rPr>
              <w:t>Pre-Condition</w:t>
            </w:r>
          </w:p>
        </w:tc>
        <w:tc>
          <w:tcPr>
            <w:tcW w:w="2970" w:type="dxa"/>
          </w:tcPr>
          <w:p w14:paraId="1C6BAF37" w14:textId="009A6974" w:rsidR="002806C3" w:rsidRPr="00841B4F" w:rsidRDefault="002806C3" w:rsidP="003F3CC9">
            <w:pPr>
              <w:jc w:val="left"/>
            </w:pPr>
            <w:r>
              <w:t>Data produk belum dihapus</w:t>
            </w:r>
          </w:p>
        </w:tc>
      </w:tr>
      <w:tr w:rsidR="002806C3" w14:paraId="6ACA8E3C" w14:textId="77777777" w:rsidTr="003F3CC9">
        <w:tc>
          <w:tcPr>
            <w:tcW w:w="2797" w:type="dxa"/>
          </w:tcPr>
          <w:p w14:paraId="705EC13E" w14:textId="77777777" w:rsidR="002806C3" w:rsidRDefault="002806C3" w:rsidP="003F3CC9">
            <w:pPr>
              <w:rPr>
                <w:b/>
                <w:bCs/>
              </w:rPr>
            </w:pPr>
            <w:r>
              <w:rPr>
                <w:b/>
                <w:bCs/>
              </w:rPr>
              <w:t>Post-Condition</w:t>
            </w:r>
          </w:p>
        </w:tc>
        <w:tc>
          <w:tcPr>
            <w:tcW w:w="2970" w:type="dxa"/>
          </w:tcPr>
          <w:p w14:paraId="7E284ACD" w14:textId="3B913E36" w:rsidR="002806C3" w:rsidRPr="00841B4F" w:rsidRDefault="002806C3" w:rsidP="003F3CC9">
            <w:pPr>
              <w:jc w:val="left"/>
            </w:pPr>
            <w:r w:rsidRPr="00841B4F">
              <w:t xml:space="preserve">Data </w:t>
            </w:r>
            <w:r>
              <w:t>produk sudah dihapus</w:t>
            </w:r>
          </w:p>
        </w:tc>
      </w:tr>
      <w:tr w:rsidR="002806C3" w14:paraId="185DB129" w14:textId="77777777" w:rsidTr="003F3CC9">
        <w:tc>
          <w:tcPr>
            <w:tcW w:w="2797" w:type="dxa"/>
          </w:tcPr>
          <w:p w14:paraId="77BF860F" w14:textId="77777777" w:rsidR="002806C3" w:rsidRDefault="002806C3" w:rsidP="003F3CC9">
            <w:pPr>
              <w:jc w:val="center"/>
              <w:rPr>
                <w:b/>
                <w:bCs/>
              </w:rPr>
            </w:pPr>
            <w:r>
              <w:rPr>
                <w:b/>
                <w:bCs/>
              </w:rPr>
              <w:t>Admin</w:t>
            </w:r>
          </w:p>
        </w:tc>
        <w:tc>
          <w:tcPr>
            <w:tcW w:w="2970" w:type="dxa"/>
          </w:tcPr>
          <w:p w14:paraId="0986EDCE" w14:textId="77777777" w:rsidR="002806C3" w:rsidRDefault="002806C3" w:rsidP="003F3CC9">
            <w:pPr>
              <w:jc w:val="center"/>
              <w:rPr>
                <w:b/>
                <w:bCs/>
              </w:rPr>
            </w:pPr>
            <w:r>
              <w:rPr>
                <w:b/>
                <w:bCs/>
              </w:rPr>
              <w:t>Sistem</w:t>
            </w:r>
          </w:p>
        </w:tc>
      </w:tr>
      <w:tr w:rsidR="002806C3" w14:paraId="18FE6229" w14:textId="77777777" w:rsidTr="003F3CC9">
        <w:tc>
          <w:tcPr>
            <w:tcW w:w="5767" w:type="dxa"/>
            <w:gridSpan w:val="2"/>
            <w:shd w:val="clear" w:color="auto" w:fill="D0CECE" w:themeFill="background2" w:themeFillShade="E6"/>
          </w:tcPr>
          <w:p w14:paraId="5D6223A5" w14:textId="77777777" w:rsidR="002806C3" w:rsidRDefault="002806C3" w:rsidP="003F3CC9">
            <w:pPr>
              <w:jc w:val="center"/>
              <w:rPr>
                <w:b/>
                <w:bCs/>
              </w:rPr>
            </w:pPr>
            <w:r>
              <w:rPr>
                <w:b/>
                <w:bCs/>
              </w:rPr>
              <w:t>Skenario Normal</w:t>
            </w:r>
          </w:p>
        </w:tc>
      </w:tr>
      <w:tr w:rsidR="002806C3" w14:paraId="056AB0D9" w14:textId="77777777" w:rsidTr="003F3CC9">
        <w:tc>
          <w:tcPr>
            <w:tcW w:w="2797" w:type="dxa"/>
          </w:tcPr>
          <w:p w14:paraId="720883FA" w14:textId="1CEE881A" w:rsidR="002806C3" w:rsidRPr="00CE16DF" w:rsidRDefault="002806C3" w:rsidP="00D807BE">
            <w:pPr>
              <w:pStyle w:val="ListParagraph"/>
              <w:numPr>
                <w:ilvl w:val="0"/>
                <w:numId w:val="64"/>
              </w:numPr>
              <w:jc w:val="left"/>
            </w:pPr>
            <w:r w:rsidRPr="00E84C83">
              <w:t>Memilih menu “</w:t>
            </w:r>
            <w:r>
              <w:t>Hapus Produk</w:t>
            </w:r>
            <w:r w:rsidRPr="00E84C83">
              <w:t>” pad</w:t>
            </w:r>
            <w:r>
              <w:t>a salah satu produk yang akan dihapus</w:t>
            </w:r>
          </w:p>
        </w:tc>
        <w:tc>
          <w:tcPr>
            <w:tcW w:w="2970" w:type="dxa"/>
          </w:tcPr>
          <w:p w14:paraId="4BBBF9CB" w14:textId="77777777" w:rsidR="002806C3" w:rsidRDefault="002806C3" w:rsidP="003F3CC9">
            <w:pPr>
              <w:rPr>
                <w:b/>
                <w:bCs/>
              </w:rPr>
            </w:pPr>
          </w:p>
        </w:tc>
      </w:tr>
      <w:tr w:rsidR="002806C3" w14:paraId="77E9562B" w14:textId="77777777" w:rsidTr="003F3CC9">
        <w:tc>
          <w:tcPr>
            <w:tcW w:w="2797" w:type="dxa"/>
          </w:tcPr>
          <w:p w14:paraId="690F2EF9" w14:textId="77777777" w:rsidR="002806C3" w:rsidRDefault="002806C3" w:rsidP="003F3CC9">
            <w:pPr>
              <w:rPr>
                <w:b/>
                <w:bCs/>
              </w:rPr>
            </w:pPr>
          </w:p>
        </w:tc>
        <w:tc>
          <w:tcPr>
            <w:tcW w:w="2970" w:type="dxa"/>
          </w:tcPr>
          <w:p w14:paraId="068A04DD" w14:textId="2D5D437F" w:rsidR="002806C3" w:rsidRPr="00CE16DF" w:rsidRDefault="002806C3" w:rsidP="00D807BE">
            <w:pPr>
              <w:pStyle w:val="ListParagraph"/>
              <w:numPr>
                <w:ilvl w:val="0"/>
                <w:numId w:val="64"/>
              </w:numPr>
              <w:ind w:left="312" w:hanging="284"/>
              <w:jc w:val="left"/>
            </w:pPr>
            <w:r w:rsidRPr="00E84C83">
              <w:t xml:space="preserve">Menampilkan </w:t>
            </w:r>
            <w:r>
              <w:t>pernyataan konfirmasi “Apakah anda ingin menghapus produk ini ?”</w:t>
            </w:r>
          </w:p>
        </w:tc>
      </w:tr>
      <w:tr w:rsidR="002806C3" w14:paraId="62406CAF" w14:textId="77777777" w:rsidTr="003F3CC9">
        <w:tc>
          <w:tcPr>
            <w:tcW w:w="2797" w:type="dxa"/>
          </w:tcPr>
          <w:p w14:paraId="4D9B9F30" w14:textId="3B2E6ADD" w:rsidR="002806C3" w:rsidRPr="00CE16DF" w:rsidRDefault="002806C3" w:rsidP="00D807BE">
            <w:pPr>
              <w:pStyle w:val="ListParagraph"/>
              <w:numPr>
                <w:ilvl w:val="0"/>
                <w:numId w:val="64"/>
              </w:numPr>
              <w:ind w:left="427" w:hanging="426"/>
              <w:jc w:val="left"/>
            </w:pPr>
            <w:r w:rsidRPr="00CE16DF">
              <w:t>M</w:t>
            </w:r>
            <w:r>
              <w:t>emilih tombol “YA”</w:t>
            </w:r>
          </w:p>
        </w:tc>
        <w:tc>
          <w:tcPr>
            <w:tcW w:w="2970" w:type="dxa"/>
          </w:tcPr>
          <w:p w14:paraId="6636E01C" w14:textId="77777777" w:rsidR="002806C3" w:rsidRPr="00CE16DF" w:rsidRDefault="002806C3" w:rsidP="003F3CC9">
            <w:pPr>
              <w:jc w:val="left"/>
            </w:pPr>
          </w:p>
        </w:tc>
      </w:tr>
      <w:tr w:rsidR="002806C3" w14:paraId="122F0EE8" w14:textId="77777777" w:rsidTr="003F3CC9">
        <w:tc>
          <w:tcPr>
            <w:tcW w:w="2797" w:type="dxa"/>
          </w:tcPr>
          <w:p w14:paraId="4F777A05" w14:textId="77777777" w:rsidR="002806C3" w:rsidRPr="00CE16DF" w:rsidRDefault="002806C3" w:rsidP="002806C3">
            <w:pPr>
              <w:jc w:val="left"/>
            </w:pPr>
          </w:p>
        </w:tc>
        <w:tc>
          <w:tcPr>
            <w:tcW w:w="2970" w:type="dxa"/>
          </w:tcPr>
          <w:p w14:paraId="3590E1B1" w14:textId="2E3EE0B0" w:rsidR="002806C3" w:rsidRPr="00CE16DF" w:rsidRDefault="002806C3" w:rsidP="002806C3">
            <w:pPr>
              <w:jc w:val="left"/>
            </w:pPr>
            <w:r>
              <w:t>4.Menghapus data produk dari halaman Shop&amp;Merch</w:t>
            </w:r>
          </w:p>
        </w:tc>
      </w:tr>
      <w:tr w:rsidR="002806C3" w14:paraId="0E5AEA2E" w14:textId="77777777" w:rsidTr="003F3CC9">
        <w:tc>
          <w:tcPr>
            <w:tcW w:w="2797" w:type="dxa"/>
          </w:tcPr>
          <w:p w14:paraId="34ABF8AC" w14:textId="77777777" w:rsidR="002806C3" w:rsidRPr="00CE16DF" w:rsidRDefault="002806C3" w:rsidP="002806C3">
            <w:pPr>
              <w:jc w:val="left"/>
            </w:pPr>
          </w:p>
        </w:tc>
        <w:tc>
          <w:tcPr>
            <w:tcW w:w="2970" w:type="dxa"/>
          </w:tcPr>
          <w:p w14:paraId="446FC164" w14:textId="60FA6FEA" w:rsidR="002806C3" w:rsidRDefault="002806C3" w:rsidP="002806C3">
            <w:pPr>
              <w:jc w:val="left"/>
            </w:pPr>
            <w:r>
              <w:t>5.Menampilkan data produk yang baru pada Shop&amp;Merch</w:t>
            </w:r>
          </w:p>
        </w:tc>
      </w:tr>
      <w:tr w:rsidR="002806C3" w14:paraId="0FDE4B40" w14:textId="77777777" w:rsidTr="003F3CC9">
        <w:tc>
          <w:tcPr>
            <w:tcW w:w="5767" w:type="dxa"/>
            <w:gridSpan w:val="2"/>
            <w:shd w:val="clear" w:color="auto" w:fill="D0CECE" w:themeFill="background2" w:themeFillShade="E6"/>
          </w:tcPr>
          <w:p w14:paraId="5C965F99" w14:textId="77777777" w:rsidR="002806C3" w:rsidRDefault="002806C3" w:rsidP="003F3CC9">
            <w:pPr>
              <w:jc w:val="center"/>
              <w:rPr>
                <w:b/>
                <w:bCs/>
              </w:rPr>
            </w:pPr>
            <w:r>
              <w:rPr>
                <w:b/>
                <w:bCs/>
              </w:rPr>
              <w:t>Skenario Alternatif</w:t>
            </w:r>
          </w:p>
        </w:tc>
      </w:tr>
      <w:tr w:rsidR="002806C3" w14:paraId="5AF481F0" w14:textId="77777777" w:rsidTr="003F3CC9">
        <w:tc>
          <w:tcPr>
            <w:tcW w:w="2797" w:type="dxa"/>
          </w:tcPr>
          <w:p w14:paraId="5DF9817B" w14:textId="77777777" w:rsidR="002806C3" w:rsidRDefault="002806C3" w:rsidP="003F3CC9">
            <w:pPr>
              <w:rPr>
                <w:b/>
                <w:bCs/>
              </w:rPr>
            </w:pPr>
          </w:p>
        </w:tc>
        <w:tc>
          <w:tcPr>
            <w:tcW w:w="2970" w:type="dxa"/>
          </w:tcPr>
          <w:p w14:paraId="47E94478" w14:textId="77777777" w:rsidR="002806C3" w:rsidRDefault="002806C3" w:rsidP="003F3CC9">
            <w:pPr>
              <w:rPr>
                <w:b/>
                <w:bCs/>
              </w:rPr>
            </w:pPr>
          </w:p>
        </w:tc>
      </w:tr>
      <w:tr w:rsidR="002806C3" w14:paraId="59004E91" w14:textId="77777777" w:rsidTr="003F3CC9">
        <w:tc>
          <w:tcPr>
            <w:tcW w:w="2797" w:type="dxa"/>
          </w:tcPr>
          <w:p w14:paraId="7129C5ED" w14:textId="77777777" w:rsidR="002806C3" w:rsidRDefault="002806C3" w:rsidP="003F3CC9">
            <w:pPr>
              <w:rPr>
                <w:b/>
                <w:bCs/>
              </w:rPr>
            </w:pPr>
          </w:p>
        </w:tc>
        <w:tc>
          <w:tcPr>
            <w:tcW w:w="2970" w:type="dxa"/>
          </w:tcPr>
          <w:p w14:paraId="6A9B0AF5" w14:textId="77777777" w:rsidR="002806C3" w:rsidRDefault="002806C3" w:rsidP="003F3CC9">
            <w:pPr>
              <w:rPr>
                <w:b/>
                <w:bCs/>
              </w:rPr>
            </w:pPr>
          </w:p>
        </w:tc>
      </w:tr>
      <w:tr w:rsidR="002806C3" w14:paraId="6572FC03" w14:textId="77777777" w:rsidTr="003F3CC9">
        <w:tc>
          <w:tcPr>
            <w:tcW w:w="5767" w:type="dxa"/>
            <w:gridSpan w:val="2"/>
            <w:shd w:val="clear" w:color="auto" w:fill="D0CECE" w:themeFill="background2" w:themeFillShade="E6"/>
          </w:tcPr>
          <w:p w14:paraId="7BD2EA49" w14:textId="77777777" w:rsidR="002806C3" w:rsidRDefault="002806C3" w:rsidP="003F3CC9">
            <w:pPr>
              <w:jc w:val="center"/>
              <w:rPr>
                <w:b/>
                <w:bCs/>
              </w:rPr>
            </w:pPr>
            <w:r>
              <w:rPr>
                <w:b/>
                <w:bCs/>
              </w:rPr>
              <w:t>Skenario Exception</w:t>
            </w:r>
          </w:p>
        </w:tc>
      </w:tr>
      <w:tr w:rsidR="002806C3" w14:paraId="60C4C43F" w14:textId="77777777" w:rsidTr="003F3CC9">
        <w:tc>
          <w:tcPr>
            <w:tcW w:w="2797" w:type="dxa"/>
          </w:tcPr>
          <w:p w14:paraId="073AE4EC" w14:textId="77777777" w:rsidR="002806C3" w:rsidRDefault="002806C3" w:rsidP="003F3CC9">
            <w:pPr>
              <w:jc w:val="left"/>
              <w:rPr>
                <w:b/>
                <w:bCs/>
              </w:rPr>
            </w:pPr>
          </w:p>
        </w:tc>
        <w:tc>
          <w:tcPr>
            <w:tcW w:w="2970" w:type="dxa"/>
          </w:tcPr>
          <w:p w14:paraId="796CDF70" w14:textId="77777777" w:rsidR="002806C3" w:rsidRDefault="002806C3" w:rsidP="003F3CC9">
            <w:pPr>
              <w:rPr>
                <w:b/>
                <w:bCs/>
              </w:rPr>
            </w:pPr>
          </w:p>
        </w:tc>
      </w:tr>
    </w:tbl>
    <w:p w14:paraId="6A75DE56" w14:textId="77777777" w:rsidR="002806C3" w:rsidRPr="002806C3" w:rsidRDefault="002806C3" w:rsidP="002806C3">
      <w:pPr>
        <w:ind w:left="2160"/>
        <w:rPr>
          <w:b/>
          <w:bCs/>
        </w:rPr>
      </w:pPr>
    </w:p>
    <w:p w14:paraId="465E6EC4" w14:textId="02A450F5" w:rsidR="00BF3573" w:rsidRDefault="00BF3573" w:rsidP="00D807BE">
      <w:pPr>
        <w:pStyle w:val="ListParagraph"/>
        <w:numPr>
          <w:ilvl w:val="0"/>
          <w:numId w:val="47"/>
        </w:numPr>
        <w:rPr>
          <w:b/>
          <w:bCs/>
        </w:rPr>
      </w:pPr>
      <w:r>
        <w:rPr>
          <w:b/>
          <w:bCs/>
        </w:rPr>
        <w:t>Skenario Update Produk</w:t>
      </w:r>
    </w:p>
    <w:tbl>
      <w:tblPr>
        <w:tblStyle w:val="TableGrid"/>
        <w:tblW w:w="0" w:type="auto"/>
        <w:tblInd w:w="2160" w:type="dxa"/>
        <w:tblLook w:val="04A0" w:firstRow="1" w:lastRow="0" w:firstColumn="1" w:lastColumn="0" w:noHBand="0" w:noVBand="1"/>
      </w:tblPr>
      <w:tblGrid>
        <w:gridCol w:w="2797"/>
        <w:gridCol w:w="2970"/>
      </w:tblGrid>
      <w:tr w:rsidR="002806C3" w14:paraId="16E95E28" w14:textId="77777777" w:rsidTr="003F3CC9">
        <w:tc>
          <w:tcPr>
            <w:tcW w:w="2797" w:type="dxa"/>
          </w:tcPr>
          <w:p w14:paraId="5DB1CB41" w14:textId="77777777" w:rsidR="002806C3" w:rsidRDefault="002806C3" w:rsidP="003F3CC9">
            <w:pPr>
              <w:rPr>
                <w:b/>
                <w:bCs/>
              </w:rPr>
            </w:pPr>
            <w:r>
              <w:rPr>
                <w:b/>
                <w:bCs/>
              </w:rPr>
              <w:t>Nama Use Case</w:t>
            </w:r>
          </w:p>
        </w:tc>
        <w:tc>
          <w:tcPr>
            <w:tcW w:w="2970" w:type="dxa"/>
          </w:tcPr>
          <w:p w14:paraId="08CF61D8" w14:textId="36B7C10E" w:rsidR="002806C3" w:rsidRPr="00841B4F" w:rsidRDefault="002806C3" w:rsidP="003F3CC9">
            <w:r>
              <w:t>Update Produk</w:t>
            </w:r>
          </w:p>
        </w:tc>
      </w:tr>
      <w:tr w:rsidR="002806C3" w14:paraId="15626F7E" w14:textId="77777777" w:rsidTr="003F3CC9">
        <w:tc>
          <w:tcPr>
            <w:tcW w:w="2797" w:type="dxa"/>
          </w:tcPr>
          <w:p w14:paraId="11CDF156" w14:textId="77777777" w:rsidR="002806C3" w:rsidRDefault="002806C3" w:rsidP="003F3CC9">
            <w:pPr>
              <w:rPr>
                <w:b/>
                <w:bCs/>
              </w:rPr>
            </w:pPr>
            <w:r>
              <w:rPr>
                <w:b/>
                <w:bCs/>
              </w:rPr>
              <w:t>Deskripsi</w:t>
            </w:r>
          </w:p>
        </w:tc>
        <w:tc>
          <w:tcPr>
            <w:tcW w:w="2970" w:type="dxa"/>
          </w:tcPr>
          <w:p w14:paraId="24B02AB0" w14:textId="48B210AF" w:rsidR="002806C3" w:rsidRPr="00841B4F" w:rsidRDefault="002806C3" w:rsidP="003F3CC9">
            <w:r>
              <w:t>Mengubah informasi produk pada halaman Shop&amp;Merch</w:t>
            </w:r>
          </w:p>
        </w:tc>
      </w:tr>
      <w:tr w:rsidR="002806C3" w14:paraId="6DEEBD4E" w14:textId="77777777" w:rsidTr="003F3CC9">
        <w:tc>
          <w:tcPr>
            <w:tcW w:w="2797" w:type="dxa"/>
          </w:tcPr>
          <w:p w14:paraId="7C5BE82C" w14:textId="77777777" w:rsidR="002806C3" w:rsidRDefault="002806C3" w:rsidP="003F3CC9">
            <w:pPr>
              <w:rPr>
                <w:b/>
                <w:bCs/>
              </w:rPr>
            </w:pPr>
            <w:r>
              <w:rPr>
                <w:b/>
                <w:bCs/>
              </w:rPr>
              <w:t>Aktor</w:t>
            </w:r>
          </w:p>
        </w:tc>
        <w:tc>
          <w:tcPr>
            <w:tcW w:w="2970" w:type="dxa"/>
          </w:tcPr>
          <w:p w14:paraId="6CE6D10C" w14:textId="63D2BB1C" w:rsidR="002806C3" w:rsidRPr="00841B4F" w:rsidRDefault="002806C3" w:rsidP="003F3CC9">
            <w:pPr>
              <w:jc w:val="left"/>
            </w:pPr>
            <w:r w:rsidRPr="00841B4F">
              <w:t>Admin</w:t>
            </w:r>
            <w:r>
              <w:t xml:space="preserve"> </w:t>
            </w:r>
          </w:p>
        </w:tc>
      </w:tr>
      <w:tr w:rsidR="002806C3" w14:paraId="41B04F63" w14:textId="77777777" w:rsidTr="003F3CC9">
        <w:tc>
          <w:tcPr>
            <w:tcW w:w="2797" w:type="dxa"/>
          </w:tcPr>
          <w:p w14:paraId="7AE15497" w14:textId="77777777" w:rsidR="002806C3" w:rsidRDefault="002806C3" w:rsidP="003F3CC9">
            <w:pPr>
              <w:rPr>
                <w:b/>
                <w:bCs/>
              </w:rPr>
            </w:pPr>
            <w:r>
              <w:rPr>
                <w:b/>
                <w:bCs/>
              </w:rPr>
              <w:t>Triggers</w:t>
            </w:r>
          </w:p>
        </w:tc>
        <w:tc>
          <w:tcPr>
            <w:tcW w:w="2970" w:type="dxa"/>
          </w:tcPr>
          <w:p w14:paraId="31771D6B" w14:textId="15A15E12" w:rsidR="002806C3" w:rsidRPr="00841B4F" w:rsidRDefault="002806C3" w:rsidP="003F3CC9">
            <w:pPr>
              <w:jc w:val="left"/>
            </w:pPr>
            <w:r w:rsidRPr="00841B4F">
              <w:t xml:space="preserve">Aktor ingin </w:t>
            </w:r>
            <w:r w:rsidR="000B51F2">
              <w:t>mengubah informasi produk pada halaman Shop&amp;Merch</w:t>
            </w:r>
          </w:p>
        </w:tc>
      </w:tr>
      <w:tr w:rsidR="002806C3" w14:paraId="63191982" w14:textId="77777777" w:rsidTr="003F3CC9">
        <w:tc>
          <w:tcPr>
            <w:tcW w:w="2797" w:type="dxa"/>
          </w:tcPr>
          <w:p w14:paraId="23E267AD" w14:textId="77777777" w:rsidR="002806C3" w:rsidRDefault="002806C3" w:rsidP="003F3CC9">
            <w:pPr>
              <w:rPr>
                <w:b/>
                <w:bCs/>
              </w:rPr>
            </w:pPr>
            <w:r>
              <w:rPr>
                <w:b/>
                <w:bCs/>
              </w:rPr>
              <w:t>Pre-Condition</w:t>
            </w:r>
          </w:p>
        </w:tc>
        <w:tc>
          <w:tcPr>
            <w:tcW w:w="2970" w:type="dxa"/>
          </w:tcPr>
          <w:p w14:paraId="3FB0221A" w14:textId="53718E5F" w:rsidR="002806C3" w:rsidRPr="00841B4F" w:rsidRDefault="000B51F2" w:rsidP="003F3CC9">
            <w:pPr>
              <w:jc w:val="left"/>
            </w:pPr>
            <w:r>
              <w:t>Data produk belum dirubah</w:t>
            </w:r>
          </w:p>
        </w:tc>
      </w:tr>
      <w:tr w:rsidR="002806C3" w14:paraId="2E7BB2A3" w14:textId="77777777" w:rsidTr="003F3CC9">
        <w:tc>
          <w:tcPr>
            <w:tcW w:w="2797" w:type="dxa"/>
          </w:tcPr>
          <w:p w14:paraId="54F476CD" w14:textId="77777777" w:rsidR="002806C3" w:rsidRDefault="002806C3" w:rsidP="003F3CC9">
            <w:pPr>
              <w:rPr>
                <w:b/>
                <w:bCs/>
              </w:rPr>
            </w:pPr>
            <w:r>
              <w:rPr>
                <w:b/>
                <w:bCs/>
              </w:rPr>
              <w:t>Post-Condition</w:t>
            </w:r>
          </w:p>
        </w:tc>
        <w:tc>
          <w:tcPr>
            <w:tcW w:w="2970" w:type="dxa"/>
          </w:tcPr>
          <w:p w14:paraId="417E89DD" w14:textId="68B06CD9" w:rsidR="002806C3" w:rsidRPr="00841B4F" w:rsidRDefault="002806C3" w:rsidP="003F3CC9">
            <w:pPr>
              <w:jc w:val="left"/>
            </w:pPr>
            <w:r w:rsidRPr="00841B4F">
              <w:t xml:space="preserve">Data </w:t>
            </w:r>
            <w:r w:rsidR="000B51F2">
              <w:t>produk</w:t>
            </w:r>
            <w:r>
              <w:t xml:space="preserve"> telah </w:t>
            </w:r>
            <w:r w:rsidR="000B51F2">
              <w:t>dirubah</w:t>
            </w:r>
          </w:p>
        </w:tc>
      </w:tr>
      <w:tr w:rsidR="002806C3" w14:paraId="7DFD10D6" w14:textId="77777777" w:rsidTr="003F3CC9">
        <w:tc>
          <w:tcPr>
            <w:tcW w:w="2797" w:type="dxa"/>
          </w:tcPr>
          <w:p w14:paraId="5A80D867" w14:textId="77777777" w:rsidR="002806C3" w:rsidRDefault="002806C3" w:rsidP="003F3CC9">
            <w:pPr>
              <w:jc w:val="center"/>
              <w:rPr>
                <w:b/>
                <w:bCs/>
              </w:rPr>
            </w:pPr>
            <w:r>
              <w:rPr>
                <w:b/>
                <w:bCs/>
              </w:rPr>
              <w:t>Admin</w:t>
            </w:r>
          </w:p>
        </w:tc>
        <w:tc>
          <w:tcPr>
            <w:tcW w:w="2970" w:type="dxa"/>
          </w:tcPr>
          <w:p w14:paraId="1BFAC24F" w14:textId="77777777" w:rsidR="002806C3" w:rsidRDefault="002806C3" w:rsidP="003F3CC9">
            <w:pPr>
              <w:jc w:val="center"/>
              <w:rPr>
                <w:b/>
                <w:bCs/>
              </w:rPr>
            </w:pPr>
            <w:r>
              <w:rPr>
                <w:b/>
                <w:bCs/>
              </w:rPr>
              <w:t>Sistem</w:t>
            </w:r>
          </w:p>
        </w:tc>
      </w:tr>
      <w:tr w:rsidR="002806C3" w14:paraId="58A0F4CD" w14:textId="77777777" w:rsidTr="003F3CC9">
        <w:tc>
          <w:tcPr>
            <w:tcW w:w="5767" w:type="dxa"/>
            <w:gridSpan w:val="2"/>
            <w:shd w:val="clear" w:color="auto" w:fill="D0CECE" w:themeFill="background2" w:themeFillShade="E6"/>
          </w:tcPr>
          <w:p w14:paraId="707BCE29" w14:textId="77777777" w:rsidR="002806C3" w:rsidRDefault="002806C3" w:rsidP="003F3CC9">
            <w:pPr>
              <w:jc w:val="center"/>
              <w:rPr>
                <w:b/>
                <w:bCs/>
              </w:rPr>
            </w:pPr>
            <w:r>
              <w:rPr>
                <w:b/>
                <w:bCs/>
              </w:rPr>
              <w:t>Skenario Normal</w:t>
            </w:r>
          </w:p>
        </w:tc>
      </w:tr>
      <w:tr w:rsidR="002806C3" w14:paraId="5054C3F2" w14:textId="77777777" w:rsidTr="003F3CC9">
        <w:tc>
          <w:tcPr>
            <w:tcW w:w="2797" w:type="dxa"/>
          </w:tcPr>
          <w:p w14:paraId="31DC4AB2" w14:textId="5210C43A" w:rsidR="002806C3" w:rsidRPr="00CE16DF" w:rsidRDefault="002806C3" w:rsidP="00D807BE">
            <w:pPr>
              <w:pStyle w:val="ListParagraph"/>
              <w:numPr>
                <w:ilvl w:val="0"/>
                <w:numId w:val="65"/>
              </w:numPr>
              <w:jc w:val="left"/>
            </w:pPr>
            <w:r w:rsidRPr="00E84C83">
              <w:t>Memilih menu “</w:t>
            </w:r>
            <w:r w:rsidR="000B51F2">
              <w:t>Edit</w:t>
            </w:r>
            <w:r w:rsidRPr="00E84C83">
              <w:t xml:space="preserve">” pada </w:t>
            </w:r>
            <w:r w:rsidR="000B51F2">
              <w:t>salah produk yang telah dipilih untuk dirubah</w:t>
            </w:r>
          </w:p>
        </w:tc>
        <w:tc>
          <w:tcPr>
            <w:tcW w:w="2970" w:type="dxa"/>
          </w:tcPr>
          <w:p w14:paraId="6B2A498E" w14:textId="77777777" w:rsidR="002806C3" w:rsidRDefault="002806C3" w:rsidP="003F3CC9">
            <w:pPr>
              <w:rPr>
                <w:b/>
                <w:bCs/>
              </w:rPr>
            </w:pPr>
          </w:p>
        </w:tc>
      </w:tr>
      <w:tr w:rsidR="002806C3" w14:paraId="536A7D82" w14:textId="77777777" w:rsidTr="003F3CC9">
        <w:tc>
          <w:tcPr>
            <w:tcW w:w="2797" w:type="dxa"/>
          </w:tcPr>
          <w:p w14:paraId="5EEE0263" w14:textId="77777777" w:rsidR="002806C3" w:rsidRDefault="002806C3" w:rsidP="003F3CC9">
            <w:pPr>
              <w:rPr>
                <w:b/>
                <w:bCs/>
              </w:rPr>
            </w:pPr>
          </w:p>
        </w:tc>
        <w:tc>
          <w:tcPr>
            <w:tcW w:w="2970" w:type="dxa"/>
          </w:tcPr>
          <w:p w14:paraId="6BDE8A3F" w14:textId="7B5F0819" w:rsidR="002806C3" w:rsidRPr="00CE16DF" w:rsidRDefault="002806C3" w:rsidP="00D807BE">
            <w:pPr>
              <w:pStyle w:val="ListParagraph"/>
              <w:numPr>
                <w:ilvl w:val="0"/>
                <w:numId w:val="65"/>
              </w:numPr>
              <w:ind w:left="312" w:hanging="284"/>
              <w:jc w:val="left"/>
            </w:pPr>
            <w:r w:rsidRPr="00E84C83">
              <w:t xml:space="preserve">Menampilkan </w:t>
            </w:r>
            <w:r w:rsidR="000B51F2">
              <w:t>form edit untuk merubah informasi sebelumnya</w:t>
            </w:r>
          </w:p>
        </w:tc>
      </w:tr>
      <w:tr w:rsidR="002806C3" w14:paraId="428D428B" w14:textId="77777777" w:rsidTr="003F3CC9">
        <w:tc>
          <w:tcPr>
            <w:tcW w:w="2797" w:type="dxa"/>
          </w:tcPr>
          <w:p w14:paraId="375DD059" w14:textId="16880993" w:rsidR="002806C3" w:rsidRPr="00CE16DF" w:rsidRDefault="000B51F2" w:rsidP="00D807BE">
            <w:pPr>
              <w:pStyle w:val="ListParagraph"/>
              <w:numPr>
                <w:ilvl w:val="0"/>
                <w:numId w:val="65"/>
              </w:numPr>
              <w:ind w:left="427" w:hanging="426"/>
              <w:jc w:val="left"/>
            </w:pPr>
            <w:r>
              <w:lastRenderedPageBreak/>
              <w:t>Mengisi form edit sesuai dengan perubahan yang akan diubah</w:t>
            </w:r>
          </w:p>
        </w:tc>
        <w:tc>
          <w:tcPr>
            <w:tcW w:w="2970" w:type="dxa"/>
          </w:tcPr>
          <w:p w14:paraId="250EC44B" w14:textId="77777777" w:rsidR="002806C3" w:rsidRPr="00CE16DF" w:rsidRDefault="002806C3" w:rsidP="003F3CC9">
            <w:pPr>
              <w:jc w:val="left"/>
            </w:pPr>
          </w:p>
        </w:tc>
      </w:tr>
      <w:tr w:rsidR="000B51F2" w14:paraId="09FAB9F1" w14:textId="77777777" w:rsidTr="003F3CC9">
        <w:tc>
          <w:tcPr>
            <w:tcW w:w="2797" w:type="dxa"/>
          </w:tcPr>
          <w:p w14:paraId="7843C5E9" w14:textId="2182652A" w:rsidR="000B51F2" w:rsidRDefault="000B51F2" w:rsidP="000B51F2">
            <w:pPr>
              <w:jc w:val="left"/>
            </w:pPr>
            <w:r>
              <w:t>4.Menyimpan perubahan yang telah diisi pada form edit dengan menekan tombol “Done”</w:t>
            </w:r>
          </w:p>
        </w:tc>
        <w:tc>
          <w:tcPr>
            <w:tcW w:w="2970" w:type="dxa"/>
          </w:tcPr>
          <w:p w14:paraId="5B0C8297" w14:textId="1D26E92D" w:rsidR="000B51F2" w:rsidRPr="00CE16DF" w:rsidRDefault="000B51F2" w:rsidP="003F3CC9">
            <w:pPr>
              <w:jc w:val="left"/>
            </w:pPr>
          </w:p>
        </w:tc>
      </w:tr>
      <w:tr w:rsidR="000B51F2" w14:paraId="6BC4A142" w14:textId="77777777" w:rsidTr="003F3CC9">
        <w:tc>
          <w:tcPr>
            <w:tcW w:w="2797" w:type="dxa"/>
          </w:tcPr>
          <w:p w14:paraId="758BB07E" w14:textId="77777777" w:rsidR="000B51F2" w:rsidRDefault="000B51F2" w:rsidP="000B51F2">
            <w:pPr>
              <w:jc w:val="left"/>
            </w:pPr>
          </w:p>
        </w:tc>
        <w:tc>
          <w:tcPr>
            <w:tcW w:w="2970" w:type="dxa"/>
          </w:tcPr>
          <w:p w14:paraId="0AFECB29" w14:textId="2E128C47" w:rsidR="000B51F2" w:rsidRPr="00CE16DF" w:rsidRDefault="000B51F2" w:rsidP="000B51F2">
            <w:pPr>
              <w:jc w:val="left"/>
            </w:pPr>
            <w:r>
              <w:t>5.Menyimpan perubahan pada sistem dan pada halaman Shop&amp;Merch</w:t>
            </w:r>
          </w:p>
        </w:tc>
      </w:tr>
      <w:tr w:rsidR="000B51F2" w14:paraId="2EB30AEE" w14:textId="77777777" w:rsidTr="003F3CC9">
        <w:tc>
          <w:tcPr>
            <w:tcW w:w="2797" w:type="dxa"/>
          </w:tcPr>
          <w:p w14:paraId="63D9347C" w14:textId="77777777" w:rsidR="000B51F2" w:rsidRDefault="000B51F2" w:rsidP="000B51F2">
            <w:pPr>
              <w:jc w:val="left"/>
            </w:pPr>
          </w:p>
        </w:tc>
        <w:tc>
          <w:tcPr>
            <w:tcW w:w="2970" w:type="dxa"/>
          </w:tcPr>
          <w:p w14:paraId="1EBF5F2D" w14:textId="289B9214" w:rsidR="000B51F2" w:rsidRDefault="000B51F2" w:rsidP="000B51F2">
            <w:pPr>
              <w:jc w:val="left"/>
            </w:pPr>
            <w:r>
              <w:t>6.Menampilkan perubahan pada halaman Shop&amp;Merch</w:t>
            </w:r>
          </w:p>
        </w:tc>
      </w:tr>
      <w:tr w:rsidR="002806C3" w14:paraId="3F42979D" w14:textId="77777777" w:rsidTr="003F3CC9">
        <w:tc>
          <w:tcPr>
            <w:tcW w:w="5767" w:type="dxa"/>
            <w:gridSpan w:val="2"/>
            <w:shd w:val="clear" w:color="auto" w:fill="D0CECE" w:themeFill="background2" w:themeFillShade="E6"/>
          </w:tcPr>
          <w:p w14:paraId="403EAB68" w14:textId="77777777" w:rsidR="002806C3" w:rsidRDefault="002806C3" w:rsidP="003F3CC9">
            <w:pPr>
              <w:jc w:val="center"/>
              <w:rPr>
                <w:b/>
                <w:bCs/>
              </w:rPr>
            </w:pPr>
            <w:r>
              <w:rPr>
                <w:b/>
                <w:bCs/>
              </w:rPr>
              <w:t>Skenario Alternatif</w:t>
            </w:r>
          </w:p>
        </w:tc>
      </w:tr>
      <w:tr w:rsidR="002806C3" w14:paraId="1EB8D51D" w14:textId="77777777" w:rsidTr="003F3CC9">
        <w:tc>
          <w:tcPr>
            <w:tcW w:w="2797" w:type="dxa"/>
          </w:tcPr>
          <w:p w14:paraId="78BF2BE9" w14:textId="77777777" w:rsidR="002806C3" w:rsidRDefault="002806C3" w:rsidP="003F3CC9">
            <w:pPr>
              <w:rPr>
                <w:b/>
                <w:bCs/>
              </w:rPr>
            </w:pPr>
          </w:p>
        </w:tc>
        <w:tc>
          <w:tcPr>
            <w:tcW w:w="2970" w:type="dxa"/>
          </w:tcPr>
          <w:p w14:paraId="59048D98" w14:textId="77777777" w:rsidR="002806C3" w:rsidRDefault="002806C3" w:rsidP="003F3CC9">
            <w:pPr>
              <w:rPr>
                <w:b/>
                <w:bCs/>
              </w:rPr>
            </w:pPr>
          </w:p>
        </w:tc>
      </w:tr>
      <w:tr w:rsidR="002806C3" w14:paraId="6ED58882" w14:textId="77777777" w:rsidTr="003F3CC9">
        <w:tc>
          <w:tcPr>
            <w:tcW w:w="2797" w:type="dxa"/>
          </w:tcPr>
          <w:p w14:paraId="33D48BA8" w14:textId="77777777" w:rsidR="002806C3" w:rsidRDefault="002806C3" w:rsidP="003F3CC9">
            <w:pPr>
              <w:rPr>
                <w:b/>
                <w:bCs/>
              </w:rPr>
            </w:pPr>
          </w:p>
        </w:tc>
        <w:tc>
          <w:tcPr>
            <w:tcW w:w="2970" w:type="dxa"/>
          </w:tcPr>
          <w:p w14:paraId="7BFE88DD" w14:textId="77777777" w:rsidR="002806C3" w:rsidRDefault="002806C3" w:rsidP="003F3CC9">
            <w:pPr>
              <w:rPr>
                <w:b/>
                <w:bCs/>
              </w:rPr>
            </w:pPr>
          </w:p>
        </w:tc>
      </w:tr>
      <w:tr w:rsidR="002806C3" w14:paraId="697B58E1" w14:textId="77777777" w:rsidTr="003F3CC9">
        <w:tc>
          <w:tcPr>
            <w:tcW w:w="5767" w:type="dxa"/>
            <w:gridSpan w:val="2"/>
            <w:shd w:val="clear" w:color="auto" w:fill="D0CECE" w:themeFill="background2" w:themeFillShade="E6"/>
          </w:tcPr>
          <w:p w14:paraId="10E2D7BE" w14:textId="77777777" w:rsidR="002806C3" w:rsidRDefault="002806C3" w:rsidP="003F3CC9">
            <w:pPr>
              <w:jc w:val="center"/>
              <w:rPr>
                <w:b/>
                <w:bCs/>
              </w:rPr>
            </w:pPr>
            <w:r>
              <w:rPr>
                <w:b/>
                <w:bCs/>
              </w:rPr>
              <w:t>Skenario Exception</w:t>
            </w:r>
          </w:p>
        </w:tc>
      </w:tr>
      <w:tr w:rsidR="002806C3" w14:paraId="211A5025" w14:textId="77777777" w:rsidTr="003F3CC9">
        <w:tc>
          <w:tcPr>
            <w:tcW w:w="2797" w:type="dxa"/>
          </w:tcPr>
          <w:p w14:paraId="3C0DAD2B" w14:textId="77777777" w:rsidR="002806C3" w:rsidRDefault="002806C3" w:rsidP="003F3CC9">
            <w:pPr>
              <w:jc w:val="left"/>
              <w:rPr>
                <w:b/>
                <w:bCs/>
              </w:rPr>
            </w:pPr>
          </w:p>
        </w:tc>
        <w:tc>
          <w:tcPr>
            <w:tcW w:w="2970" w:type="dxa"/>
          </w:tcPr>
          <w:p w14:paraId="73B92701" w14:textId="77777777" w:rsidR="002806C3" w:rsidRDefault="002806C3" w:rsidP="003F3CC9">
            <w:pPr>
              <w:rPr>
                <w:b/>
                <w:bCs/>
              </w:rPr>
            </w:pPr>
          </w:p>
        </w:tc>
      </w:tr>
    </w:tbl>
    <w:p w14:paraId="74C27E86" w14:textId="77777777" w:rsidR="002806C3" w:rsidRPr="002806C3" w:rsidRDefault="002806C3" w:rsidP="002806C3">
      <w:pPr>
        <w:ind w:left="2127"/>
        <w:rPr>
          <w:b/>
          <w:bCs/>
        </w:rPr>
      </w:pPr>
    </w:p>
    <w:p w14:paraId="03C49F63" w14:textId="35C30F92" w:rsidR="00B11E59" w:rsidRDefault="00BF3573" w:rsidP="00BF3573">
      <w:pPr>
        <w:pStyle w:val="ListParagraph"/>
        <w:numPr>
          <w:ilvl w:val="0"/>
          <w:numId w:val="45"/>
        </w:numPr>
        <w:ind w:left="2127"/>
        <w:rPr>
          <w:b/>
          <w:bCs/>
        </w:rPr>
      </w:pPr>
      <w:r>
        <w:rPr>
          <w:b/>
          <w:bCs/>
        </w:rPr>
        <w:t xml:space="preserve">Use Case Scenario Kelola Portofolio </w:t>
      </w:r>
    </w:p>
    <w:p w14:paraId="056B9BE4" w14:textId="733FD2EB" w:rsidR="00BF3573" w:rsidRDefault="00BF3573" w:rsidP="00D807BE">
      <w:pPr>
        <w:pStyle w:val="ListParagraph"/>
        <w:numPr>
          <w:ilvl w:val="0"/>
          <w:numId w:val="47"/>
        </w:numPr>
        <w:rPr>
          <w:b/>
          <w:bCs/>
        </w:rPr>
      </w:pPr>
      <w:r>
        <w:rPr>
          <w:b/>
          <w:bCs/>
        </w:rPr>
        <w:t>Skenario Tambah Portofolio</w:t>
      </w:r>
    </w:p>
    <w:tbl>
      <w:tblPr>
        <w:tblStyle w:val="TableGrid"/>
        <w:tblW w:w="0" w:type="auto"/>
        <w:tblInd w:w="2160" w:type="dxa"/>
        <w:tblLook w:val="04A0" w:firstRow="1" w:lastRow="0" w:firstColumn="1" w:lastColumn="0" w:noHBand="0" w:noVBand="1"/>
      </w:tblPr>
      <w:tblGrid>
        <w:gridCol w:w="2797"/>
        <w:gridCol w:w="2970"/>
      </w:tblGrid>
      <w:tr w:rsidR="000B51F2" w14:paraId="1747D979" w14:textId="77777777" w:rsidTr="003F3CC9">
        <w:tc>
          <w:tcPr>
            <w:tcW w:w="2797" w:type="dxa"/>
          </w:tcPr>
          <w:p w14:paraId="4C50D42C" w14:textId="77777777" w:rsidR="000B51F2" w:rsidRDefault="000B51F2" w:rsidP="003F3CC9">
            <w:pPr>
              <w:rPr>
                <w:b/>
                <w:bCs/>
              </w:rPr>
            </w:pPr>
            <w:r>
              <w:rPr>
                <w:b/>
                <w:bCs/>
              </w:rPr>
              <w:t>Nama Use Case</w:t>
            </w:r>
          </w:p>
        </w:tc>
        <w:tc>
          <w:tcPr>
            <w:tcW w:w="2970" w:type="dxa"/>
          </w:tcPr>
          <w:p w14:paraId="53E8711A" w14:textId="66378C55" w:rsidR="000B51F2" w:rsidRPr="00841B4F" w:rsidRDefault="000B51F2" w:rsidP="003F3CC9">
            <w:r>
              <w:t>Tambah Portofolio</w:t>
            </w:r>
          </w:p>
        </w:tc>
      </w:tr>
      <w:tr w:rsidR="000B51F2" w14:paraId="72CF64B6" w14:textId="77777777" w:rsidTr="003F3CC9">
        <w:tc>
          <w:tcPr>
            <w:tcW w:w="2797" w:type="dxa"/>
          </w:tcPr>
          <w:p w14:paraId="3A6EC76E" w14:textId="77777777" w:rsidR="000B51F2" w:rsidRDefault="000B51F2" w:rsidP="003F3CC9">
            <w:pPr>
              <w:rPr>
                <w:b/>
                <w:bCs/>
              </w:rPr>
            </w:pPr>
            <w:r>
              <w:rPr>
                <w:b/>
                <w:bCs/>
              </w:rPr>
              <w:t>Deskripsi</w:t>
            </w:r>
          </w:p>
        </w:tc>
        <w:tc>
          <w:tcPr>
            <w:tcW w:w="2970" w:type="dxa"/>
          </w:tcPr>
          <w:p w14:paraId="46E5A3F2" w14:textId="7E5B61D2" w:rsidR="000B51F2" w:rsidRPr="00841B4F" w:rsidRDefault="000B51F2" w:rsidP="003F3CC9">
            <w:r>
              <w:t>Menambakan portofolio pada</w:t>
            </w:r>
            <w:r w:rsidR="005007B6">
              <w:t xml:space="preserve"> halaman pengunjung member</w:t>
            </w:r>
          </w:p>
        </w:tc>
      </w:tr>
      <w:tr w:rsidR="000B51F2" w14:paraId="3405466E" w14:textId="77777777" w:rsidTr="003F3CC9">
        <w:tc>
          <w:tcPr>
            <w:tcW w:w="2797" w:type="dxa"/>
          </w:tcPr>
          <w:p w14:paraId="1957863E" w14:textId="77777777" w:rsidR="000B51F2" w:rsidRDefault="000B51F2" w:rsidP="003F3CC9">
            <w:pPr>
              <w:rPr>
                <w:b/>
                <w:bCs/>
              </w:rPr>
            </w:pPr>
            <w:r>
              <w:rPr>
                <w:b/>
                <w:bCs/>
              </w:rPr>
              <w:t>Aktor</w:t>
            </w:r>
          </w:p>
        </w:tc>
        <w:tc>
          <w:tcPr>
            <w:tcW w:w="2970" w:type="dxa"/>
          </w:tcPr>
          <w:p w14:paraId="4DC5B032" w14:textId="5D321D1D" w:rsidR="000B51F2" w:rsidRPr="00841B4F" w:rsidRDefault="000B51F2" w:rsidP="003F3CC9">
            <w:pPr>
              <w:jc w:val="left"/>
            </w:pPr>
            <w:r>
              <w:t xml:space="preserve"> Pengunjung Website</w:t>
            </w:r>
            <w:r w:rsidR="005007B6">
              <w:t xml:space="preserve"> (Member)</w:t>
            </w:r>
          </w:p>
        </w:tc>
      </w:tr>
      <w:tr w:rsidR="000B51F2" w14:paraId="1A18D75D" w14:textId="77777777" w:rsidTr="003F3CC9">
        <w:tc>
          <w:tcPr>
            <w:tcW w:w="2797" w:type="dxa"/>
          </w:tcPr>
          <w:p w14:paraId="496BC2C0" w14:textId="77777777" w:rsidR="000B51F2" w:rsidRDefault="000B51F2" w:rsidP="003F3CC9">
            <w:pPr>
              <w:rPr>
                <w:b/>
                <w:bCs/>
              </w:rPr>
            </w:pPr>
            <w:r>
              <w:rPr>
                <w:b/>
                <w:bCs/>
              </w:rPr>
              <w:t>Triggers</w:t>
            </w:r>
          </w:p>
        </w:tc>
        <w:tc>
          <w:tcPr>
            <w:tcW w:w="2970" w:type="dxa"/>
          </w:tcPr>
          <w:p w14:paraId="461B22F4" w14:textId="367887B3" w:rsidR="000B51F2" w:rsidRPr="00841B4F" w:rsidRDefault="000B51F2" w:rsidP="003F3CC9">
            <w:pPr>
              <w:jc w:val="left"/>
            </w:pPr>
            <w:r w:rsidRPr="00841B4F">
              <w:t xml:space="preserve">Aktor ingin </w:t>
            </w:r>
            <w:r w:rsidR="005007B6">
              <w:t>menambahkan data portofolio pada halaman Kelola Portofolio</w:t>
            </w:r>
          </w:p>
        </w:tc>
      </w:tr>
      <w:tr w:rsidR="000B51F2" w14:paraId="26A91D1A" w14:textId="77777777" w:rsidTr="003F3CC9">
        <w:tc>
          <w:tcPr>
            <w:tcW w:w="2797" w:type="dxa"/>
          </w:tcPr>
          <w:p w14:paraId="460AD3C4" w14:textId="77777777" w:rsidR="000B51F2" w:rsidRDefault="000B51F2" w:rsidP="003F3CC9">
            <w:pPr>
              <w:rPr>
                <w:b/>
                <w:bCs/>
              </w:rPr>
            </w:pPr>
            <w:r>
              <w:rPr>
                <w:b/>
                <w:bCs/>
              </w:rPr>
              <w:lastRenderedPageBreak/>
              <w:t>Pre-Condition</w:t>
            </w:r>
          </w:p>
        </w:tc>
        <w:tc>
          <w:tcPr>
            <w:tcW w:w="2970" w:type="dxa"/>
          </w:tcPr>
          <w:p w14:paraId="286ADCE6" w14:textId="5EBC7915" w:rsidR="000B51F2" w:rsidRPr="00841B4F" w:rsidRDefault="000B51F2" w:rsidP="003F3CC9">
            <w:pPr>
              <w:jc w:val="left"/>
            </w:pPr>
            <w:r w:rsidRPr="00841B4F">
              <w:t xml:space="preserve">Data </w:t>
            </w:r>
            <w:r w:rsidR="005007B6">
              <w:t xml:space="preserve">portofolio </w:t>
            </w:r>
            <w:r>
              <w:t>belum di</w:t>
            </w:r>
            <w:r w:rsidR="005007B6">
              <w:t>tambahkan</w:t>
            </w:r>
          </w:p>
        </w:tc>
      </w:tr>
      <w:tr w:rsidR="000B51F2" w14:paraId="18364F2F" w14:textId="77777777" w:rsidTr="003F3CC9">
        <w:tc>
          <w:tcPr>
            <w:tcW w:w="2797" w:type="dxa"/>
          </w:tcPr>
          <w:p w14:paraId="40CE351A" w14:textId="77777777" w:rsidR="000B51F2" w:rsidRDefault="000B51F2" w:rsidP="003F3CC9">
            <w:pPr>
              <w:rPr>
                <w:b/>
                <w:bCs/>
              </w:rPr>
            </w:pPr>
            <w:r>
              <w:rPr>
                <w:b/>
                <w:bCs/>
              </w:rPr>
              <w:t>Post-Condition</w:t>
            </w:r>
          </w:p>
        </w:tc>
        <w:tc>
          <w:tcPr>
            <w:tcW w:w="2970" w:type="dxa"/>
          </w:tcPr>
          <w:p w14:paraId="41D80B4D" w14:textId="646F58FB" w:rsidR="000B51F2" w:rsidRPr="00841B4F" w:rsidRDefault="000B51F2" w:rsidP="003F3CC9">
            <w:pPr>
              <w:jc w:val="left"/>
            </w:pPr>
            <w:r w:rsidRPr="00841B4F">
              <w:t xml:space="preserve">Data </w:t>
            </w:r>
            <w:r w:rsidR="005007B6">
              <w:t>portofolio sudah ditambahkan</w:t>
            </w:r>
          </w:p>
        </w:tc>
      </w:tr>
      <w:tr w:rsidR="000B51F2" w14:paraId="1DC5949D" w14:textId="77777777" w:rsidTr="003F3CC9">
        <w:tc>
          <w:tcPr>
            <w:tcW w:w="2797" w:type="dxa"/>
          </w:tcPr>
          <w:p w14:paraId="7688791D" w14:textId="77777777" w:rsidR="000B51F2" w:rsidRDefault="000B51F2" w:rsidP="003F3CC9">
            <w:pPr>
              <w:jc w:val="center"/>
              <w:rPr>
                <w:b/>
                <w:bCs/>
              </w:rPr>
            </w:pPr>
            <w:r>
              <w:rPr>
                <w:b/>
                <w:bCs/>
              </w:rPr>
              <w:t>Admin</w:t>
            </w:r>
          </w:p>
        </w:tc>
        <w:tc>
          <w:tcPr>
            <w:tcW w:w="2970" w:type="dxa"/>
          </w:tcPr>
          <w:p w14:paraId="6C9B52D5" w14:textId="77777777" w:rsidR="000B51F2" w:rsidRDefault="000B51F2" w:rsidP="003F3CC9">
            <w:pPr>
              <w:jc w:val="center"/>
              <w:rPr>
                <w:b/>
                <w:bCs/>
              </w:rPr>
            </w:pPr>
            <w:r>
              <w:rPr>
                <w:b/>
                <w:bCs/>
              </w:rPr>
              <w:t>Sistem</w:t>
            </w:r>
          </w:p>
        </w:tc>
      </w:tr>
      <w:tr w:rsidR="000B51F2" w14:paraId="0746FFD8" w14:textId="77777777" w:rsidTr="003F3CC9">
        <w:tc>
          <w:tcPr>
            <w:tcW w:w="5767" w:type="dxa"/>
            <w:gridSpan w:val="2"/>
            <w:shd w:val="clear" w:color="auto" w:fill="D0CECE" w:themeFill="background2" w:themeFillShade="E6"/>
          </w:tcPr>
          <w:p w14:paraId="3FE31FC8" w14:textId="77777777" w:rsidR="000B51F2" w:rsidRDefault="000B51F2" w:rsidP="003F3CC9">
            <w:pPr>
              <w:jc w:val="center"/>
              <w:rPr>
                <w:b/>
                <w:bCs/>
              </w:rPr>
            </w:pPr>
            <w:r>
              <w:rPr>
                <w:b/>
                <w:bCs/>
              </w:rPr>
              <w:t>Skenario Normal</w:t>
            </w:r>
          </w:p>
        </w:tc>
      </w:tr>
      <w:tr w:rsidR="000B51F2" w14:paraId="75E2547A" w14:textId="77777777" w:rsidTr="003F3CC9">
        <w:tc>
          <w:tcPr>
            <w:tcW w:w="2797" w:type="dxa"/>
          </w:tcPr>
          <w:p w14:paraId="49D1C02F" w14:textId="7598AA29" w:rsidR="000B51F2" w:rsidRPr="00CE16DF" w:rsidRDefault="000B51F2" w:rsidP="00D807BE">
            <w:pPr>
              <w:pStyle w:val="ListParagraph"/>
              <w:numPr>
                <w:ilvl w:val="0"/>
                <w:numId w:val="66"/>
              </w:numPr>
              <w:jc w:val="left"/>
            </w:pPr>
            <w:r w:rsidRPr="00E84C83">
              <w:t>Memilih menu “</w:t>
            </w:r>
            <w:r w:rsidR="005007B6">
              <w:t>Tambah Portofolio</w:t>
            </w:r>
            <w:r w:rsidRPr="00E84C83">
              <w:t xml:space="preserve">” pada </w:t>
            </w:r>
            <w:r w:rsidR="005007B6">
              <w:t>halaman Kelola Portofolio</w:t>
            </w:r>
          </w:p>
        </w:tc>
        <w:tc>
          <w:tcPr>
            <w:tcW w:w="2970" w:type="dxa"/>
          </w:tcPr>
          <w:p w14:paraId="0EC6A631" w14:textId="77777777" w:rsidR="000B51F2" w:rsidRDefault="000B51F2" w:rsidP="003F3CC9">
            <w:pPr>
              <w:rPr>
                <w:b/>
                <w:bCs/>
              </w:rPr>
            </w:pPr>
          </w:p>
        </w:tc>
      </w:tr>
      <w:tr w:rsidR="000B51F2" w14:paraId="0FCF24C1" w14:textId="77777777" w:rsidTr="003F3CC9">
        <w:tc>
          <w:tcPr>
            <w:tcW w:w="2797" w:type="dxa"/>
          </w:tcPr>
          <w:p w14:paraId="06CFD2BF" w14:textId="77777777" w:rsidR="000B51F2" w:rsidRDefault="000B51F2" w:rsidP="003F3CC9">
            <w:pPr>
              <w:rPr>
                <w:b/>
                <w:bCs/>
              </w:rPr>
            </w:pPr>
          </w:p>
        </w:tc>
        <w:tc>
          <w:tcPr>
            <w:tcW w:w="2970" w:type="dxa"/>
          </w:tcPr>
          <w:p w14:paraId="6DD497C4" w14:textId="7A5D22E9" w:rsidR="000B51F2" w:rsidRPr="00CE16DF" w:rsidRDefault="0025307C" w:rsidP="00D807BE">
            <w:pPr>
              <w:pStyle w:val="ListParagraph"/>
              <w:numPr>
                <w:ilvl w:val="0"/>
                <w:numId w:val="66"/>
              </w:numPr>
              <w:ind w:left="312" w:hanging="284"/>
              <w:jc w:val="left"/>
            </w:pPr>
            <w:r>
              <w:t>Menampilkan form tambah portofolio</w:t>
            </w:r>
          </w:p>
        </w:tc>
      </w:tr>
      <w:tr w:rsidR="000B51F2" w14:paraId="31F8E8D0" w14:textId="77777777" w:rsidTr="003F3CC9">
        <w:tc>
          <w:tcPr>
            <w:tcW w:w="2797" w:type="dxa"/>
          </w:tcPr>
          <w:p w14:paraId="18C1BEFB" w14:textId="72E2235A" w:rsidR="000B51F2" w:rsidRPr="00CE16DF" w:rsidRDefault="0025307C" w:rsidP="00D807BE">
            <w:pPr>
              <w:pStyle w:val="ListParagraph"/>
              <w:numPr>
                <w:ilvl w:val="0"/>
                <w:numId w:val="66"/>
              </w:numPr>
              <w:ind w:left="427" w:hanging="426"/>
              <w:jc w:val="left"/>
            </w:pPr>
            <w:r>
              <w:t>Menngisi form tambah portofolio dengan data portofolio yang valid</w:t>
            </w:r>
          </w:p>
        </w:tc>
        <w:tc>
          <w:tcPr>
            <w:tcW w:w="2970" w:type="dxa"/>
          </w:tcPr>
          <w:p w14:paraId="5BC865DE" w14:textId="77777777" w:rsidR="000B51F2" w:rsidRPr="00CE16DF" w:rsidRDefault="000B51F2" w:rsidP="003F3CC9">
            <w:pPr>
              <w:jc w:val="left"/>
            </w:pPr>
          </w:p>
        </w:tc>
      </w:tr>
      <w:tr w:rsidR="0025307C" w14:paraId="1E420B52" w14:textId="77777777" w:rsidTr="003F3CC9">
        <w:tc>
          <w:tcPr>
            <w:tcW w:w="2797" w:type="dxa"/>
          </w:tcPr>
          <w:p w14:paraId="6FA090FB" w14:textId="0705E831" w:rsidR="0025307C" w:rsidRDefault="0025307C" w:rsidP="00D807BE">
            <w:pPr>
              <w:pStyle w:val="ListParagraph"/>
              <w:numPr>
                <w:ilvl w:val="0"/>
                <w:numId w:val="66"/>
              </w:numPr>
              <w:ind w:left="427" w:hanging="426"/>
              <w:jc w:val="left"/>
            </w:pPr>
            <w:r>
              <w:t>Menyimpan data portofolio yang valid dengan menenkan tombol “Save”</w:t>
            </w:r>
          </w:p>
        </w:tc>
        <w:tc>
          <w:tcPr>
            <w:tcW w:w="2970" w:type="dxa"/>
          </w:tcPr>
          <w:p w14:paraId="7DE6E73D" w14:textId="77777777" w:rsidR="0025307C" w:rsidRPr="00CE16DF" w:rsidRDefault="0025307C" w:rsidP="003F3CC9">
            <w:pPr>
              <w:jc w:val="left"/>
            </w:pPr>
          </w:p>
        </w:tc>
      </w:tr>
      <w:tr w:rsidR="0025307C" w14:paraId="7891F569" w14:textId="77777777" w:rsidTr="003F3CC9">
        <w:tc>
          <w:tcPr>
            <w:tcW w:w="2797" w:type="dxa"/>
          </w:tcPr>
          <w:p w14:paraId="78DC606B" w14:textId="77777777" w:rsidR="0025307C" w:rsidRDefault="0025307C" w:rsidP="0025307C">
            <w:pPr>
              <w:pStyle w:val="ListParagraph"/>
              <w:ind w:left="427"/>
              <w:jc w:val="left"/>
            </w:pPr>
          </w:p>
        </w:tc>
        <w:tc>
          <w:tcPr>
            <w:tcW w:w="2970" w:type="dxa"/>
          </w:tcPr>
          <w:p w14:paraId="396BD332" w14:textId="1C797AC9" w:rsidR="0025307C" w:rsidRPr="00CE16DF" w:rsidRDefault="0025307C" w:rsidP="003F3CC9">
            <w:pPr>
              <w:jc w:val="left"/>
            </w:pPr>
            <w:r>
              <w:t>5.Menyimpan data portofolio kedalam database website</w:t>
            </w:r>
          </w:p>
        </w:tc>
      </w:tr>
      <w:tr w:rsidR="0025307C" w14:paraId="11FEE31C" w14:textId="77777777" w:rsidTr="003F3CC9">
        <w:tc>
          <w:tcPr>
            <w:tcW w:w="2797" w:type="dxa"/>
          </w:tcPr>
          <w:p w14:paraId="3D2907D1" w14:textId="77777777" w:rsidR="0025307C" w:rsidRDefault="0025307C" w:rsidP="0025307C">
            <w:pPr>
              <w:pStyle w:val="ListParagraph"/>
              <w:ind w:left="427"/>
              <w:jc w:val="left"/>
            </w:pPr>
          </w:p>
        </w:tc>
        <w:tc>
          <w:tcPr>
            <w:tcW w:w="2970" w:type="dxa"/>
          </w:tcPr>
          <w:p w14:paraId="6A1DBD95" w14:textId="73C5DF85" w:rsidR="0025307C" w:rsidRDefault="0025307C" w:rsidP="003F3CC9">
            <w:pPr>
              <w:jc w:val="left"/>
            </w:pPr>
            <w:r>
              <w:t>6.Menampilkan data portofolio ke halaman utama Kelola Portofolio</w:t>
            </w:r>
          </w:p>
        </w:tc>
      </w:tr>
      <w:tr w:rsidR="000B51F2" w14:paraId="1B998E11" w14:textId="77777777" w:rsidTr="003F3CC9">
        <w:tc>
          <w:tcPr>
            <w:tcW w:w="5767" w:type="dxa"/>
            <w:gridSpan w:val="2"/>
            <w:shd w:val="clear" w:color="auto" w:fill="D0CECE" w:themeFill="background2" w:themeFillShade="E6"/>
          </w:tcPr>
          <w:p w14:paraId="3508545F" w14:textId="77777777" w:rsidR="000B51F2" w:rsidRDefault="000B51F2" w:rsidP="003F3CC9">
            <w:pPr>
              <w:jc w:val="center"/>
              <w:rPr>
                <w:b/>
                <w:bCs/>
              </w:rPr>
            </w:pPr>
            <w:r>
              <w:rPr>
                <w:b/>
                <w:bCs/>
              </w:rPr>
              <w:t>Skenario Alternatif</w:t>
            </w:r>
          </w:p>
        </w:tc>
      </w:tr>
      <w:tr w:rsidR="000B51F2" w14:paraId="340E2E2E" w14:textId="77777777" w:rsidTr="003F3CC9">
        <w:tc>
          <w:tcPr>
            <w:tcW w:w="2797" w:type="dxa"/>
          </w:tcPr>
          <w:p w14:paraId="6CEBD593" w14:textId="77777777" w:rsidR="000B51F2" w:rsidRDefault="000B51F2" w:rsidP="003F3CC9">
            <w:pPr>
              <w:rPr>
                <w:b/>
                <w:bCs/>
              </w:rPr>
            </w:pPr>
          </w:p>
        </w:tc>
        <w:tc>
          <w:tcPr>
            <w:tcW w:w="2970" w:type="dxa"/>
          </w:tcPr>
          <w:p w14:paraId="2E6D5978" w14:textId="77777777" w:rsidR="000B51F2" w:rsidRDefault="000B51F2" w:rsidP="003F3CC9">
            <w:pPr>
              <w:rPr>
                <w:b/>
                <w:bCs/>
              </w:rPr>
            </w:pPr>
          </w:p>
        </w:tc>
      </w:tr>
      <w:tr w:rsidR="000B51F2" w14:paraId="3DFF71E8" w14:textId="77777777" w:rsidTr="003F3CC9">
        <w:tc>
          <w:tcPr>
            <w:tcW w:w="2797" w:type="dxa"/>
          </w:tcPr>
          <w:p w14:paraId="1F0E6F88" w14:textId="77777777" w:rsidR="000B51F2" w:rsidRDefault="000B51F2" w:rsidP="003F3CC9">
            <w:pPr>
              <w:rPr>
                <w:b/>
                <w:bCs/>
              </w:rPr>
            </w:pPr>
          </w:p>
        </w:tc>
        <w:tc>
          <w:tcPr>
            <w:tcW w:w="2970" w:type="dxa"/>
          </w:tcPr>
          <w:p w14:paraId="07D97F90" w14:textId="77777777" w:rsidR="000B51F2" w:rsidRDefault="000B51F2" w:rsidP="003F3CC9">
            <w:pPr>
              <w:rPr>
                <w:b/>
                <w:bCs/>
              </w:rPr>
            </w:pPr>
          </w:p>
        </w:tc>
      </w:tr>
      <w:tr w:rsidR="000B51F2" w14:paraId="200DD317" w14:textId="77777777" w:rsidTr="003F3CC9">
        <w:tc>
          <w:tcPr>
            <w:tcW w:w="5767" w:type="dxa"/>
            <w:gridSpan w:val="2"/>
            <w:shd w:val="clear" w:color="auto" w:fill="D0CECE" w:themeFill="background2" w:themeFillShade="E6"/>
          </w:tcPr>
          <w:p w14:paraId="0BC1ACC6" w14:textId="77777777" w:rsidR="000B51F2" w:rsidRDefault="000B51F2" w:rsidP="003F3CC9">
            <w:pPr>
              <w:jc w:val="center"/>
              <w:rPr>
                <w:b/>
                <w:bCs/>
              </w:rPr>
            </w:pPr>
            <w:r>
              <w:rPr>
                <w:b/>
                <w:bCs/>
              </w:rPr>
              <w:lastRenderedPageBreak/>
              <w:t>Skenario Exception</w:t>
            </w:r>
          </w:p>
        </w:tc>
      </w:tr>
      <w:tr w:rsidR="000B51F2" w14:paraId="127CFE21" w14:textId="77777777" w:rsidTr="003F3CC9">
        <w:tc>
          <w:tcPr>
            <w:tcW w:w="2797" w:type="dxa"/>
          </w:tcPr>
          <w:p w14:paraId="4D67E4CF" w14:textId="77777777" w:rsidR="000B51F2" w:rsidRDefault="000B51F2" w:rsidP="003F3CC9">
            <w:pPr>
              <w:jc w:val="left"/>
              <w:rPr>
                <w:b/>
                <w:bCs/>
              </w:rPr>
            </w:pPr>
          </w:p>
        </w:tc>
        <w:tc>
          <w:tcPr>
            <w:tcW w:w="2970" w:type="dxa"/>
          </w:tcPr>
          <w:p w14:paraId="25C1AFAB" w14:textId="77777777" w:rsidR="000B51F2" w:rsidRDefault="000B51F2" w:rsidP="003F3CC9">
            <w:pPr>
              <w:rPr>
                <w:b/>
                <w:bCs/>
              </w:rPr>
            </w:pPr>
          </w:p>
        </w:tc>
      </w:tr>
    </w:tbl>
    <w:p w14:paraId="728B7069" w14:textId="77777777" w:rsidR="000B51F2" w:rsidRPr="000B51F2" w:rsidRDefault="000B51F2" w:rsidP="000B51F2">
      <w:pPr>
        <w:ind w:left="2160"/>
        <w:rPr>
          <w:b/>
          <w:bCs/>
        </w:rPr>
      </w:pPr>
    </w:p>
    <w:p w14:paraId="0C483314" w14:textId="091CF71B" w:rsidR="00BF3573" w:rsidRDefault="00BF3573" w:rsidP="00D807BE">
      <w:pPr>
        <w:pStyle w:val="ListParagraph"/>
        <w:numPr>
          <w:ilvl w:val="0"/>
          <w:numId w:val="47"/>
        </w:numPr>
        <w:rPr>
          <w:b/>
          <w:bCs/>
        </w:rPr>
      </w:pPr>
      <w:r>
        <w:rPr>
          <w:b/>
          <w:bCs/>
        </w:rPr>
        <w:t>Skenario Hapus Portofolio</w:t>
      </w:r>
    </w:p>
    <w:tbl>
      <w:tblPr>
        <w:tblStyle w:val="TableGrid"/>
        <w:tblW w:w="0" w:type="auto"/>
        <w:tblInd w:w="2160" w:type="dxa"/>
        <w:tblLook w:val="04A0" w:firstRow="1" w:lastRow="0" w:firstColumn="1" w:lastColumn="0" w:noHBand="0" w:noVBand="1"/>
      </w:tblPr>
      <w:tblGrid>
        <w:gridCol w:w="2797"/>
        <w:gridCol w:w="2970"/>
      </w:tblGrid>
      <w:tr w:rsidR="0025307C" w14:paraId="5F9F7B4E" w14:textId="77777777" w:rsidTr="003F3CC9">
        <w:tc>
          <w:tcPr>
            <w:tcW w:w="2797" w:type="dxa"/>
          </w:tcPr>
          <w:p w14:paraId="2DC68EE2" w14:textId="77777777" w:rsidR="0025307C" w:rsidRDefault="0025307C" w:rsidP="003F3CC9">
            <w:pPr>
              <w:rPr>
                <w:b/>
                <w:bCs/>
              </w:rPr>
            </w:pPr>
            <w:r>
              <w:rPr>
                <w:b/>
                <w:bCs/>
              </w:rPr>
              <w:t>Nama Use Case</w:t>
            </w:r>
          </w:p>
        </w:tc>
        <w:tc>
          <w:tcPr>
            <w:tcW w:w="2970" w:type="dxa"/>
          </w:tcPr>
          <w:p w14:paraId="35643058" w14:textId="2782DDD9" w:rsidR="0025307C" w:rsidRPr="00841B4F" w:rsidRDefault="0025307C" w:rsidP="003F3CC9">
            <w:r>
              <w:t>Hapus Portofolio</w:t>
            </w:r>
          </w:p>
        </w:tc>
      </w:tr>
      <w:tr w:rsidR="0025307C" w14:paraId="270798B3" w14:textId="77777777" w:rsidTr="003F3CC9">
        <w:tc>
          <w:tcPr>
            <w:tcW w:w="2797" w:type="dxa"/>
          </w:tcPr>
          <w:p w14:paraId="044A494A" w14:textId="77777777" w:rsidR="0025307C" w:rsidRDefault="0025307C" w:rsidP="003F3CC9">
            <w:pPr>
              <w:rPr>
                <w:b/>
                <w:bCs/>
              </w:rPr>
            </w:pPr>
            <w:r>
              <w:rPr>
                <w:b/>
                <w:bCs/>
              </w:rPr>
              <w:t>Deskripsi</w:t>
            </w:r>
          </w:p>
        </w:tc>
        <w:tc>
          <w:tcPr>
            <w:tcW w:w="2970" w:type="dxa"/>
          </w:tcPr>
          <w:p w14:paraId="30EA4937" w14:textId="440203A3" w:rsidR="0025307C" w:rsidRPr="00841B4F" w:rsidRDefault="0025307C" w:rsidP="003F3CC9">
            <w:r w:rsidRPr="00841B4F">
              <w:t>Me</w:t>
            </w:r>
            <w:r>
              <w:t>hapus data portofolio yang tersedia pada database</w:t>
            </w:r>
          </w:p>
        </w:tc>
      </w:tr>
      <w:tr w:rsidR="0025307C" w14:paraId="6F88208C" w14:textId="77777777" w:rsidTr="003F3CC9">
        <w:tc>
          <w:tcPr>
            <w:tcW w:w="2797" w:type="dxa"/>
          </w:tcPr>
          <w:p w14:paraId="6979DD12" w14:textId="77777777" w:rsidR="0025307C" w:rsidRDefault="0025307C" w:rsidP="003F3CC9">
            <w:pPr>
              <w:rPr>
                <w:b/>
                <w:bCs/>
              </w:rPr>
            </w:pPr>
            <w:r>
              <w:rPr>
                <w:b/>
                <w:bCs/>
              </w:rPr>
              <w:t>Aktor</w:t>
            </w:r>
          </w:p>
        </w:tc>
        <w:tc>
          <w:tcPr>
            <w:tcW w:w="2970" w:type="dxa"/>
          </w:tcPr>
          <w:p w14:paraId="0322F7C6" w14:textId="3114A80A" w:rsidR="0025307C" w:rsidRPr="00841B4F" w:rsidRDefault="0025307C" w:rsidP="003F3CC9">
            <w:pPr>
              <w:jc w:val="left"/>
            </w:pPr>
            <w:r>
              <w:t>Pengunjung Website (Member)</w:t>
            </w:r>
          </w:p>
        </w:tc>
      </w:tr>
      <w:tr w:rsidR="0025307C" w14:paraId="0E16086E" w14:textId="77777777" w:rsidTr="003F3CC9">
        <w:tc>
          <w:tcPr>
            <w:tcW w:w="2797" w:type="dxa"/>
          </w:tcPr>
          <w:p w14:paraId="54558EDA" w14:textId="77777777" w:rsidR="0025307C" w:rsidRDefault="0025307C" w:rsidP="003F3CC9">
            <w:pPr>
              <w:rPr>
                <w:b/>
                <w:bCs/>
              </w:rPr>
            </w:pPr>
            <w:r>
              <w:rPr>
                <w:b/>
                <w:bCs/>
              </w:rPr>
              <w:t>Triggers</w:t>
            </w:r>
          </w:p>
        </w:tc>
        <w:tc>
          <w:tcPr>
            <w:tcW w:w="2970" w:type="dxa"/>
          </w:tcPr>
          <w:p w14:paraId="715612A4" w14:textId="29097152" w:rsidR="0025307C" w:rsidRPr="00841B4F" w:rsidRDefault="0025307C" w:rsidP="003F3CC9">
            <w:pPr>
              <w:jc w:val="left"/>
            </w:pPr>
            <w:r w:rsidRPr="00841B4F">
              <w:t xml:space="preserve">Aktor ingin </w:t>
            </w:r>
            <w:r>
              <w:t xml:space="preserve">menghapus data portofolio </w:t>
            </w:r>
          </w:p>
        </w:tc>
      </w:tr>
      <w:tr w:rsidR="0025307C" w14:paraId="004F9AA7" w14:textId="77777777" w:rsidTr="003F3CC9">
        <w:tc>
          <w:tcPr>
            <w:tcW w:w="2797" w:type="dxa"/>
          </w:tcPr>
          <w:p w14:paraId="7E4E1855" w14:textId="77777777" w:rsidR="0025307C" w:rsidRDefault="0025307C" w:rsidP="003F3CC9">
            <w:pPr>
              <w:rPr>
                <w:b/>
                <w:bCs/>
              </w:rPr>
            </w:pPr>
            <w:r>
              <w:rPr>
                <w:b/>
                <w:bCs/>
              </w:rPr>
              <w:t>Pre-Condition</w:t>
            </w:r>
          </w:p>
        </w:tc>
        <w:tc>
          <w:tcPr>
            <w:tcW w:w="2970" w:type="dxa"/>
          </w:tcPr>
          <w:p w14:paraId="150873CF" w14:textId="1ABD9A92" w:rsidR="0025307C" w:rsidRPr="00841B4F" w:rsidRDefault="0025307C" w:rsidP="003F3CC9">
            <w:pPr>
              <w:jc w:val="left"/>
            </w:pPr>
            <w:r w:rsidRPr="00841B4F">
              <w:t xml:space="preserve">Data </w:t>
            </w:r>
            <w:r>
              <w:t>portofolio belum dihapus</w:t>
            </w:r>
          </w:p>
        </w:tc>
      </w:tr>
      <w:tr w:rsidR="0025307C" w14:paraId="6E61B959" w14:textId="77777777" w:rsidTr="003F3CC9">
        <w:tc>
          <w:tcPr>
            <w:tcW w:w="2797" w:type="dxa"/>
          </w:tcPr>
          <w:p w14:paraId="08ECB2F7" w14:textId="77777777" w:rsidR="0025307C" w:rsidRDefault="0025307C" w:rsidP="003F3CC9">
            <w:pPr>
              <w:rPr>
                <w:b/>
                <w:bCs/>
              </w:rPr>
            </w:pPr>
            <w:r>
              <w:rPr>
                <w:b/>
                <w:bCs/>
              </w:rPr>
              <w:t>Post-Condition</w:t>
            </w:r>
          </w:p>
        </w:tc>
        <w:tc>
          <w:tcPr>
            <w:tcW w:w="2970" w:type="dxa"/>
          </w:tcPr>
          <w:p w14:paraId="7B9A6D58" w14:textId="5C11E836" w:rsidR="0025307C" w:rsidRPr="00841B4F" w:rsidRDefault="0025307C" w:rsidP="003F3CC9">
            <w:pPr>
              <w:jc w:val="left"/>
            </w:pPr>
            <w:r w:rsidRPr="00841B4F">
              <w:t xml:space="preserve">Data </w:t>
            </w:r>
            <w:r>
              <w:t>portofolio sudah dihapus</w:t>
            </w:r>
          </w:p>
        </w:tc>
      </w:tr>
      <w:tr w:rsidR="0025307C" w14:paraId="6D6A3097" w14:textId="77777777" w:rsidTr="003F3CC9">
        <w:tc>
          <w:tcPr>
            <w:tcW w:w="2797" w:type="dxa"/>
          </w:tcPr>
          <w:p w14:paraId="36108E15" w14:textId="77777777" w:rsidR="0025307C" w:rsidRDefault="0025307C" w:rsidP="003F3CC9">
            <w:pPr>
              <w:jc w:val="center"/>
              <w:rPr>
                <w:b/>
                <w:bCs/>
              </w:rPr>
            </w:pPr>
            <w:r>
              <w:rPr>
                <w:b/>
                <w:bCs/>
              </w:rPr>
              <w:t>Admin</w:t>
            </w:r>
          </w:p>
        </w:tc>
        <w:tc>
          <w:tcPr>
            <w:tcW w:w="2970" w:type="dxa"/>
          </w:tcPr>
          <w:p w14:paraId="3427941F" w14:textId="77777777" w:rsidR="0025307C" w:rsidRDefault="0025307C" w:rsidP="003F3CC9">
            <w:pPr>
              <w:jc w:val="center"/>
              <w:rPr>
                <w:b/>
                <w:bCs/>
              </w:rPr>
            </w:pPr>
            <w:r>
              <w:rPr>
                <w:b/>
                <w:bCs/>
              </w:rPr>
              <w:t>Sistem</w:t>
            </w:r>
          </w:p>
        </w:tc>
      </w:tr>
      <w:tr w:rsidR="0025307C" w14:paraId="5E43435E" w14:textId="77777777" w:rsidTr="003F3CC9">
        <w:tc>
          <w:tcPr>
            <w:tcW w:w="5767" w:type="dxa"/>
            <w:gridSpan w:val="2"/>
            <w:shd w:val="clear" w:color="auto" w:fill="D0CECE" w:themeFill="background2" w:themeFillShade="E6"/>
          </w:tcPr>
          <w:p w14:paraId="1DD70E10" w14:textId="77777777" w:rsidR="0025307C" w:rsidRDefault="0025307C" w:rsidP="003F3CC9">
            <w:pPr>
              <w:jc w:val="center"/>
              <w:rPr>
                <w:b/>
                <w:bCs/>
              </w:rPr>
            </w:pPr>
            <w:r>
              <w:rPr>
                <w:b/>
                <w:bCs/>
              </w:rPr>
              <w:t>Skenario Normal</w:t>
            </w:r>
          </w:p>
        </w:tc>
      </w:tr>
      <w:tr w:rsidR="0025307C" w14:paraId="1050EE64" w14:textId="77777777" w:rsidTr="003F3CC9">
        <w:tc>
          <w:tcPr>
            <w:tcW w:w="2797" w:type="dxa"/>
          </w:tcPr>
          <w:p w14:paraId="557C58E5" w14:textId="452C1659" w:rsidR="0025307C" w:rsidRPr="00CE16DF" w:rsidRDefault="0025307C" w:rsidP="00D807BE">
            <w:pPr>
              <w:pStyle w:val="ListParagraph"/>
              <w:numPr>
                <w:ilvl w:val="0"/>
                <w:numId w:val="67"/>
              </w:numPr>
              <w:jc w:val="left"/>
            </w:pPr>
            <w:r w:rsidRPr="00E84C83">
              <w:t xml:space="preserve">Memilih menu </w:t>
            </w:r>
            <w:r>
              <w:t>“Hapus Portofolio” pada salah satu portofolio yang tersedia</w:t>
            </w:r>
          </w:p>
        </w:tc>
        <w:tc>
          <w:tcPr>
            <w:tcW w:w="2970" w:type="dxa"/>
          </w:tcPr>
          <w:p w14:paraId="1E6B2AAD" w14:textId="77777777" w:rsidR="0025307C" w:rsidRDefault="0025307C" w:rsidP="003F3CC9">
            <w:pPr>
              <w:rPr>
                <w:b/>
                <w:bCs/>
              </w:rPr>
            </w:pPr>
          </w:p>
        </w:tc>
      </w:tr>
      <w:tr w:rsidR="0025307C" w14:paraId="59F9EFDE" w14:textId="77777777" w:rsidTr="003F3CC9">
        <w:tc>
          <w:tcPr>
            <w:tcW w:w="2797" w:type="dxa"/>
          </w:tcPr>
          <w:p w14:paraId="0BD62702" w14:textId="77777777" w:rsidR="0025307C" w:rsidRDefault="0025307C" w:rsidP="003F3CC9">
            <w:pPr>
              <w:rPr>
                <w:b/>
                <w:bCs/>
              </w:rPr>
            </w:pPr>
          </w:p>
        </w:tc>
        <w:tc>
          <w:tcPr>
            <w:tcW w:w="2970" w:type="dxa"/>
          </w:tcPr>
          <w:p w14:paraId="31A31F71" w14:textId="2E07B99C" w:rsidR="0025307C" w:rsidRPr="00CE16DF" w:rsidRDefault="0025307C" w:rsidP="00D807BE">
            <w:pPr>
              <w:pStyle w:val="ListParagraph"/>
              <w:numPr>
                <w:ilvl w:val="0"/>
                <w:numId w:val="67"/>
              </w:numPr>
              <w:ind w:left="312" w:hanging="284"/>
              <w:jc w:val="left"/>
            </w:pPr>
            <w:r w:rsidRPr="00E84C83">
              <w:t xml:space="preserve">Menampilkan </w:t>
            </w:r>
            <w:r>
              <w:t>pertanyaan konfirmasi “Apakah anda ingin menghapus portofolio ini ?”</w:t>
            </w:r>
          </w:p>
        </w:tc>
      </w:tr>
      <w:tr w:rsidR="0025307C" w14:paraId="1CC86B39" w14:textId="77777777" w:rsidTr="003F3CC9">
        <w:tc>
          <w:tcPr>
            <w:tcW w:w="2797" w:type="dxa"/>
          </w:tcPr>
          <w:p w14:paraId="6473EBDE" w14:textId="526480D5" w:rsidR="0025307C" w:rsidRPr="00CE16DF" w:rsidRDefault="0025307C" w:rsidP="00D807BE">
            <w:pPr>
              <w:pStyle w:val="ListParagraph"/>
              <w:numPr>
                <w:ilvl w:val="0"/>
                <w:numId w:val="67"/>
              </w:numPr>
              <w:ind w:left="427" w:hanging="426"/>
              <w:jc w:val="left"/>
            </w:pPr>
            <w:r>
              <w:t>Memilih tombol “YA”</w:t>
            </w:r>
          </w:p>
        </w:tc>
        <w:tc>
          <w:tcPr>
            <w:tcW w:w="2970" w:type="dxa"/>
          </w:tcPr>
          <w:p w14:paraId="4E2C83C8" w14:textId="77777777" w:rsidR="0025307C" w:rsidRPr="00CE16DF" w:rsidRDefault="0025307C" w:rsidP="003F3CC9">
            <w:pPr>
              <w:jc w:val="left"/>
            </w:pPr>
          </w:p>
        </w:tc>
      </w:tr>
      <w:tr w:rsidR="0025307C" w14:paraId="72835361" w14:textId="77777777" w:rsidTr="003F3CC9">
        <w:tc>
          <w:tcPr>
            <w:tcW w:w="2797" w:type="dxa"/>
          </w:tcPr>
          <w:p w14:paraId="419139F0" w14:textId="77777777" w:rsidR="0025307C" w:rsidRDefault="0025307C" w:rsidP="0025307C">
            <w:pPr>
              <w:pStyle w:val="ListParagraph"/>
              <w:ind w:left="427"/>
              <w:jc w:val="left"/>
            </w:pPr>
          </w:p>
        </w:tc>
        <w:tc>
          <w:tcPr>
            <w:tcW w:w="2970" w:type="dxa"/>
          </w:tcPr>
          <w:p w14:paraId="7B687CA9" w14:textId="51E7912F" w:rsidR="0025307C" w:rsidRPr="00CE16DF" w:rsidRDefault="0025307C" w:rsidP="003F3CC9">
            <w:pPr>
              <w:jc w:val="left"/>
            </w:pPr>
            <w:r>
              <w:t xml:space="preserve">4.Menghapus data portofolio dari </w:t>
            </w:r>
            <w:r w:rsidR="00E87EFE">
              <w:t>database dan pada halaman Kelola Portofolio</w:t>
            </w:r>
          </w:p>
        </w:tc>
      </w:tr>
      <w:tr w:rsidR="0025307C" w14:paraId="7E26A812" w14:textId="77777777" w:rsidTr="003F3CC9">
        <w:tc>
          <w:tcPr>
            <w:tcW w:w="5767" w:type="dxa"/>
            <w:gridSpan w:val="2"/>
            <w:shd w:val="clear" w:color="auto" w:fill="D0CECE" w:themeFill="background2" w:themeFillShade="E6"/>
          </w:tcPr>
          <w:p w14:paraId="4FC61BD5" w14:textId="77777777" w:rsidR="0025307C" w:rsidRDefault="0025307C" w:rsidP="003F3CC9">
            <w:pPr>
              <w:jc w:val="center"/>
              <w:rPr>
                <w:b/>
                <w:bCs/>
              </w:rPr>
            </w:pPr>
            <w:r>
              <w:rPr>
                <w:b/>
                <w:bCs/>
              </w:rPr>
              <w:t>Skenario Alternatif</w:t>
            </w:r>
          </w:p>
        </w:tc>
      </w:tr>
      <w:tr w:rsidR="0025307C" w14:paraId="24E3C64D" w14:textId="77777777" w:rsidTr="003F3CC9">
        <w:tc>
          <w:tcPr>
            <w:tcW w:w="2797" w:type="dxa"/>
          </w:tcPr>
          <w:p w14:paraId="2C0AB7BF" w14:textId="77777777" w:rsidR="0025307C" w:rsidRDefault="0025307C" w:rsidP="003F3CC9">
            <w:pPr>
              <w:rPr>
                <w:b/>
                <w:bCs/>
              </w:rPr>
            </w:pPr>
          </w:p>
        </w:tc>
        <w:tc>
          <w:tcPr>
            <w:tcW w:w="2970" w:type="dxa"/>
          </w:tcPr>
          <w:p w14:paraId="3237E1F2" w14:textId="77777777" w:rsidR="0025307C" w:rsidRDefault="0025307C" w:rsidP="003F3CC9">
            <w:pPr>
              <w:rPr>
                <w:b/>
                <w:bCs/>
              </w:rPr>
            </w:pPr>
          </w:p>
        </w:tc>
      </w:tr>
      <w:tr w:rsidR="0025307C" w14:paraId="6638C203" w14:textId="77777777" w:rsidTr="003F3CC9">
        <w:tc>
          <w:tcPr>
            <w:tcW w:w="2797" w:type="dxa"/>
          </w:tcPr>
          <w:p w14:paraId="513B3317" w14:textId="77777777" w:rsidR="0025307C" w:rsidRDefault="0025307C" w:rsidP="003F3CC9">
            <w:pPr>
              <w:rPr>
                <w:b/>
                <w:bCs/>
              </w:rPr>
            </w:pPr>
          </w:p>
        </w:tc>
        <w:tc>
          <w:tcPr>
            <w:tcW w:w="2970" w:type="dxa"/>
          </w:tcPr>
          <w:p w14:paraId="6723DF42" w14:textId="77777777" w:rsidR="0025307C" w:rsidRDefault="0025307C" w:rsidP="003F3CC9">
            <w:pPr>
              <w:rPr>
                <w:b/>
                <w:bCs/>
              </w:rPr>
            </w:pPr>
          </w:p>
        </w:tc>
      </w:tr>
      <w:tr w:rsidR="0025307C" w14:paraId="5413DC39" w14:textId="77777777" w:rsidTr="003F3CC9">
        <w:tc>
          <w:tcPr>
            <w:tcW w:w="5767" w:type="dxa"/>
            <w:gridSpan w:val="2"/>
            <w:shd w:val="clear" w:color="auto" w:fill="D0CECE" w:themeFill="background2" w:themeFillShade="E6"/>
          </w:tcPr>
          <w:p w14:paraId="2A77E188" w14:textId="77777777" w:rsidR="0025307C" w:rsidRDefault="0025307C" w:rsidP="003F3CC9">
            <w:pPr>
              <w:jc w:val="center"/>
              <w:rPr>
                <w:b/>
                <w:bCs/>
              </w:rPr>
            </w:pPr>
            <w:r>
              <w:rPr>
                <w:b/>
                <w:bCs/>
              </w:rPr>
              <w:t>Skenario Exception</w:t>
            </w:r>
          </w:p>
        </w:tc>
      </w:tr>
      <w:tr w:rsidR="0025307C" w14:paraId="52F220FF" w14:textId="77777777" w:rsidTr="003F3CC9">
        <w:tc>
          <w:tcPr>
            <w:tcW w:w="2797" w:type="dxa"/>
          </w:tcPr>
          <w:p w14:paraId="18F44AEE" w14:textId="77777777" w:rsidR="0025307C" w:rsidRDefault="0025307C" w:rsidP="003F3CC9">
            <w:pPr>
              <w:jc w:val="left"/>
              <w:rPr>
                <w:b/>
                <w:bCs/>
              </w:rPr>
            </w:pPr>
          </w:p>
        </w:tc>
        <w:tc>
          <w:tcPr>
            <w:tcW w:w="2970" w:type="dxa"/>
          </w:tcPr>
          <w:p w14:paraId="6EEB463A" w14:textId="77777777" w:rsidR="0025307C" w:rsidRDefault="0025307C" w:rsidP="003F3CC9">
            <w:pPr>
              <w:rPr>
                <w:b/>
                <w:bCs/>
              </w:rPr>
            </w:pPr>
          </w:p>
        </w:tc>
      </w:tr>
    </w:tbl>
    <w:p w14:paraId="37407364" w14:textId="77777777" w:rsidR="0025307C" w:rsidRPr="0025307C" w:rsidRDefault="0025307C" w:rsidP="0025307C">
      <w:pPr>
        <w:ind w:left="2160"/>
        <w:rPr>
          <w:b/>
          <w:bCs/>
        </w:rPr>
      </w:pPr>
    </w:p>
    <w:p w14:paraId="48DC310D" w14:textId="3BB99F40" w:rsidR="00BF3573" w:rsidRDefault="00BF3573" w:rsidP="00D807BE">
      <w:pPr>
        <w:pStyle w:val="ListParagraph"/>
        <w:numPr>
          <w:ilvl w:val="0"/>
          <w:numId w:val="47"/>
        </w:numPr>
        <w:rPr>
          <w:b/>
          <w:bCs/>
        </w:rPr>
      </w:pPr>
      <w:r>
        <w:rPr>
          <w:b/>
          <w:bCs/>
        </w:rPr>
        <w:t>Skenario Update Portofolio</w:t>
      </w:r>
    </w:p>
    <w:tbl>
      <w:tblPr>
        <w:tblStyle w:val="TableGrid"/>
        <w:tblW w:w="0" w:type="auto"/>
        <w:tblInd w:w="2160" w:type="dxa"/>
        <w:tblLook w:val="04A0" w:firstRow="1" w:lastRow="0" w:firstColumn="1" w:lastColumn="0" w:noHBand="0" w:noVBand="1"/>
      </w:tblPr>
      <w:tblGrid>
        <w:gridCol w:w="2797"/>
        <w:gridCol w:w="2970"/>
      </w:tblGrid>
      <w:tr w:rsidR="00E87EFE" w14:paraId="6367EEEC" w14:textId="77777777" w:rsidTr="003F3CC9">
        <w:tc>
          <w:tcPr>
            <w:tcW w:w="2797" w:type="dxa"/>
          </w:tcPr>
          <w:p w14:paraId="3843DECF" w14:textId="77777777" w:rsidR="00E87EFE" w:rsidRDefault="00E87EFE" w:rsidP="003F3CC9">
            <w:pPr>
              <w:rPr>
                <w:b/>
                <w:bCs/>
              </w:rPr>
            </w:pPr>
            <w:r>
              <w:rPr>
                <w:b/>
                <w:bCs/>
              </w:rPr>
              <w:t>Nama Use Case</w:t>
            </w:r>
          </w:p>
        </w:tc>
        <w:tc>
          <w:tcPr>
            <w:tcW w:w="2970" w:type="dxa"/>
          </w:tcPr>
          <w:p w14:paraId="1EC76B31" w14:textId="01533A70" w:rsidR="00E87EFE" w:rsidRPr="00841B4F" w:rsidRDefault="00E87EFE" w:rsidP="003F3CC9">
            <w:r>
              <w:t>Update Portofolio</w:t>
            </w:r>
          </w:p>
        </w:tc>
      </w:tr>
      <w:tr w:rsidR="00E87EFE" w14:paraId="2F3CB38F" w14:textId="77777777" w:rsidTr="003F3CC9">
        <w:tc>
          <w:tcPr>
            <w:tcW w:w="2797" w:type="dxa"/>
          </w:tcPr>
          <w:p w14:paraId="2545AF73" w14:textId="77777777" w:rsidR="00E87EFE" w:rsidRDefault="00E87EFE" w:rsidP="003F3CC9">
            <w:pPr>
              <w:rPr>
                <w:b/>
                <w:bCs/>
              </w:rPr>
            </w:pPr>
            <w:r>
              <w:rPr>
                <w:b/>
                <w:bCs/>
              </w:rPr>
              <w:t>Deskripsi</w:t>
            </w:r>
          </w:p>
        </w:tc>
        <w:tc>
          <w:tcPr>
            <w:tcW w:w="2970" w:type="dxa"/>
          </w:tcPr>
          <w:p w14:paraId="7D688ED6" w14:textId="3A56F910" w:rsidR="00E87EFE" w:rsidRPr="00841B4F" w:rsidRDefault="00E87EFE" w:rsidP="003F3CC9">
            <w:r>
              <w:t>Mengubah informasi data portofolio yang sudah tersedia pada databe</w:t>
            </w:r>
          </w:p>
        </w:tc>
      </w:tr>
      <w:tr w:rsidR="00E87EFE" w14:paraId="45C8F689" w14:textId="77777777" w:rsidTr="003F3CC9">
        <w:tc>
          <w:tcPr>
            <w:tcW w:w="2797" w:type="dxa"/>
          </w:tcPr>
          <w:p w14:paraId="46C14CB1" w14:textId="77777777" w:rsidR="00E87EFE" w:rsidRDefault="00E87EFE" w:rsidP="003F3CC9">
            <w:pPr>
              <w:rPr>
                <w:b/>
                <w:bCs/>
              </w:rPr>
            </w:pPr>
            <w:r>
              <w:rPr>
                <w:b/>
                <w:bCs/>
              </w:rPr>
              <w:t>Aktor</w:t>
            </w:r>
          </w:p>
        </w:tc>
        <w:tc>
          <w:tcPr>
            <w:tcW w:w="2970" w:type="dxa"/>
          </w:tcPr>
          <w:p w14:paraId="00A7F0AE" w14:textId="0349BCFE" w:rsidR="00E87EFE" w:rsidRPr="00841B4F" w:rsidRDefault="00E87EFE" w:rsidP="003F3CC9">
            <w:pPr>
              <w:jc w:val="left"/>
            </w:pPr>
            <w:r>
              <w:t>Pengunjung Website (Member)</w:t>
            </w:r>
          </w:p>
        </w:tc>
      </w:tr>
      <w:tr w:rsidR="00E87EFE" w14:paraId="4202B8D8" w14:textId="77777777" w:rsidTr="003F3CC9">
        <w:tc>
          <w:tcPr>
            <w:tcW w:w="2797" w:type="dxa"/>
          </w:tcPr>
          <w:p w14:paraId="49A6CFDE" w14:textId="77777777" w:rsidR="00E87EFE" w:rsidRDefault="00E87EFE" w:rsidP="003F3CC9">
            <w:pPr>
              <w:rPr>
                <w:b/>
                <w:bCs/>
              </w:rPr>
            </w:pPr>
            <w:r>
              <w:rPr>
                <w:b/>
                <w:bCs/>
              </w:rPr>
              <w:t>Triggers</w:t>
            </w:r>
          </w:p>
        </w:tc>
        <w:tc>
          <w:tcPr>
            <w:tcW w:w="2970" w:type="dxa"/>
          </w:tcPr>
          <w:p w14:paraId="1F8164BF" w14:textId="37CAAE95" w:rsidR="00E87EFE" w:rsidRPr="00841B4F" w:rsidRDefault="00E87EFE" w:rsidP="003F3CC9">
            <w:pPr>
              <w:jc w:val="left"/>
            </w:pPr>
            <w:r w:rsidRPr="00841B4F">
              <w:t xml:space="preserve">Aktor ingin </w:t>
            </w:r>
            <w:r>
              <w:t>mengubah infomasi data portofolio</w:t>
            </w:r>
          </w:p>
        </w:tc>
      </w:tr>
      <w:tr w:rsidR="00E87EFE" w14:paraId="2E4956A8" w14:textId="77777777" w:rsidTr="003F3CC9">
        <w:tc>
          <w:tcPr>
            <w:tcW w:w="2797" w:type="dxa"/>
          </w:tcPr>
          <w:p w14:paraId="7D7A1EEA" w14:textId="77777777" w:rsidR="00E87EFE" w:rsidRDefault="00E87EFE" w:rsidP="003F3CC9">
            <w:pPr>
              <w:rPr>
                <w:b/>
                <w:bCs/>
              </w:rPr>
            </w:pPr>
            <w:r>
              <w:rPr>
                <w:b/>
                <w:bCs/>
              </w:rPr>
              <w:t>Pre-Condition</w:t>
            </w:r>
          </w:p>
        </w:tc>
        <w:tc>
          <w:tcPr>
            <w:tcW w:w="2970" w:type="dxa"/>
          </w:tcPr>
          <w:p w14:paraId="5100FF27" w14:textId="13191F17" w:rsidR="00E87EFE" w:rsidRPr="00841B4F" w:rsidRDefault="00E87EFE" w:rsidP="003F3CC9">
            <w:pPr>
              <w:jc w:val="left"/>
            </w:pPr>
            <w:r w:rsidRPr="00841B4F">
              <w:t xml:space="preserve">Data </w:t>
            </w:r>
            <w:r>
              <w:t>portofolio belum diperbarui</w:t>
            </w:r>
          </w:p>
        </w:tc>
      </w:tr>
      <w:tr w:rsidR="00E87EFE" w14:paraId="793A5919" w14:textId="77777777" w:rsidTr="003F3CC9">
        <w:tc>
          <w:tcPr>
            <w:tcW w:w="2797" w:type="dxa"/>
          </w:tcPr>
          <w:p w14:paraId="4E8E3C8D" w14:textId="77777777" w:rsidR="00E87EFE" w:rsidRDefault="00E87EFE" w:rsidP="003F3CC9">
            <w:pPr>
              <w:rPr>
                <w:b/>
                <w:bCs/>
              </w:rPr>
            </w:pPr>
            <w:r>
              <w:rPr>
                <w:b/>
                <w:bCs/>
              </w:rPr>
              <w:t>Post-Condition</w:t>
            </w:r>
          </w:p>
        </w:tc>
        <w:tc>
          <w:tcPr>
            <w:tcW w:w="2970" w:type="dxa"/>
          </w:tcPr>
          <w:p w14:paraId="41B5DF0A" w14:textId="6B3EF40B" w:rsidR="00E87EFE" w:rsidRPr="00841B4F" w:rsidRDefault="00E87EFE" w:rsidP="003F3CC9">
            <w:pPr>
              <w:jc w:val="left"/>
            </w:pPr>
            <w:r w:rsidRPr="00841B4F">
              <w:t xml:space="preserve">Data </w:t>
            </w:r>
            <w:r>
              <w:t>portofolio sudah diperbarui</w:t>
            </w:r>
          </w:p>
        </w:tc>
      </w:tr>
      <w:tr w:rsidR="00E87EFE" w14:paraId="1BE358B6" w14:textId="77777777" w:rsidTr="003F3CC9">
        <w:tc>
          <w:tcPr>
            <w:tcW w:w="2797" w:type="dxa"/>
          </w:tcPr>
          <w:p w14:paraId="4E790573" w14:textId="77777777" w:rsidR="00E87EFE" w:rsidRDefault="00E87EFE" w:rsidP="003F3CC9">
            <w:pPr>
              <w:jc w:val="center"/>
              <w:rPr>
                <w:b/>
                <w:bCs/>
              </w:rPr>
            </w:pPr>
            <w:r>
              <w:rPr>
                <w:b/>
                <w:bCs/>
              </w:rPr>
              <w:t>Admin</w:t>
            </w:r>
          </w:p>
        </w:tc>
        <w:tc>
          <w:tcPr>
            <w:tcW w:w="2970" w:type="dxa"/>
          </w:tcPr>
          <w:p w14:paraId="13D2DFE0" w14:textId="77777777" w:rsidR="00E87EFE" w:rsidRDefault="00E87EFE" w:rsidP="003F3CC9">
            <w:pPr>
              <w:jc w:val="center"/>
              <w:rPr>
                <w:b/>
                <w:bCs/>
              </w:rPr>
            </w:pPr>
            <w:r>
              <w:rPr>
                <w:b/>
                <w:bCs/>
              </w:rPr>
              <w:t>Sistem</w:t>
            </w:r>
          </w:p>
        </w:tc>
      </w:tr>
      <w:tr w:rsidR="00E87EFE" w14:paraId="50DCFA70" w14:textId="77777777" w:rsidTr="003F3CC9">
        <w:tc>
          <w:tcPr>
            <w:tcW w:w="5767" w:type="dxa"/>
            <w:gridSpan w:val="2"/>
            <w:shd w:val="clear" w:color="auto" w:fill="D0CECE" w:themeFill="background2" w:themeFillShade="E6"/>
          </w:tcPr>
          <w:p w14:paraId="7BCF0AC4" w14:textId="77777777" w:rsidR="00E87EFE" w:rsidRDefault="00E87EFE" w:rsidP="003F3CC9">
            <w:pPr>
              <w:jc w:val="center"/>
              <w:rPr>
                <w:b/>
                <w:bCs/>
              </w:rPr>
            </w:pPr>
            <w:r>
              <w:rPr>
                <w:b/>
                <w:bCs/>
              </w:rPr>
              <w:t>Skenario Normal</w:t>
            </w:r>
          </w:p>
        </w:tc>
      </w:tr>
      <w:tr w:rsidR="00E87EFE" w14:paraId="4623338E" w14:textId="77777777" w:rsidTr="003F3CC9">
        <w:tc>
          <w:tcPr>
            <w:tcW w:w="2797" w:type="dxa"/>
          </w:tcPr>
          <w:p w14:paraId="488070A1" w14:textId="75B5B210" w:rsidR="00E87EFE" w:rsidRPr="00CE16DF" w:rsidRDefault="00E87EFE" w:rsidP="00D807BE">
            <w:pPr>
              <w:pStyle w:val="ListParagraph"/>
              <w:numPr>
                <w:ilvl w:val="0"/>
                <w:numId w:val="68"/>
              </w:numPr>
              <w:jc w:val="left"/>
            </w:pPr>
            <w:r w:rsidRPr="00E84C83">
              <w:t>Memilih menu “</w:t>
            </w:r>
            <w:r>
              <w:t>Edit</w:t>
            </w:r>
            <w:r w:rsidRPr="00E84C83">
              <w:t xml:space="preserve">” pada </w:t>
            </w:r>
            <w:r>
              <w:t>salah portofolio yang telah dipilih</w:t>
            </w:r>
          </w:p>
        </w:tc>
        <w:tc>
          <w:tcPr>
            <w:tcW w:w="2970" w:type="dxa"/>
          </w:tcPr>
          <w:p w14:paraId="026DB772" w14:textId="77777777" w:rsidR="00E87EFE" w:rsidRDefault="00E87EFE" w:rsidP="003F3CC9">
            <w:pPr>
              <w:rPr>
                <w:b/>
                <w:bCs/>
              </w:rPr>
            </w:pPr>
          </w:p>
        </w:tc>
      </w:tr>
      <w:tr w:rsidR="00E87EFE" w14:paraId="1B49DB26" w14:textId="77777777" w:rsidTr="003F3CC9">
        <w:tc>
          <w:tcPr>
            <w:tcW w:w="2797" w:type="dxa"/>
          </w:tcPr>
          <w:p w14:paraId="4F7DAFB2" w14:textId="77777777" w:rsidR="00E87EFE" w:rsidRDefault="00E87EFE" w:rsidP="003F3CC9">
            <w:pPr>
              <w:rPr>
                <w:b/>
                <w:bCs/>
              </w:rPr>
            </w:pPr>
          </w:p>
        </w:tc>
        <w:tc>
          <w:tcPr>
            <w:tcW w:w="2970" w:type="dxa"/>
          </w:tcPr>
          <w:p w14:paraId="23CA19BB" w14:textId="724DA4E2" w:rsidR="00E87EFE" w:rsidRPr="00CE16DF" w:rsidRDefault="00E87EFE" w:rsidP="00D807BE">
            <w:pPr>
              <w:pStyle w:val="ListParagraph"/>
              <w:numPr>
                <w:ilvl w:val="0"/>
                <w:numId w:val="68"/>
              </w:numPr>
              <w:ind w:left="312" w:hanging="284"/>
              <w:jc w:val="left"/>
            </w:pPr>
            <w:r w:rsidRPr="00E84C83">
              <w:t xml:space="preserve">Menampilkan </w:t>
            </w:r>
            <w:r>
              <w:t>form edit untuk mengubah informasi yang sebelumnya tersimpan</w:t>
            </w:r>
          </w:p>
        </w:tc>
      </w:tr>
      <w:tr w:rsidR="00E87EFE" w14:paraId="45188E32" w14:textId="77777777" w:rsidTr="003F3CC9">
        <w:tc>
          <w:tcPr>
            <w:tcW w:w="2797" w:type="dxa"/>
          </w:tcPr>
          <w:p w14:paraId="7B690DD4" w14:textId="15A091D7" w:rsidR="00E87EFE" w:rsidRPr="00CE16DF" w:rsidRDefault="00E87EFE" w:rsidP="00D807BE">
            <w:pPr>
              <w:pStyle w:val="ListParagraph"/>
              <w:numPr>
                <w:ilvl w:val="0"/>
                <w:numId w:val="68"/>
              </w:numPr>
              <w:ind w:left="427" w:hanging="426"/>
              <w:jc w:val="left"/>
            </w:pPr>
            <w:r w:rsidRPr="00CE16DF">
              <w:t>Me</w:t>
            </w:r>
            <w:r>
              <w:t xml:space="preserve">ngisi form edit </w:t>
            </w:r>
          </w:p>
        </w:tc>
        <w:tc>
          <w:tcPr>
            <w:tcW w:w="2970" w:type="dxa"/>
          </w:tcPr>
          <w:p w14:paraId="084473BB" w14:textId="77777777" w:rsidR="00E87EFE" w:rsidRPr="00CE16DF" w:rsidRDefault="00E87EFE" w:rsidP="003F3CC9">
            <w:pPr>
              <w:jc w:val="left"/>
            </w:pPr>
          </w:p>
        </w:tc>
      </w:tr>
      <w:tr w:rsidR="00E87EFE" w14:paraId="25817B17" w14:textId="77777777" w:rsidTr="003F3CC9">
        <w:tc>
          <w:tcPr>
            <w:tcW w:w="2797" w:type="dxa"/>
          </w:tcPr>
          <w:p w14:paraId="2BED22F0" w14:textId="417603E5" w:rsidR="00E87EFE" w:rsidRPr="00CE16DF" w:rsidRDefault="00E87EFE" w:rsidP="00D807BE">
            <w:pPr>
              <w:pStyle w:val="ListParagraph"/>
              <w:numPr>
                <w:ilvl w:val="0"/>
                <w:numId w:val="68"/>
              </w:numPr>
              <w:ind w:left="427" w:hanging="426"/>
              <w:jc w:val="left"/>
            </w:pPr>
            <w:r>
              <w:t>Menyimpan perubahan dengan memilih tombol “Save”</w:t>
            </w:r>
          </w:p>
        </w:tc>
        <w:tc>
          <w:tcPr>
            <w:tcW w:w="2970" w:type="dxa"/>
          </w:tcPr>
          <w:p w14:paraId="436219B8" w14:textId="77777777" w:rsidR="00E87EFE" w:rsidRPr="00CE16DF" w:rsidRDefault="00E87EFE" w:rsidP="003F3CC9">
            <w:pPr>
              <w:jc w:val="left"/>
            </w:pPr>
          </w:p>
        </w:tc>
      </w:tr>
      <w:tr w:rsidR="00E87EFE" w14:paraId="3D1A9FD7" w14:textId="77777777" w:rsidTr="003F3CC9">
        <w:tc>
          <w:tcPr>
            <w:tcW w:w="2797" w:type="dxa"/>
          </w:tcPr>
          <w:p w14:paraId="69862B6B" w14:textId="77777777" w:rsidR="00E87EFE" w:rsidRDefault="00E87EFE" w:rsidP="00E87EFE">
            <w:pPr>
              <w:pStyle w:val="ListParagraph"/>
              <w:ind w:left="427"/>
              <w:jc w:val="left"/>
            </w:pPr>
          </w:p>
        </w:tc>
        <w:tc>
          <w:tcPr>
            <w:tcW w:w="2970" w:type="dxa"/>
          </w:tcPr>
          <w:p w14:paraId="5B3C8DD9" w14:textId="790B38EB" w:rsidR="00E87EFE" w:rsidRPr="00CE16DF" w:rsidRDefault="00E87EFE" w:rsidP="003F3CC9">
            <w:pPr>
              <w:jc w:val="left"/>
            </w:pPr>
            <w:r>
              <w:t>5.Menyimpan perubahan data portofolio ke dalam database</w:t>
            </w:r>
          </w:p>
        </w:tc>
      </w:tr>
      <w:tr w:rsidR="00E87EFE" w14:paraId="7EE51644" w14:textId="77777777" w:rsidTr="003F3CC9">
        <w:tc>
          <w:tcPr>
            <w:tcW w:w="2797" w:type="dxa"/>
          </w:tcPr>
          <w:p w14:paraId="3F027C95" w14:textId="77777777" w:rsidR="00E87EFE" w:rsidRDefault="00E87EFE" w:rsidP="00E87EFE">
            <w:pPr>
              <w:pStyle w:val="ListParagraph"/>
              <w:ind w:left="427"/>
              <w:jc w:val="left"/>
            </w:pPr>
          </w:p>
        </w:tc>
        <w:tc>
          <w:tcPr>
            <w:tcW w:w="2970" w:type="dxa"/>
          </w:tcPr>
          <w:p w14:paraId="5D72243D" w14:textId="7B9431AE" w:rsidR="00E87EFE" w:rsidRDefault="00E87EFE" w:rsidP="003F3CC9">
            <w:pPr>
              <w:jc w:val="left"/>
            </w:pPr>
            <w:r>
              <w:t>6.Menampilkan data portofolio terbaru pada halaman Portofolio</w:t>
            </w:r>
          </w:p>
        </w:tc>
      </w:tr>
      <w:tr w:rsidR="00E87EFE" w14:paraId="4AD20032" w14:textId="77777777" w:rsidTr="003F3CC9">
        <w:tc>
          <w:tcPr>
            <w:tcW w:w="5767" w:type="dxa"/>
            <w:gridSpan w:val="2"/>
            <w:shd w:val="clear" w:color="auto" w:fill="D0CECE" w:themeFill="background2" w:themeFillShade="E6"/>
          </w:tcPr>
          <w:p w14:paraId="5A13F605" w14:textId="77777777" w:rsidR="00E87EFE" w:rsidRDefault="00E87EFE" w:rsidP="003F3CC9">
            <w:pPr>
              <w:jc w:val="center"/>
              <w:rPr>
                <w:b/>
                <w:bCs/>
              </w:rPr>
            </w:pPr>
            <w:r>
              <w:rPr>
                <w:b/>
                <w:bCs/>
              </w:rPr>
              <w:t>Skenario Alternatif</w:t>
            </w:r>
          </w:p>
        </w:tc>
      </w:tr>
      <w:tr w:rsidR="00E87EFE" w14:paraId="4D360912" w14:textId="77777777" w:rsidTr="003F3CC9">
        <w:tc>
          <w:tcPr>
            <w:tcW w:w="2797" w:type="dxa"/>
          </w:tcPr>
          <w:p w14:paraId="755E6AF5" w14:textId="77777777" w:rsidR="00E87EFE" w:rsidRDefault="00E87EFE" w:rsidP="003F3CC9">
            <w:pPr>
              <w:rPr>
                <w:b/>
                <w:bCs/>
              </w:rPr>
            </w:pPr>
          </w:p>
        </w:tc>
        <w:tc>
          <w:tcPr>
            <w:tcW w:w="2970" w:type="dxa"/>
          </w:tcPr>
          <w:p w14:paraId="423A2F51" w14:textId="77777777" w:rsidR="00E87EFE" w:rsidRDefault="00E87EFE" w:rsidP="003F3CC9">
            <w:pPr>
              <w:rPr>
                <w:b/>
                <w:bCs/>
              </w:rPr>
            </w:pPr>
          </w:p>
        </w:tc>
      </w:tr>
      <w:tr w:rsidR="00E87EFE" w14:paraId="705E9976" w14:textId="77777777" w:rsidTr="003F3CC9">
        <w:tc>
          <w:tcPr>
            <w:tcW w:w="2797" w:type="dxa"/>
          </w:tcPr>
          <w:p w14:paraId="2D06DECB" w14:textId="77777777" w:rsidR="00E87EFE" w:rsidRDefault="00E87EFE" w:rsidP="003F3CC9">
            <w:pPr>
              <w:rPr>
                <w:b/>
                <w:bCs/>
              </w:rPr>
            </w:pPr>
          </w:p>
        </w:tc>
        <w:tc>
          <w:tcPr>
            <w:tcW w:w="2970" w:type="dxa"/>
          </w:tcPr>
          <w:p w14:paraId="7B9DD0C2" w14:textId="77777777" w:rsidR="00E87EFE" w:rsidRDefault="00E87EFE" w:rsidP="003F3CC9">
            <w:pPr>
              <w:rPr>
                <w:b/>
                <w:bCs/>
              </w:rPr>
            </w:pPr>
          </w:p>
        </w:tc>
      </w:tr>
      <w:tr w:rsidR="00E87EFE" w14:paraId="3839DD04" w14:textId="77777777" w:rsidTr="003F3CC9">
        <w:tc>
          <w:tcPr>
            <w:tcW w:w="5767" w:type="dxa"/>
            <w:gridSpan w:val="2"/>
            <w:shd w:val="clear" w:color="auto" w:fill="D0CECE" w:themeFill="background2" w:themeFillShade="E6"/>
          </w:tcPr>
          <w:p w14:paraId="78322EC9" w14:textId="77777777" w:rsidR="00E87EFE" w:rsidRDefault="00E87EFE" w:rsidP="003F3CC9">
            <w:pPr>
              <w:jc w:val="center"/>
              <w:rPr>
                <w:b/>
                <w:bCs/>
              </w:rPr>
            </w:pPr>
            <w:r>
              <w:rPr>
                <w:b/>
                <w:bCs/>
              </w:rPr>
              <w:t>Skenario Exception</w:t>
            </w:r>
          </w:p>
        </w:tc>
      </w:tr>
      <w:tr w:rsidR="00E87EFE" w14:paraId="4D24ECB1" w14:textId="77777777" w:rsidTr="003F3CC9">
        <w:tc>
          <w:tcPr>
            <w:tcW w:w="2797" w:type="dxa"/>
          </w:tcPr>
          <w:p w14:paraId="1EE0B002" w14:textId="77777777" w:rsidR="00E87EFE" w:rsidRDefault="00E87EFE" w:rsidP="003F3CC9">
            <w:pPr>
              <w:jc w:val="left"/>
              <w:rPr>
                <w:b/>
                <w:bCs/>
              </w:rPr>
            </w:pPr>
          </w:p>
        </w:tc>
        <w:tc>
          <w:tcPr>
            <w:tcW w:w="2970" w:type="dxa"/>
          </w:tcPr>
          <w:p w14:paraId="2CCCF021" w14:textId="77777777" w:rsidR="00E87EFE" w:rsidRDefault="00E87EFE" w:rsidP="003F3CC9">
            <w:pPr>
              <w:rPr>
                <w:b/>
                <w:bCs/>
              </w:rPr>
            </w:pPr>
          </w:p>
        </w:tc>
      </w:tr>
    </w:tbl>
    <w:p w14:paraId="5B1F38A9" w14:textId="77777777" w:rsidR="00E87EFE" w:rsidRPr="00E87EFE" w:rsidRDefault="00E87EFE" w:rsidP="00E87EFE">
      <w:pPr>
        <w:ind w:left="2160"/>
        <w:rPr>
          <w:b/>
          <w:bCs/>
        </w:rPr>
      </w:pPr>
    </w:p>
    <w:p w14:paraId="17391F1F" w14:textId="07FDE641" w:rsidR="00BF3573" w:rsidRDefault="00BF3573" w:rsidP="00D807BE">
      <w:pPr>
        <w:pStyle w:val="ListParagraph"/>
        <w:numPr>
          <w:ilvl w:val="0"/>
          <w:numId w:val="47"/>
        </w:numPr>
        <w:rPr>
          <w:b/>
          <w:bCs/>
        </w:rPr>
      </w:pPr>
      <w:r>
        <w:rPr>
          <w:b/>
          <w:bCs/>
        </w:rPr>
        <w:t>Skenario Lihat Portofolio</w:t>
      </w:r>
    </w:p>
    <w:tbl>
      <w:tblPr>
        <w:tblStyle w:val="TableGrid"/>
        <w:tblW w:w="0" w:type="auto"/>
        <w:tblInd w:w="2160" w:type="dxa"/>
        <w:tblLook w:val="04A0" w:firstRow="1" w:lastRow="0" w:firstColumn="1" w:lastColumn="0" w:noHBand="0" w:noVBand="1"/>
      </w:tblPr>
      <w:tblGrid>
        <w:gridCol w:w="2797"/>
        <w:gridCol w:w="2970"/>
      </w:tblGrid>
      <w:tr w:rsidR="00E87EFE" w:rsidRPr="00841B4F" w14:paraId="6DB75A99" w14:textId="77777777" w:rsidTr="003F3CC9">
        <w:tc>
          <w:tcPr>
            <w:tcW w:w="2797" w:type="dxa"/>
          </w:tcPr>
          <w:p w14:paraId="716A3C7E" w14:textId="77777777" w:rsidR="00E87EFE" w:rsidRDefault="00E87EFE" w:rsidP="003F3CC9">
            <w:pPr>
              <w:rPr>
                <w:b/>
                <w:bCs/>
              </w:rPr>
            </w:pPr>
            <w:r>
              <w:rPr>
                <w:b/>
                <w:bCs/>
              </w:rPr>
              <w:t>Nama Use Case</w:t>
            </w:r>
          </w:p>
        </w:tc>
        <w:tc>
          <w:tcPr>
            <w:tcW w:w="2970" w:type="dxa"/>
          </w:tcPr>
          <w:p w14:paraId="139F9F85" w14:textId="04C79388" w:rsidR="00E87EFE" w:rsidRPr="00841B4F" w:rsidRDefault="00E87EFE" w:rsidP="003F3CC9">
            <w:r>
              <w:t>Lihat</w:t>
            </w:r>
            <w:r w:rsidRPr="00841B4F">
              <w:t xml:space="preserve"> </w:t>
            </w:r>
            <w:r>
              <w:t>Portofolio</w:t>
            </w:r>
          </w:p>
        </w:tc>
      </w:tr>
      <w:tr w:rsidR="00E87EFE" w:rsidRPr="00841B4F" w14:paraId="184CEFBC" w14:textId="77777777" w:rsidTr="003F3CC9">
        <w:tc>
          <w:tcPr>
            <w:tcW w:w="2797" w:type="dxa"/>
          </w:tcPr>
          <w:p w14:paraId="2E1BA302" w14:textId="77777777" w:rsidR="00E87EFE" w:rsidRDefault="00E87EFE" w:rsidP="003F3CC9">
            <w:pPr>
              <w:rPr>
                <w:b/>
                <w:bCs/>
              </w:rPr>
            </w:pPr>
            <w:r>
              <w:rPr>
                <w:b/>
                <w:bCs/>
              </w:rPr>
              <w:t>Deskripsi</w:t>
            </w:r>
          </w:p>
        </w:tc>
        <w:tc>
          <w:tcPr>
            <w:tcW w:w="2970" w:type="dxa"/>
          </w:tcPr>
          <w:p w14:paraId="75494E47" w14:textId="1B175538" w:rsidR="00E87EFE" w:rsidRPr="00841B4F" w:rsidRDefault="00E87EFE" w:rsidP="003F3CC9">
            <w:r>
              <w:t>Melihat portofolio yang telah ditampilkan.</w:t>
            </w:r>
          </w:p>
        </w:tc>
      </w:tr>
      <w:tr w:rsidR="00E87EFE" w:rsidRPr="00841B4F" w14:paraId="0CE03D96" w14:textId="77777777" w:rsidTr="003F3CC9">
        <w:tc>
          <w:tcPr>
            <w:tcW w:w="2797" w:type="dxa"/>
          </w:tcPr>
          <w:p w14:paraId="5A95AF2D" w14:textId="77777777" w:rsidR="00E87EFE" w:rsidRDefault="00E87EFE" w:rsidP="003F3CC9">
            <w:pPr>
              <w:rPr>
                <w:b/>
                <w:bCs/>
              </w:rPr>
            </w:pPr>
            <w:r>
              <w:rPr>
                <w:b/>
                <w:bCs/>
              </w:rPr>
              <w:t>Aktor</w:t>
            </w:r>
          </w:p>
        </w:tc>
        <w:tc>
          <w:tcPr>
            <w:tcW w:w="2970" w:type="dxa"/>
          </w:tcPr>
          <w:p w14:paraId="3B6E2DCF" w14:textId="609873DE" w:rsidR="00E87EFE" w:rsidRPr="00841B4F" w:rsidRDefault="00E87EFE" w:rsidP="003F3CC9">
            <w:r>
              <w:t>Pengunjung Website (Member)</w:t>
            </w:r>
          </w:p>
        </w:tc>
      </w:tr>
      <w:tr w:rsidR="00E87EFE" w:rsidRPr="00841B4F" w14:paraId="5EA352CC" w14:textId="77777777" w:rsidTr="003F3CC9">
        <w:tc>
          <w:tcPr>
            <w:tcW w:w="2797" w:type="dxa"/>
          </w:tcPr>
          <w:p w14:paraId="11A75FBD" w14:textId="77777777" w:rsidR="00E87EFE" w:rsidRDefault="00E87EFE" w:rsidP="003F3CC9">
            <w:pPr>
              <w:rPr>
                <w:b/>
                <w:bCs/>
              </w:rPr>
            </w:pPr>
            <w:r>
              <w:rPr>
                <w:b/>
                <w:bCs/>
              </w:rPr>
              <w:t>Triggers</w:t>
            </w:r>
          </w:p>
        </w:tc>
        <w:tc>
          <w:tcPr>
            <w:tcW w:w="2970" w:type="dxa"/>
          </w:tcPr>
          <w:p w14:paraId="5D108AA2" w14:textId="77F25A66" w:rsidR="00E87EFE" w:rsidRPr="00841B4F" w:rsidRDefault="00E87EFE" w:rsidP="003F3CC9">
            <w:pPr>
              <w:jc w:val="left"/>
            </w:pPr>
            <w:r w:rsidRPr="00841B4F">
              <w:t xml:space="preserve">Aktor ingin </w:t>
            </w:r>
            <w:r>
              <w:t xml:space="preserve">melihat portofolio yang telah di </w:t>
            </w:r>
            <w:r>
              <w:lastRenderedPageBreak/>
              <w:t>unggah oleh Pengguna dalam halaman website.</w:t>
            </w:r>
          </w:p>
        </w:tc>
      </w:tr>
      <w:tr w:rsidR="00E87EFE" w:rsidRPr="00841B4F" w14:paraId="44722CA7" w14:textId="77777777" w:rsidTr="003F3CC9">
        <w:tc>
          <w:tcPr>
            <w:tcW w:w="2797" w:type="dxa"/>
          </w:tcPr>
          <w:p w14:paraId="3AAC562B" w14:textId="77777777" w:rsidR="00E87EFE" w:rsidRDefault="00E87EFE" w:rsidP="003F3CC9">
            <w:pPr>
              <w:rPr>
                <w:b/>
                <w:bCs/>
              </w:rPr>
            </w:pPr>
            <w:r>
              <w:rPr>
                <w:b/>
                <w:bCs/>
              </w:rPr>
              <w:lastRenderedPageBreak/>
              <w:t>Pre-Condition</w:t>
            </w:r>
          </w:p>
        </w:tc>
        <w:tc>
          <w:tcPr>
            <w:tcW w:w="2970" w:type="dxa"/>
          </w:tcPr>
          <w:p w14:paraId="00728558" w14:textId="49D83286" w:rsidR="00E87EFE" w:rsidRPr="00841B4F" w:rsidRDefault="00E87EFE" w:rsidP="003F3CC9">
            <w:pPr>
              <w:jc w:val="left"/>
            </w:pPr>
            <w:r w:rsidRPr="00841B4F">
              <w:t xml:space="preserve">Data </w:t>
            </w:r>
            <w:r>
              <w:t>portofolio belum ditampilkan</w:t>
            </w:r>
          </w:p>
        </w:tc>
      </w:tr>
      <w:tr w:rsidR="00E87EFE" w:rsidRPr="00841B4F" w14:paraId="220E891B" w14:textId="77777777" w:rsidTr="003F3CC9">
        <w:tc>
          <w:tcPr>
            <w:tcW w:w="2797" w:type="dxa"/>
          </w:tcPr>
          <w:p w14:paraId="6B27D889" w14:textId="77777777" w:rsidR="00E87EFE" w:rsidRDefault="00E87EFE" w:rsidP="003F3CC9">
            <w:pPr>
              <w:rPr>
                <w:b/>
                <w:bCs/>
              </w:rPr>
            </w:pPr>
            <w:r>
              <w:rPr>
                <w:b/>
                <w:bCs/>
              </w:rPr>
              <w:t>Post-Condition</w:t>
            </w:r>
          </w:p>
        </w:tc>
        <w:tc>
          <w:tcPr>
            <w:tcW w:w="2970" w:type="dxa"/>
          </w:tcPr>
          <w:p w14:paraId="72AAEB37" w14:textId="2A7E09DD" w:rsidR="00E87EFE" w:rsidRPr="00841B4F" w:rsidRDefault="00E87EFE" w:rsidP="003F3CC9">
            <w:pPr>
              <w:jc w:val="left"/>
            </w:pPr>
            <w:r w:rsidRPr="00841B4F">
              <w:t xml:space="preserve">Data </w:t>
            </w:r>
            <w:r>
              <w:t xml:space="preserve">portofolio </w:t>
            </w:r>
            <w:r w:rsidRPr="00841B4F">
              <w:t>telah di</w:t>
            </w:r>
            <w:r>
              <w:t>tampilkan</w:t>
            </w:r>
          </w:p>
        </w:tc>
      </w:tr>
      <w:tr w:rsidR="00E87EFE" w14:paraId="27627912" w14:textId="77777777" w:rsidTr="003F3CC9">
        <w:tc>
          <w:tcPr>
            <w:tcW w:w="2797" w:type="dxa"/>
          </w:tcPr>
          <w:p w14:paraId="22AE887C" w14:textId="77777777" w:rsidR="00E87EFE" w:rsidRDefault="00E87EFE" w:rsidP="003F3CC9">
            <w:pPr>
              <w:jc w:val="center"/>
              <w:rPr>
                <w:b/>
                <w:bCs/>
              </w:rPr>
            </w:pPr>
            <w:r>
              <w:rPr>
                <w:b/>
                <w:bCs/>
              </w:rPr>
              <w:t>Admin</w:t>
            </w:r>
          </w:p>
        </w:tc>
        <w:tc>
          <w:tcPr>
            <w:tcW w:w="2970" w:type="dxa"/>
          </w:tcPr>
          <w:p w14:paraId="1CB6AEF4" w14:textId="77777777" w:rsidR="00E87EFE" w:rsidRDefault="00E87EFE" w:rsidP="003F3CC9">
            <w:pPr>
              <w:jc w:val="center"/>
              <w:rPr>
                <w:b/>
                <w:bCs/>
              </w:rPr>
            </w:pPr>
            <w:r>
              <w:rPr>
                <w:b/>
                <w:bCs/>
              </w:rPr>
              <w:t>Sistem</w:t>
            </w:r>
          </w:p>
        </w:tc>
      </w:tr>
      <w:tr w:rsidR="00E87EFE" w14:paraId="20D6C9F6" w14:textId="77777777" w:rsidTr="003F3CC9">
        <w:tc>
          <w:tcPr>
            <w:tcW w:w="5767" w:type="dxa"/>
            <w:gridSpan w:val="2"/>
            <w:shd w:val="clear" w:color="auto" w:fill="D0CECE" w:themeFill="background2" w:themeFillShade="E6"/>
          </w:tcPr>
          <w:p w14:paraId="07CB6462" w14:textId="77777777" w:rsidR="00E87EFE" w:rsidRDefault="00E87EFE" w:rsidP="003F3CC9">
            <w:pPr>
              <w:jc w:val="center"/>
              <w:rPr>
                <w:b/>
                <w:bCs/>
              </w:rPr>
            </w:pPr>
            <w:r>
              <w:rPr>
                <w:b/>
                <w:bCs/>
              </w:rPr>
              <w:t>Skenario Normal</w:t>
            </w:r>
          </w:p>
        </w:tc>
      </w:tr>
      <w:tr w:rsidR="00E87EFE" w14:paraId="4E01622A" w14:textId="77777777" w:rsidTr="003F3CC9">
        <w:tc>
          <w:tcPr>
            <w:tcW w:w="2797" w:type="dxa"/>
          </w:tcPr>
          <w:p w14:paraId="6B0EAB58" w14:textId="57E9245E" w:rsidR="00E87EFE" w:rsidRPr="00CE16DF" w:rsidRDefault="00E87EFE" w:rsidP="00D807BE">
            <w:pPr>
              <w:pStyle w:val="ListParagraph"/>
              <w:numPr>
                <w:ilvl w:val="0"/>
                <w:numId w:val="69"/>
              </w:numPr>
              <w:jc w:val="left"/>
            </w:pPr>
            <w:r w:rsidRPr="00CE16DF">
              <w:t xml:space="preserve">Memilih </w:t>
            </w:r>
            <w:r>
              <w:t>menu “</w:t>
            </w:r>
            <w:r w:rsidR="00D57A64">
              <w:t>Kelola Portofolio</w:t>
            </w:r>
            <w:r>
              <w:t>” pada bar navigasi</w:t>
            </w:r>
          </w:p>
        </w:tc>
        <w:tc>
          <w:tcPr>
            <w:tcW w:w="2970" w:type="dxa"/>
          </w:tcPr>
          <w:p w14:paraId="2CD04C07" w14:textId="77777777" w:rsidR="00E87EFE" w:rsidRDefault="00E87EFE" w:rsidP="003F3CC9">
            <w:pPr>
              <w:rPr>
                <w:b/>
                <w:bCs/>
              </w:rPr>
            </w:pPr>
          </w:p>
        </w:tc>
      </w:tr>
      <w:tr w:rsidR="00E87EFE" w:rsidRPr="00CE16DF" w14:paraId="0EA8A054" w14:textId="77777777" w:rsidTr="003F3CC9">
        <w:tc>
          <w:tcPr>
            <w:tcW w:w="2797" w:type="dxa"/>
          </w:tcPr>
          <w:p w14:paraId="261FB2E3" w14:textId="77777777" w:rsidR="00E87EFE" w:rsidRDefault="00E87EFE" w:rsidP="003F3CC9">
            <w:pPr>
              <w:rPr>
                <w:b/>
                <w:bCs/>
              </w:rPr>
            </w:pPr>
          </w:p>
        </w:tc>
        <w:tc>
          <w:tcPr>
            <w:tcW w:w="2970" w:type="dxa"/>
          </w:tcPr>
          <w:p w14:paraId="291E68D6" w14:textId="533857E3" w:rsidR="00E87EFE" w:rsidRPr="00CE16DF" w:rsidRDefault="00E87EFE" w:rsidP="00D807BE">
            <w:pPr>
              <w:pStyle w:val="ListParagraph"/>
              <w:numPr>
                <w:ilvl w:val="0"/>
                <w:numId w:val="69"/>
              </w:numPr>
              <w:ind w:left="312" w:hanging="284"/>
              <w:jc w:val="left"/>
            </w:pPr>
            <w:r w:rsidRPr="00CE16DF">
              <w:t xml:space="preserve">Menampilkan </w:t>
            </w:r>
            <w:r>
              <w:t xml:space="preserve">seluruh </w:t>
            </w:r>
            <w:r w:rsidR="00D57A64">
              <w:t>portofolio</w:t>
            </w:r>
            <w:r>
              <w:t xml:space="preserve"> yang telah </w:t>
            </w:r>
            <w:r w:rsidR="00D57A64">
              <w:t xml:space="preserve">terunggah </w:t>
            </w:r>
            <w:r>
              <w:t>dalam sistem</w:t>
            </w:r>
          </w:p>
        </w:tc>
      </w:tr>
      <w:tr w:rsidR="00E87EFE" w:rsidRPr="00CE16DF" w14:paraId="1BF7A167" w14:textId="77777777" w:rsidTr="003F3CC9">
        <w:tc>
          <w:tcPr>
            <w:tcW w:w="2797" w:type="dxa"/>
          </w:tcPr>
          <w:p w14:paraId="761B6E09" w14:textId="239D5A18" w:rsidR="00E87EFE" w:rsidRPr="00CE16DF" w:rsidRDefault="00E87EFE" w:rsidP="00D807BE">
            <w:pPr>
              <w:pStyle w:val="ListParagraph"/>
              <w:numPr>
                <w:ilvl w:val="0"/>
                <w:numId w:val="69"/>
              </w:numPr>
              <w:ind w:left="427" w:hanging="426"/>
              <w:jc w:val="left"/>
            </w:pPr>
            <w:r w:rsidRPr="00CE16DF">
              <w:t>Me</w:t>
            </w:r>
            <w:r>
              <w:t xml:space="preserve">lihat </w:t>
            </w:r>
            <w:r w:rsidR="00D57A64">
              <w:t>Portofolio</w:t>
            </w:r>
          </w:p>
        </w:tc>
        <w:tc>
          <w:tcPr>
            <w:tcW w:w="2970" w:type="dxa"/>
          </w:tcPr>
          <w:p w14:paraId="15593FF7" w14:textId="77777777" w:rsidR="00E87EFE" w:rsidRPr="00CE16DF" w:rsidRDefault="00E87EFE" w:rsidP="003F3CC9">
            <w:pPr>
              <w:jc w:val="left"/>
            </w:pPr>
          </w:p>
        </w:tc>
      </w:tr>
      <w:tr w:rsidR="00E87EFE" w14:paraId="090876FF" w14:textId="77777777" w:rsidTr="003F3CC9">
        <w:tc>
          <w:tcPr>
            <w:tcW w:w="5767" w:type="dxa"/>
            <w:gridSpan w:val="2"/>
            <w:shd w:val="clear" w:color="auto" w:fill="D0CECE" w:themeFill="background2" w:themeFillShade="E6"/>
          </w:tcPr>
          <w:p w14:paraId="05F7A884" w14:textId="77777777" w:rsidR="00E87EFE" w:rsidRDefault="00E87EFE" w:rsidP="003F3CC9">
            <w:pPr>
              <w:jc w:val="center"/>
              <w:rPr>
                <w:b/>
                <w:bCs/>
              </w:rPr>
            </w:pPr>
            <w:r>
              <w:rPr>
                <w:b/>
                <w:bCs/>
              </w:rPr>
              <w:t>Skenario Alternatif</w:t>
            </w:r>
          </w:p>
        </w:tc>
      </w:tr>
      <w:tr w:rsidR="00E87EFE" w14:paraId="0233BB18" w14:textId="77777777" w:rsidTr="003F3CC9">
        <w:tc>
          <w:tcPr>
            <w:tcW w:w="2797" w:type="dxa"/>
          </w:tcPr>
          <w:p w14:paraId="24C9BA1A" w14:textId="77777777" w:rsidR="00E87EFE" w:rsidRDefault="00E87EFE" w:rsidP="003F3CC9">
            <w:pPr>
              <w:rPr>
                <w:b/>
                <w:bCs/>
              </w:rPr>
            </w:pPr>
          </w:p>
        </w:tc>
        <w:tc>
          <w:tcPr>
            <w:tcW w:w="2970" w:type="dxa"/>
          </w:tcPr>
          <w:p w14:paraId="69F54A64" w14:textId="77777777" w:rsidR="00E87EFE" w:rsidRDefault="00E87EFE" w:rsidP="003F3CC9">
            <w:pPr>
              <w:rPr>
                <w:b/>
                <w:bCs/>
              </w:rPr>
            </w:pPr>
          </w:p>
        </w:tc>
      </w:tr>
      <w:tr w:rsidR="00E87EFE" w14:paraId="1922BB5B" w14:textId="77777777" w:rsidTr="003F3CC9">
        <w:tc>
          <w:tcPr>
            <w:tcW w:w="2797" w:type="dxa"/>
          </w:tcPr>
          <w:p w14:paraId="159D3641" w14:textId="77777777" w:rsidR="00E87EFE" w:rsidRDefault="00E87EFE" w:rsidP="003F3CC9">
            <w:pPr>
              <w:rPr>
                <w:b/>
                <w:bCs/>
              </w:rPr>
            </w:pPr>
          </w:p>
        </w:tc>
        <w:tc>
          <w:tcPr>
            <w:tcW w:w="2970" w:type="dxa"/>
          </w:tcPr>
          <w:p w14:paraId="4B370760" w14:textId="77777777" w:rsidR="00E87EFE" w:rsidRDefault="00E87EFE" w:rsidP="003F3CC9">
            <w:pPr>
              <w:rPr>
                <w:b/>
                <w:bCs/>
              </w:rPr>
            </w:pPr>
          </w:p>
        </w:tc>
      </w:tr>
      <w:tr w:rsidR="00E87EFE" w14:paraId="40BC3699" w14:textId="77777777" w:rsidTr="003F3CC9">
        <w:tc>
          <w:tcPr>
            <w:tcW w:w="5767" w:type="dxa"/>
            <w:gridSpan w:val="2"/>
            <w:shd w:val="clear" w:color="auto" w:fill="D0CECE" w:themeFill="background2" w:themeFillShade="E6"/>
          </w:tcPr>
          <w:p w14:paraId="647A3E7D" w14:textId="77777777" w:rsidR="00E87EFE" w:rsidRDefault="00E87EFE" w:rsidP="003F3CC9">
            <w:pPr>
              <w:jc w:val="center"/>
              <w:rPr>
                <w:b/>
                <w:bCs/>
              </w:rPr>
            </w:pPr>
            <w:r>
              <w:rPr>
                <w:b/>
                <w:bCs/>
              </w:rPr>
              <w:t>Skenario Exception</w:t>
            </w:r>
          </w:p>
        </w:tc>
      </w:tr>
      <w:tr w:rsidR="00E87EFE" w14:paraId="38B21DDC" w14:textId="77777777" w:rsidTr="003F3CC9">
        <w:tc>
          <w:tcPr>
            <w:tcW w:w="2797" w:type="dxa"/>
          </w:tcPr>
          <w:p w14:paraId="0F8768B9" w14:textId="77777777" w:rsidR="00E87EFE" w:rsidRDefault="00E87EFE" w:rsidP="003F3CC9">
            <w:pPr>
              <w:jc w:val="left"/>
              <w:rPr>
                <w:b/>
                <w:bCs/>
              </w:rPr>
            </w:pPr>
          </w:p>
        </w:tc>
        <w:tc>
          <w:tcPr>
            <w:tcW w:w="2970" w:type="dxa"/>
          </w:tcPr>
          <w:p w14:paraId="58C92C37" w14:textId="77777777" w:rsidR="00E87EFE" w:rsidRDefault="00E87EFE" w:rsidP="003F3CC9">
            <w:pPr>
              <w:rPr>
                <w:b/>
                <w:bCs/>
              </w:rPr>
            </w:pPr>
          </w:p>
        </w:tc>
      </w:tr>
    </w:tbl>
    <w:p w14:paraId="75A0FC7B" w14:textId="6C07A49B" w:rsidR="00E87EFE" w:rsidRPr="00E87EFE" w:rsidRDefault="00E87EFE" w:rsidP="007444D0">
      <w:pPr>
        <w:rPr>
          <w:b/>
          <w:bCs/>
        </w:rPr>
      </w:pPr>
    </w:p>
    <w:p w14:paraId="14844537" w14:textId="67BBD914" w:rsidR="00325392" w:rsidRDefault="00BF3573" w:rsidP="00325392">
      <w:pPr>
        <w:pStyle w:val="ListParagraph"/>
        <w:numPr>
          <w:ilvl w:val="0"/>
          <w:numId w:val="45"/>
        </w:numPr>
        <w:ind w:left="2127"/>
        <w:rPr>
          <w:b/>
          <w:bCs/>
        </w:rPr>
      </w:pPr>
      <w:r>
        <w:rPr>
          <w:b/>
          <w:bCs/>
        </w:rPr>
        <w:t>Use Case Scenario Kelola Data Profil</w:t>
      </w:r>
    </w:p>
    <w:p w14:paraId="6B63F2DD" w14:textId="5AF358FE" w:rsidR="00BF3573" w:rsidRDefault="00BF3573" w:rsidP="00D807BE">
      <w:pPr>
        <w:pStyle w:val="ListParagraph"/>
        <w:numPr>
          <w:ilvl w:val="0"/>
          <w:numId w:val="47"/>
        </w:numPr>
        <w:rPr>
          <w:b/>
          <w:bCs/>
        </w:rPr>
      </w:pPr>
      <w:r>
        <w:rPr>
          <w:b/>
          <w:bCs/>
        </w:rPr>
        <w:t>Skenario Update Data Profil</w:t>
      </w:r>
    </w:p>
    <w:tbl>
      <w:tblPr>
        <w:tblStyle w:val="TableGrid"/>
        <w:tblW w:w="0" w:type="auto"/>
        <w:tblInd w:w="2160" w:type="dxa"/>
        <w:tblLook w:val="04A0" w:firstRow="1" w:lastRow="0" w:firstColumn="1" w:lastColumn="0" w:noHBand="0" w:noVBand="1"/>
      </w:tblPr>
      <w:tblGrid>
        <w:gridCol w:w="2797"/>
        <w:gridCol w:w="2970"/>
      </w:tblGrid>
      <w:tr w:rsidR="00D57A64" w:rsidRPr="00841B4F" w14:paraId="46A6ABA2" w14:textId="77777777" w:rsidTr="003F3CC9">
        <w:tc>
          <w:tcPr>
            <w:tcW w:w="2797" w:type="dxa"/>
          </w:tcPr>
          <w:p w14:paraId="101764F2" w14:textId="77777777" w:rsidR="00D57A64" w:rsidRDefault="00D57A64" w:rsidP="003F3CC9">
            <w:pPr>
              <w:rPr>
                <w:b/>
                <w:bCs/>
              </w:rPr>
            </w:pPr>
            <w:r>
              <w:rPr>
                <w:b/>
                <w:bCs/>
              </w:rPr>
              <w:t>Nama Use Case</w:t>
            </w:r>
          </w:p>
        </w:tc>
        <w:tc>
          <w:tcPr>
            <w:tcW w:w="2970" w:type="dxa"/>
          </w:tcPr>
          <w:p w14:paraId="6C885EB8" w14:textId="20EF870B" w:rsidR="00D57A64" w:rsidRPr="00841B4F" w:rsidRDefault="00D57A64" w:rsidP="003F3CC9">
            <w:r>
              <w:t>Update Data Profile</w:t>
            </w:r>
          </w:p>
        </w:tc>
      </w:tr>
      <w:tr w:rsidR="00D57A64" w:rsidRPr="00841B4F" w14:paraId="3E88248B" w14:textId="77777777" w:rsidTr="003F3CC9">
        <w:tc>
          <w:tcPr>
            <w:tcW w:w="2797" w:type="dxa"/>
          </w:tcPr>
          <w:p w14:paraId="03134A2F" w14:textId="77777777" w:rsidR="00D57A64" w:rsidRDefault="00D57A64" w:rsidP="003F3CC9">
            <w:pPr>
              <w:rPr>
                <w:b/>
                <w:bCs/>
              </w:rPr>
            </w:pPr>
            <w:r>
              <w:rPr>
                <w:b/>
                <w:bCs/>
              </w:rPr>
              <w:t>Deskripsi</w:t>
            </w:r>
          </w:p>
        </w:tc>
        <w:tc>
          <w:tcPr>
            <w:tcW w:w="2970" w:type="dxa"/>
          </w:tcPr>
          <w:p w14:paraId="1611A8DF" w14:textId="2944AE19" w:rsidR="00D57A64" w:rsidRPr="00841B4F" w:rsidRDefault="00D57A64" w:rsidP="003F3CC9">
            <w:r>
              <w:t>Mengubah informasi data profile yang sudah tersedia pada databe</w:t>
            </w:r>
          </w:p>
        </w:tc>
      </w:tr>
      <w:tr w:rsidR="00D57A64" w:rsidRPr="00841B4F" w14:paraId="6A9F7B33" w14:textId="77777777" w:rsidTr="003F3CC9">
        <w:tc>
          <w:tcPr>
            <w:tcW w:w="2797" w:type="dxa"/>
          </w:tcPr>
          <w:p w14:paraId="07EEB574" w14:textId="77777777" w:rsidR="00D57A64" w:rsidRDefault="00D57A64" w:rsidP="003F3CC9">
            <w:pPr>
              <w:rPr>
                <w:b/>
                <w:bCs/>
              </w:rPr>
            </w:pPr>
            <w:r>
              <w:rPr>
                <w:b/>
                <w:bCs/>
              </w:rPr>
              <w:t>Aktor</w:t>
            </w:r>
          </w:p>
        </w:tc>
        <w:tc>
          <w:tcPr>
            <w:tcW w:w="2970" w:type="dxa"/>
          </w:tcPr>
          <w:p w14:paraId="6BB3C528" w14:textId="77777777" w:rsidR="00D57A64" w:rsidRPr="00841B4F" w:rsidRDefault="00D57A64" w:rsidP="003F3CC9">
            <w:pPr>
              <w:jc w:val="left"/>
            </w:pPr>
            <w:r>
              <w:t>Pengunjung Website (Member)</w:t>
            </w:r>
          </w:p>
        </w:tc>
      </w:tr>
      <w:tr w:rsidR="00D57A64" w:rsidRPr="00841B4F" w14:paraId="42227C9B" w14:textId="77777777" w:rsidTr="003F3CC9">
        <w:tc>
          <w:tcPr>
            <w:tcW w:w="2797" w:type="dxa"/>
          </w:tcPr>
          <w:p w14:paraId="0346547C" w14:textId="77777777" w:rsidR="00D57A64" w:rsidRDefault="00D57A64" w:rsidP="003F3CC9">
            <w:pPr>
              <w:rPr>
                <w:b/>
                <w:bCs/>
              </w:rPr>
            </w:pPr>
            <w:r>
              <w:rPr>
                <w:b/>
                <w:bCs/>
              </w:rPr>
              <w:lastRenderedPageBreak/>
              <w:t>Triggers</w:t>
            </w:r>
          </w:p>
        </w:tc>
        <w:tc>
          <w:tcPr>
            <w:tcW w:w="2970" w:type="dxa"/>
          </w:tcPr>
          <w:p w14:paraId="3C23BD50" w14:textId="785B9293" w:rsidR="00D57A64" w:rsidRPr="00841B4F" w:rsidRDefault="00D57A64" w:rsidP="003F3CC9">
            <w:pPr>
              <w:jc w:val="left"/>
            </w:pPr>
            <w:r w:rsidRPr="00841B4F">
              <w:t xml:space="preserve">Aktor ingin </w:t>
            </w:r>
            <w:r>
              <w:t>mengubah infomasi data profile</w:t>
            </w:r>
          </w:p>
        </w:tc>
      </w:tr>
      <w:tr w:rsidR="00D57A64" w:rsidRPr="00841B4F" w14:paraId="017E66A1" w14:textId="77777777" w:rsidTr="003F3CC9">
        <w:tc>
          <w:tcPr>
            <w:tcW w:w="2797" w:type="dxa"/>
          </w:tcPr>
          <w:p w14:paraId="40132F49" w14:textId="77777777" w:rsidR="00D57A64" w:rsidRDefault="00D57A64" w:rsidP="003F3CC9">
            <w:pPr>
              <w:rPr>
                <w:b/>
                <w:bCs/>
              </w:rPr>
            </w:pPr>
            <w:r>
              <w:rPr>
                <w:b/>
                <w:bCs/>
              </w:rPr>
              <w:t>Pre-Condition</w:t>
            </w:r>
          </w:p>
        </w:tc>
        <w:tc>
          <w:tcPr>
            <w:tcW w:w="2970" w:type="dxa"/>
          </w:tcPr>
          <w:p w14:paraId="3B09C95A" w14:textId="16AAA24A" w:rsidR="00D57A64" w:rsidRPr="00841B4F" w:rsidRDefault="00D57A64" w:rsidP="003F3CC9">
            <w:pPr>
              <w:jc w:val="left"/>
            </w:pPr>
            <w:r w:rsidRPr="00841B4F">
              <w:t xml:space="preserve">Data </w:t>
            </w:r>
            <w:r>
              <w:t>profile belum diperbarui</w:t>
            </w:r>
          </w:p>
        </w:tc>
      </w:tr>
      <w:tr w:rsidR="00D57A64" w:rsidRPr="00841B4F" w14:paraId="5B3176BF" w14:textId="77777777" w:rsidTr="003F3CC9">
        <w:tc>
          <w:tcPr>
            <w:tcW w:w="2797" w:type="dxa"/>
          </w:tcPr>
          <w:p w14:paraId="6933D54D" w14:textId="77777777" w:rsidR="00D57A64" w:rsidRDefault="00D57A64" w:rsidP="003F3CC9">
            <w:pPr>
              <w:rPr>
                <w:b/>
                <w:bCs/>
              </w:rPr>
            </w:pPr>
            <w:r>
              <w:rPr>
                <w:b/>
                <w:bCs/>
              </w:rPr>
              <w:t>Post-Condition</w:t>
            </w:r>
          </w:p>
        </w:tc>
        <w:tc>
          <w:tcPr>
            <w:tcW w:w="2970" w:type="dxa"/>
          </w:tcPr>
          <w:p w14:paraId="048AC843" w14:textId="17CC898C" w:rsidR="00D57A64" w:rsidRPr="00841B4F" w:rsidRDefault="00D57A64" w:rsidP="003F3CC9">
            <w:pPr>
              <w:jc w:val="left"/>
            </w:pPr>
            <w:r w:rsidRPr="00841B4F">
              <w:t xml:space="preserve">Data </w:t>
            </w:r>
            <w:r>
              <w:t>profile sudah diperbarui</w:t>
            </w:r>
          </w:p>
        </w:tc>
      </w:tr>
      <w:tr w:rsidR="00D57A64" w14:paraId="56514E82" w14:textId="77777777" w:rsidTr="003F3CC9">
        <w:tc>
          <w:tcPr>
            <w:tcW w:w="2797" w:type="dxa"/>
          </w:tcPr>
          <w:p w14:paraId="13A5775F" w14:textId="77777777" w:rsidR="00D57A64" w:rsidRDefault="00D57A64" w:rsidP="003F3CC9">
            <w:pPr>
              <w:jc w:val="center"/>
              <w:rPr>
                <w:b/>
                <w:bCs/>
              </w:rPr>
            </w:pPr>
            <w:r>
              <w:rPr>
                <w:b/>
                <w:bCs/>
              </w:rPr>
              <w:t>Admin</w:t>
            </w:r>
          </w:p>
        </w:tc>
        <w:tc>
          <w:tcPr>
            <w:tcW w:w="2970" w:type="dxa"/>
          </w:tcPr>
          <w:p w14:paraId="4DE14643" w14:textId="77777777" w:rsidR="00D57A64" w:rsidRDefault="00D57A64" w:rsidP="003F3CC9">
            <w:pPr>
              <w:jc w:val="center"/>
              <w:rPr>
                <w:b/>
                <w:bCs/>
              </w:rPr>
            </w:pPr>
            <w:r>
              <w:rPr>
                <w:b/>
                <w:bCs/>
              </w:rPr>
              <w:t>Sistem</w:t>
            </w:r>
          </w:p>
        </w:tc>
      </w:tr>
      <w:tr w:rsidR="00D57A64" w14:paraId="4031C459" w14:textId="77777777" w:rsidTr="003F3CC9">
        <w:tc>
          <w:tcPr>
            <w:tcW w:w="5767" w:type="dxa"/>
            <w:gridSpan w:val="2"/>
            <w:shd w:val="clear" w:color="auto" w:fill="D0CECE" w:themeFill="background2" w:themeFillShade="E6"/>
          </w:tcPr>
          <w:p w14:paraId="083DA6B9" w14:textId="77777777" w:rsidR="00D57A64" w:rsidRDefault="00D57A64" w:rsidP="003F3CC9">
            <w:pPr>
              <w:jc w:val="center"/>
              <w:rPr>
                <w:b/>
                <w:bCs/>
              </w:rPr>
            </w:pPr>
            <w:r>
              <w:rPr>
                <w:b/>
                <w:bCs/>
              </w:rPr>
              <w:t>Skenario Normal</w:t>
            </w:r>
          </w:p>
        </w:tc>
      </w:tr>
      <w:tr w:rsidR="00D57A64" w14:paraId="2CB0032D" w14:textId="77777777" w:rsidTr="003F3CC9">
        <w:tc>
          <w:tcPr>
            <w:tcW w:w="2797" w:type="dxa"/>
          </w:tcPr>
          <w:p w14:paraId="50466C90" w14:textId="27CFF47F" w:rsidR="00D57A64" w:rsidRPr="00CE16DF" w:rsidRDefault="00D57A64" w:rsidP="00D807BE">
            <w:pPr>
              <w:pStyle w:val="ListParagraph"/>
              <w:numPr>
                <w:ilvl w:val="0"/>
                <w:numId w:val="70"/>
              </w:numPr>
              <w:jc w:val="left"/>
            </w:pPr>
            <w:r w:rsidRPr="00E84C83">
              <w:t>Memilih menu “</w:t>
            </w:r>
            <w:r>
              <w:t>Edit</w:t>
            </w:r>
            <w:r w:rsidRPr="00E84C83">
              <w:t>” p</w:t>
            </w:r>
            <w:r>
              <w:t>ada halaman Kelola Data Profile</w:t>
            </w:r>
          </w:p>
        </w:tc>
        <w:tc>
          <w:tcPr>
            <w:tcW w:w="2970" w:type="dxa"/>
          </w:tcPr>
          <w:p w14:paraId="38BFAF2C" w14:textId="77777777" w:rsidR="00D57A64" w:rsidRDefault="00D57A64" w:rsidP="003F3CC9">
            <w:pPr>
              <w:rPr>
                <w:b/>
                <w:bCs/>
              </w:rPr>
            </w:pPr>
          </w:p>
        </w:tc>
      </w:tr>
      <w:tr w:rsidR="00D57A64" w:rsidRPr="00CE16DF" w14:paraId="4EBC4756" w14:textId="77777777" w:rsidTr="003F3CC9">
        <w:tc>
          <w:tcPr>
            <w:tcW w:w="2797" w:type="dxa"/>
          </w:tcPr>
          <w:p w14:paraId="7776A72B" w14:textId="77777777" w:rsidR="00D57A64" w:rsidRDefault="00D57A64" w:rsidP="003F3CC9">
            <w:pPr>
              <w:rPr>
                <w:b/>
                <w:bCs/>
              </w:rPr>
            </w:pPr>
          </w:p>
        </w:tc>
        <w:tc>
          <w:tcPr>
            <w:tcW w:w="2970" w:type="dxa"/>
          </w:tcPr>
          <w:p w14:paraId="1DF803F3" w14:textId="77777777" w:rsidR="00D57A64" w:rsidRPr="00CE16DF" w:rsidRDefault="00D57A64" w:rsidP="00D807BE">
            <w:pPr>
              <w:pStyle w:val="ListParagraph"/>
              <w:numPr>
                <w:ilvl w:val="0"/>
                <w:numId w:val="70"/>
              </w:numPr>
              <w:ind w:left="312" w:hanging="284"/>
              <w:jc w:val="left"/>
            </w:pPr>
            <w:r w:rsidRPr="00E84C83">
              <w:t xml:space="preserve">Menampilkan </w:t>
            </w:r>
            <w:r>
              <w:t>form edit untuk mengubah informasi yang sebelumnya tersimpan</w:t>
            </w:r>
          </w:p>
        </w:tc>
      </w:tr>
      <w:tr w:rsidR="00D57A64" w:rsidRPr="00CE16DF" w14:paraId="2211BDA8" w14:textId="77777777" w:rsidTr="003F3CC9">
        <w:tc>
          <w:tcPr>
            <w:tcW w:w="2797" w:type="dxa"/>
          </w:tcPr>
          <w:p w14:paraId="280981B7" w14:textId="77777777" w:rsidR="00D57A64" w:rsidRPr="00CE16DF" w:rsidRDefault="00D57A64" w:rsidP="00D807BE">
            <w:pPr>
              <w:pStyle w:val="ListParagraph"/>
              <w:numPr>
                <w:ilvl w:val="0"/>
                <w:numId w:val="70"/>
              </w:numPr>
              <w:ind w:left="427" w:hanging="426"/>
              <w:jc w:val="left"/>
            </w:pPr>
            <w:r w:rsidRPr="00CE16DF">
              <w:t>Me</w:t>
            </w:r>
            <w:r>
              <w:t xml:space="preserve">ngisi form edit </w:t>
            </w:r>
          </w:p>
        </w:tc>
        <w:tc>
          <w:tcPr>
            <w:tcW w:w="2970" w:type="dxa"/>
          </w:tcPr>
          <w:p w14:paraId="0FC20A4C" w14:textId="77777777" w:rsidR="00D57A64" w:rsidRPr="00CE16DF" w:rsidRDefault="00D57A64" w:rsidP="003F3CC9">
            <w:pPr>
              <w:jc w:val="left"/>
            </w:pPr>
          </w:p>
        </w:tc>
      </w:tr>
      <w:tr w:rsidR="00D57A64" w:rsidRPr="00CE16DF" w14:paraId="37702566" w14:textId="77777777" w:rsidTr="003F3CC9">
        <w:tc>
          <w:tcPr>
            <w:tcW w:w="2797" w:type="dxa"/>
          </w:tcPr>
          <w:p w14:paraId="1DA5AAC7" w14:textId="77777777" w:rsidR="00D57A64" w:rsidRPr="00CE16DF" w:rsidRDefault="00D57A64" w:rsidP="00D807BE">
            <w:pPr>
              <w:pStyle w:val="ListParagraph"/>
              <w:numPr>
                <w:ilvl w:val="0"/>
                <w:numId w:val="70"/>
              </w:numPr>
              <w:ind w:left="427" w:hanging="426"/>
              <w:jc w:val="left"/>
            </w:pPr>
            <w:r>
              <w:t>Menyimpan perubahan dengan memilih tombol “Save”</w:t>
            </w:r>
          </w:p>
        </w:tc>
        <w:tc>
          <w:tcPr>
            <w:tcW w:w="2970" w:type="dxa"/>
          </w:tcPr>
          <w:p w14:paraId="7795587A" w14:textId="77777777" w:rsidR="00D57A64" w:rsidRPr="00CE16DF" w:rsidRDefault="00D57A64" w:rsidP="003F3CC9">
            <w:pPr>
              <w:jc w:val="left"/>
            </w:pPr>
          </w:p>
        </w:tc>
      </w:tr>
      <w:tr w:rsidR="00D57A64" w:rsidRPr="00CE16DF" w14:paraId="58962EB5" w14:textId="77777777" w:rsidTr="003F3CC9">
        <w:tc>
          <w:tcPr>
            <w:tcW w:w="2797" w:type="dxa"/>
          </w:tcPr>
          <w:p w14:paraId="6457953E" w14:textId="77777777" w:rsidR="00D57A64" w:rsidRDefault="00D57A64" w:rsidP="003F3CC9">
            <w:pPr>
              <w:pStyle w:val="ListParagraph"/>
              <w:ind w:left="427"/>
              <w:jc w:val="left"/>
            </w:pPr>
          </w:p>
        </w:tc>
        <w:tc>
          <w:tcPr>
            <w:tcW w:w="2970" w:type="dxa"/>
          </w:tcPr>
          <w:p w14:paraId="0F05478A" w14:textId="07DB5DE6" w:rsidR="00D57A64" w:rsidRPr="00CE16DF" w:rsidRDefault="00D57A64" w:rsidP="003F3CC9">
            <w:pPr>
              <w:jc w:val="left"/>
            </w:pPr>
            <w:r>
              <w:t>5.Menyimpan perubahan data profile ke dalam database</w:t>
            </w:r>
          </w:p>
        </w:tc>
      </w:tr>
      <w:tr w:rsidR="00D57A64" w14:paraId="54E2C053" w14:textId="77777777" w:rsidTr="003F3CC9">
        <w:tc>
          <w:tcPr>
            <w:tcW w:w="2797" w:type="dxa"/>
          </w:tcPr>
          <w:p w14:paraId="148AAABA" w14:textId="77777777" w:rsidR="00D57A64" w:rsidRDefault="00D57A64" w:rsidP="003F3CC9">
            <w:pPr>
              <w:pStyle w:val="ListParagraph"/>
              <w:ind w:left="427"/>
              <w:jc w:val="left"/>
            </w:pPr>
          </w:p>
        </w:tc>
        <w:tc>
          <w:tcPr>
            <w:tcW w:w="2970" w:type="dxa"/>
          </w:tcPr>
          <w:p w14:paraId="26C4544C" w14:textId="47F5243C" w:rsidR="00D57A64" w:rsidRDefault="00D57A64" w:rsidP="003F3CC9">
            <w:pPr>
              <w:jc w:val="left"/>
            </w:pPr>
            <w:r>
              <w:t>6.Menampilkan data profile terbaru pada halaman Kelola Data Profl</w:t>
            </w:r>
          </w:p>
        </w:tc>
      </w:tr>
      <w:tr w:rsidR="00D57A64" w14:paraId="025D22D0" w14:textId="77777777" w:rsidTr="003F3CC9">
        <w:tc>
          <w:tcPr>
            <w:tcW w:w="5767" w:type="dxa"/>
            <w:gridSpan w:val="2"/>
            <w:shd w:val="clear" w:color="auto" w:fill="D0CECE" w:themeFill="background2" w:themeFillShade="E6"/>
          </w:tcPr>
          <w:p w14:paraId="19F90C64" w14:textId="77777777" w:rsidR="00D57A64" w:rsidRDefault="00D57A64" w:rsidP="003F3CC9">
            <w:pPr>
              <w:jc w:val="center"/>
              <w:rPr>
                <w:b/>
                <w:bCs/>
              </w:rPr>
            </w:pPr>
            <w:r>
              <w:rPr>
                <w:b/>
                <w:bCs/>
              </w:rPr>
              <w:t>Skenario Alternatif</w:t>
            </w:r>
          </w:p>
        </w:tc>
      </w:tr>
      <w:tr w:rsidR="00D57A64" w14:paraId="6A85ABE0" w14:textId="77777777" w:rsidTr="003F3CC9">
        <w:tc>
          <w:tcPr>
            <w:tcW w:w="2797" w:type="dxa"/>
          </w:tcPr>
          <w:p w14:paraId="4A0D27CE" w14:textId="77777777" w:rsidR="00D57A64" w:rsidRDefault="00D57A64" w:rsidP="003F3CC9">
            <w:pPr>
              <w:rPr>
                <w:b/>
                <w:bCs/>
              </w:rPr>
            </w:pPr>
          </w:p>
        </w:tc>
        <w:tc>
          <w:tcPr>
            <w:tcW w:w="2970" w:type="dxa"/>
          </w:tcPr>
          <w:p w14:paraId="75BCE40D" w14:textId="77777777" w:rsidR="00D57A64" w:rsidRDefault="00D57A64" w:rsidP="003F3CC9">
            <w:pPr>
              <w:rPr>
                <w:b/>
                <w:bCs/>
              </w:rPr>
            </w:pPr>
          </w:p>
        </w:tc>
      </w:tr>
      <w:tr w:rsidR="00D57A64" w14:paraId="357A00D0" w14:textId="77777777" w:rsidTr="003F3CC9">
        <w:tc>
          <w:tcPr>
            <w:tcW w:w="2797" w:type="dxa"/>
          </w:tcPr>
          <w:p w14:paraId="251F929C" w14:textId="77777777" w:rsidR="00D57A64" w:rsidRDefault="00D57A64" w:rsidP="003F3CC9">
            <w:pPr>
              <w:rPr>
                <w:b/>
                <w:bCs/>
              </w:rPr>
            </w:pPr>
          </w:p>
        </w:tc>
        <w:tc>
          <w:tcPr>
            <w:tcW w:w="2970" w:type="dxa"/>
          </w:tcPr>
          <w:p w14:paraId="4748232B" w14:textId="77777777" w:rsidR="00D57A64" w:rsidRDefault="00D57A64" w:rsidP="003F3CC9">
            <w:pPr>
              <w:rPr>
                <w:b/>
                <w:bCs/>
              </w:rPr>
            </w:pPr>
          </w:p>
        </w:tc>
      </w:tr>
      <w:tr w:rsidR="00D57A64" w14:paraId="106E7FEE" w14:textId="77777777" w:rsidTr="003F3CC9">
        <w:tc>
          <w:tcPr>
            <w:tcW w:w="5767" w:type="dxa"/>
            <w:gridSpan w:val="2"/>
            <w:shd w:val="clear" w:color="auto" w:fill="D0CECE" w:themeFill="background2" w:themeFillShade="E6"/>
          </w:tcPr>
          <w:p w14:paraId="247DFD63" w14:textId="77777777" w:rsidR="00D57A64" w:rsidRDefault="00D57A64" w:rsidP="003F3CC9">
            <w:pPr>
              <w:jc w:val="center"/>
              <w:rPr>
                <w:b/>
                <w:bCs/>
              </w:rPr>
            </w:pPr>
            <w:r>
              <w:rPr>
                <w:b/>
                <w:bCs/>
              </w:rPr>
              <w:lastRenderedPageBreak/>
              <w:t>Skenario Exception</w:t>
            </w:r>
          </w:p>
        </w:tc>
      </w:tr>
      <w:tr w:rsidR="00D57A64" w14:paraId="62892461" w14:textId="77777777" w:rsidTr="003F3CC9">
        <w:tc>
          <w:tcPr>
            <w:tcW w:w="2797" w:type="dxa"/>
          </w:tcPr>
          <w:p w14:paraId="7A2E9371" w14:textId="77777777" w:rsidR="00D57A64" w:rsidRDefault="00D57A64" w:rsidP="003F3CC9">
            <w:pPr>
              <w:jc w:val="left"/>
              <w:rPr>
                <w:b/>
                <w:bCs/>
              </w:rPr>
            </w:pPr>
          </w:p>
        </w:tc>
        <w:tc>
          <w:tcPr>
            <w:tcW w:w="2970" w:type="dxa"/>
          </w:tcPr>
          <w:p w14:paraId="67DB48EA" w14:textId="77777777" w:rsidR="00D57A64" w:rsidRDefault="00D57A64" w:rsidP="003F3CC9">
            <w:pPr>
              <w:rPr>
                <w:b/>
                <w:bCs/>
              </w:rPr>
            </w:pPr>
          </w:p>
        </w:tc>
      </w:tr>
    </w:tbl>
    <w:p w14:paraId="44A9ED21" w14:textId="77777777" w:rsidR="00D57A64" w:rsidRPr="00D57A64" w:rsidRDefault="00D57A64" w:rsidP="00D57A64">
      <w:pPr>
        <w:ind w:left="2160"/>
        <w:rPr>
          <w:b/>
          <w:bCs/>
        </w:rPr>
      </w:pPr>
    </w:p>
    <w:p w14:paraId="18E9390E" w14:textId="212CF2A4" w:rsidR="00D57A64" w:rsidRDefault="00BF3573" w:rsidP="00D807BE">
      <w:pPr>
        <w:pStyle w:val="ListParagraph"/>
        <w:numPr>
          <w:ilvl w:val="0"/>
          <w:numId w:val="47"/>
        </w:numPr>
        <w:rPr>
          <w:b/>
          <w:bCs/>
        </w:rPr>
      </w:pPr>
      <w:r>
        <w:rPr>
          <w:b/>
          <w:bCs/>
        </w:rPr>
        <w:t>Skenario Lihat Data Profil</w:t>
      </w:r>
    </w:p>
    <w:tbl>
      <w:tblPr>
        <w:tblStyle w:val="TableGrid2"/>
        <w:tblW w:w="0" w:type="auto"/>
        <w:tblInd w:w="2160" w:type="dxa"/>
        <w:tblLook w:val="04A0" w:firstRow="1" w:lastRow="0" w:firstColumn="1" w:lastColumn="0" w:noHBand="0" w:noVBand="1"/>
      </w:tblPr>
      <w:tblGrid>
        <w:gridCol w:w="2797"/>
        <w:gridCol w:w="2970"/>
      </w:tblGrid>
      <w:tr w:rsidR="00D57A64" w:rsidRPr="00D57A64" w14:paraId="716D36DE" w14:textId="77777777" w:rsidTr="003F3CC9">
        <w:tc>
          <w:tcPr>
            <w:tcW w:w="2797" w:type="dxa"/>
          </w:tcPr>
          <w:p w14:paraId="7DF07B3E" w14:textId="77777777" w:rsidR="00D57A64" w:rsidRPr="00D57A64" w:rsidRDefault="00D57A64" w:rsidP="00D57A64">
            <w:pPr>
              <w:rPr>
                <w:b/>
                <w:bCs/>
              </w:rPr>
            </w:pPr>
            <w:r w:rsidRPr="00D57A64">
              <w:rPr>
                <w:b/>
                <w:bCs/>
              </w:rPr>
              <w:t>Nama Use Case</w:t>
            </w:r>
          </w:p>
        </w:tc>
        <w:tc>
          <w:tcPr>
            <w:tcW w:w="2970" w:type="dxa"/>
          </w:tcPr>
          <w:p w14:paraId="0DB4F023" w14:textId="0AA67870" w:rsidR="00D57A64" w:rsidRPr="00D57A64" w:rsidRDefault="00D57A64" w:rsidP="00D57A64">
            <w:r w:rsidRPr="00D57A64">
              <w:t xml:space="preserve">Lihat </w:t>
            </w:r>
            <w:r>
              <w:t>Data Profil</w:t>
            </w:r>
          </w:p>
        </w:tc>
      </w:tr>
      <w:tr w:rsidR="00D57A64" w:rsidRPr="00D57A64" w14:paraId="58B46643" w14:textId="77777777" w:rsidTr="003F3CC9">
        <w:tc>
          <w:tcPr>
            <w:tcW w:w="2797" w:type="dxa"/>
          </w:tcPr>
          <w:p w14:paraId="05DEDFC8" w14:textId="77777777" w:rsidR="00D57A64" w:rsidRPr="00D57A64" w:rsidRDefault="00D57A64" w:rsidP="00D57A64">
            <w:pPr>
              <w:rPr>
                <w:b/>
                <w:bCs/>
              </w:rPr>
            </w:pPr>
            <w:r w:rsidRPr="00D57A64">
              <w:rPr>
                <w:b/>
                <w:bCs/>
              </w:rPr>
              <w:t>Deskripsi</w:t>
            </w:r>
          </w:p>
        </w:tc>
        <w:tc>
          <w:tcPr>
            <w:tcW w:w="2970" w:type="dxa"/>
          </w:tcPr>
          <w:p w14:paraId="523BBC52" w14:textId="3C43B5BE" w:rsidR="00D57A64" w:rsidRPr="00D57A64" w:rsidRDefault="00D57A64" w:rsidP="00D57A64">
            <w:r w:rsidRPr="00D57A64">
              <w:t xml:space="preserve">Melihat </w:t>
            </w:r>
            <w:r>
              <w:t>data profil</w:t>
            </w:r>
            <w:r w:rsidRPr="00D57A64">
              <w:t xml:space="preserve"> yang telah </w:t>
            </w:r>
            <w:r>
              <w:t>diunggah member</w:t>
            </w:r>
          </w:p>
        </w:tc>
      </w:tr>
      <w:tr w:rsidR="00D57A64" w:rsidRPr="00D57A64" w14:paraId="7A590865" w14:textId="77777777" w:rsidTr="003F3CC9">
        <w:tc>
          <w:tcPr>
            <w:tcW w:w="2797" w:type="dxa"/>
          </w:tcPr>
          <w:p w14:paraId="1BC3F554" w14:textId="77777777" w:rsidR="00D57A64" w:rsidRPr="00D57A64" w:rsidRDefault="00D57A64" w:rsidP="00D57A64">
            <w:pPr>
              <w:rPr>
                <w:b/>
                <w:bCs/>
              </w:rPr>
            </w:pPr>
            <w:r w:rsidRPr="00D57A64">
              <w:rPr>
                <w:b/>
                <w:bCs/>
              </w:rPr>
              <w:t>Aktor</w:t>
            </w:r>
          </w:p>
        </w:tc>
        <w:tc>
          <w:tcPr>
            <w:tcW w:w="2970" w:type="dxa"/>
          </w:tcPr>
          <w:p w14:paraId="47A75AF3" w14:textId="77777777" w:rsidR="00D57A64" w:rsidRPr="00D57A64" w:rsidRDefault="00D57A64" w:rsidP="00D57A64">
            <w:r w:rsidRPr="00D57A64">
              <w:t>Pengunjung Website (Member)</w:t>
            </w:r>
          </w:p>
        </w:tc>
      </w:tr>
      <w:tr w:rsidR="00D57A64" w:rsidRPr="00D57A64" w14:paraId="21ADAB68" w14:textId="77777777" w:rsidTr="003F3CC9">
        <w:tc>
          <w:tcPr>
            <w:tcW w:w="2797" w:type="dxa"/>
          </w:tcPr>
          <w:p w14:paraId="44A40F04" w14:textId="77777777" w:rsidR="00D57A64" w:rsidRPr="00D57A64" w:rsidRDefault="00D57A64" w:rsidP="00D57A64">
            <w:pPr>
              <w:rPr>
                <w:b/>
                <w:bCs/>
              </w:rPr>
            </w:pPr>
            <w:r w:rsidRPr="00D57A64">
              <w:rPr>
                <w:b/>
                <w:bCs/>
              </w:rPr>
              <w:t>Triggers</w:t>
            </w:r>
          </w:p>
        </w:tc>
        <w:tc>
          <w:tcPr>
            <w:tcW w:w="2970" w:type="dxa"/>
          </w:tcPr>
          <w:p w14:paraId="64E0DDE6" w14:textId="59480B6D" w:rsidR="00D57A64" w:rsidRPr="00D57A64" w:rsidRDefault="00D57A64" w:rsidP="00D57A64">
            <w:pPr>
              <w:jc w:val="left"/>
            </w:pPr>
            <w:r w:rsidRPr="00D57A64">
              <w:t xml:space="preserve">Aktor ingin melihat </w:t>
            </w:r>
            <w:r>
              <w:t>data profil</w:t>
            </w:r>
            <w:r w:rsidRPr="00D57A64">
              <w:t xml:space="preserve"> yang telah di unggah oleh Pengguna dalam halaman website.</w:t>
            </w:r>
          </w:p>
        </w:tc>
      </w:tr>
      <w:tr w:rsidR="00D57A64" w:rsidRPr="00D57A64" w14:paraId="091A459B" w14:textId="77777777" w:rsidTr="003F3CC9">
        <w:tc>
          <w:tcPr>
            <w:tcW w:w="2797" w:type="dxa"/>
          </w:tcPr>
          <w:p w14:paraId="1E956902" w14:textId="77777777" w:rsidR="00D57A64" w:rsidRPr="00D57A64" w:rsidRDefault="00D57A64" w:rsidP="00D57A64">
            <w:pPr>
              <w:rPr>
                <w:b/>
                <w:bCs/>
              </w:rPr>
            </w:pPr>
            <w:r w:rsidRPr="00D57A64">
              <w:rPr>
                <w:b/>
                <w:bCs/>
              </w:rPr>
              <w:t>Pre-Condition</w:t>
            </w:r>
          </w:p>
        </w:tc>
        <w:tc>
          <w:tcPr>
            <w:tcW w:w="2970" w:type="dxa"/>
          </w:tcPr>
          <w:p w14:paraId="64EA3C5A" w14:textId="1875BFF0" w:rsidR="00D57A64" w:rsidRPr="00D57A64" w:rsidRDefault="00D57A64" w:rsidP="00D57A64">
            <w:pPr>
              <w:jc w:val="left"/>
            </w:pPr>
            <w:r w:rsidRPr="00D57A64">
              <w:t xml:space="preserve">Data </w:t>
            </w:r>
            <w:r>
              <w:t>profil</w:t>
            </w:r>
            <w:r w:rsidRPr="00D57A64">
              <w:t xml:space="preserve"> belum ditampilkan</w:t>
            </w:r>
          </w:p>
        </w:tc>
      </w:tr>
      <w:tr w:rsidR="00D57A64" w:rsidRPr="00D57A64" w14:paraId="59188F2B" w14:textId="77777777" w:rsidTr="003F3CC9">
        <w:tc>
          <w:tcPr>
            <w:tcW w:w="2797" w:type="dxa"/>
          </w:tcPr>
          <w:p w14:paraId="4FECF6EB" w14:textId="77777777" w:rsidR="00D57A64" w:rsidRPr="00D57A64" w:rsidRDefault="00D57A64" w:rsidP="00D57A64">
            <w:pPr>
              <w:rPr>
                <w:b/>
                <w:bCs/>
              </w:rPr>
            </w:pPr>
            <w:r w:rsidRPr="00D57A64">
              <w:rPr>
                <w:b/>
                <w:bCs/>
              </w:rPr>
              <w:t>Post-Condition</w:t>
            </w:r>
          </w:p>
        </w:tc>
        <w:tc>
          <w:tcPr>
            <w:tcW w:w="2970" w:type="dxa"/>
          </w:tcPr>
          <w:p w14:paraId="50C96445" w14:textId="4C3FBA6B" w:rsidR="00D57A64" w:rsidRPr="00D57A64" w:rsidRDefault="00D57A64" w:rsidP="00D57A64">
            <w:pPr>
              <w:jc w:val="left"/>
            </w:pPr>
            <w:r w:rsidRPr="00D57A64">
              <w:t>Data p</w:t>
            </w:r>
            <w:r>
              <w:t>rofil</w:t>
            </w:r>
            <w:r w:rsidRPr="00D57A64">
              <w:t xml:space="preserve"> telah ditampilkan</w:t>
            </w:r>
          </w:p>
        </w:tc>
      </w:tr>
      <w:tr w:rsidR="00D57A64" w:rsidRPr="00D57A64" w14:paraId="6A8BFFE8" w14:textId="77777777" w:rsidTr="003F3CC9">
        <w:tc>
          <w:tcPr>
            <w:tcW w:w="2797" w:type="dxa"/>
          </w:tcPr>
          <w:p w14:paraId="1E39583D" w14:textId="77777777" w:rsidR="00D57A64" w:rsidRPr="00D57A64" w:rsidRDefault="00D57A64" w:rsidP="00D57A64">
            <w:pPr>
              <w:jc w:val="center"/>
              <w:rPr>
                <w:b/>
                <w:bCs/>
              </w:rPr>
            </w:pPr>
            <w:r w:rsidRPr="00D57A64">
              <w:rPr>
                <w:b/>
                <w:bCs/>
              </w:rPr>
              <w:t>Admin</w:t>
            </w:r>
          </w:p>
        </w:tc>
        <w:tc>
          <w:tcPr>
            <w:tcW w:w="2970" w:type="dxa"/>
          </w:tcPr>
          <w:p w14:paraId="18FADA0E" w14:textId="77777777" w:rsidR="00D57A64" w:rsidRPr="00D57A64" w:rsidRDefault="00D57A64" w:rsidP="00D57A64">
            <w:pPr>
              <w:jc w:val="center"/>
              <w:rPr>
                <w:b/>
                <w:bCs/>
              </w:rPr>
            </w:pPr>
            <w:r w:rsidRPr="00D57A64">
              <w:rPr>
                <w:b/>
                <w:bCs/>
              </w:rPr>
              <w:t>Sistem</w:t>
            </w:r>
          </w:p>
        </w:tc>
      </w:tr>
      <w:tr w:rsidR="00D57A64" w:rsidRPr="00D57A64" w14:paraId="57132DF8" w14:textId="77777777" w:rsidTr="003F3CC9">
        <w:tc>
          <w:tcPr>
            <w:tcW w:w="5767" w:type="dxa"/>
            <w:gridSpan w:val="2"/>
            <w:shd w:val="clear" w:color="auto" w:fill="D0CECE" w:themeFill="background2" w:themeFillShade="E6"/>
          </w:tcPr>
          <w:p w14:paraId="17E569A9" w14:textId="77777777" w:rsidR="00D57A64" w:rsidRPr="00D57A64" w:rsidRDefault="00D57A64" w:rsidP="00D57A64">
            <w:pPr>
              <w:jc w:val="center"/>
              <w:rPr>
                <w:b/>
                <w:bCs/>
              </w:rPr>
            </w:pPr>
            <w:r w:rsidRPr="00D57A64">
              <w:rPr>
                <w:b/>
                <w:bCs/>
              </w:rPr>
              <w:t>Skenario Normal</w:t>
            </w:r>
          </w:p>
        </w:tc>
      </w:tr>
      <w:tr w:rsidR="00D57A64" w:rsidRPr="00D57A64" w14:paraId="7CF914A1" w14:textId="77777777" w:rsidTr="003F3CC9">
        <w:tc>
          <w:tcPr>
            <w:tcW w:w="2797" w:type="dxa"/>
          </w:tcPr>
          <w:p w14:paraId="15D75811" w14:textId="24374849" w:rsidR="00D57A64" w:rsidRPr="00D57A64" w:rsidRDefault="00D57A64" w:rsidP="00D807BE">
            <w:pPr>
              <w:numPr>
                <w:ilvl w:val="0"/>
                <w:numId w:val="71"/>
              </w:numPr>
              <w:contextualSpacing/>
              <w:jc w:val="left"/>
            </w:pPr>
            <w:r w:rsidRPr="00D57A64">
              <w:t>Memilih menu “Kelola</w:t>
            </w:r>
            <w:r>
              <w:t xml:space="preserve"> Data Profil</w:t>
            </w:r>
            <w:r w:rsidRPr="00D57A64">
              <w:t>” pada bar navigasi</w:t>
            </w:r>
          </w:p>
        </w:tc>
        <w:tc>
          <w:tcPr>
            <w:tcW w:w="2970" w:type="dxa"/>
          </w:tcPr>
          <w:p w14:paraId="015A36E8" w14:textId="77777777" w:rsidR="00D57A64" w:rsidRPr="00D57A64" w:rsidRDefault="00D57A64" w:rsidP="00D57A64">
            <w:pPr>
              <w:rPr>
                <w:b/>
                <w:bCs/>
              </w:rPr>
            </w:pPr>
          </w:p>
        </w:tc>
      </w:tr>
      <w:tr w:rsidR="00D57A64" w:rsidRPr="00D57A64" w14:paraId="37351161" w14:textId="77777777" w:rsidTr="003F3CC9">
        <w:tc>
          <w:tcPr>
            <w:tcW w:w="2797" w:type="dxa"/>
          </w:tcPr>
          <w:p w14:paraId="7A996716" w14:textId="77777777" w:rsidR="00D57A64" w:rsidRPr="00D57A64" w:rsidRDefault="00D57A64" w:rsidP="00D57A64">
            <w:pPr>
              <w:rPr>
                <w:b/>
                <w:bCs/>
              </w:rPr>
            </w:pPr>
          </w:p>
        </w:tc>
        <w:tc>
          <w:tcPr>
            <w:tcW w:w="2970" w:type="dxa"/>
          </w:tcPr>
          <w:p w14:paraId="6A14B372" w14:textId="6914498E" w:rsidR="00D57A64" w:rsidRPr="00D57A64" w:rsidRDefault="00D57A64" w:rsidP="00D807BE">
            <w:pPr>
              <w:numPr>
                <w:ilvl w:val="0"/>
                <w:numId w:val="71"/>
              </w:numPr>
              <w:ind w:left="312" w:hanging="284"/>
              <w:contextualSpacing/>
              <w:jc w:val="left"/>
            </w:pPr>
            <w:r w:rsidRPr="00D57A64">
              <w:t xml:space="preserve">Menampilkan seluruh </w:t>
            </w:r>
            <w:r>
              <w:t>data profil</w:t>
            </w:r>
            <w:r w:rsidRPr="00D57A64">
              <w:t xml:space="preserve"> yang telah terunggah dalam siste</w:t>
            </w:r>
            <w:r>
              <w:t>m</w:t>
            </w:r>
          </w:p>
        </w:tc>
      </w:tr>
      <w:tr w:rsidR="00D57A64" w:rsidRPr="00D57A64" w14:paraId="78153C45" w14:textId="77777777" w:rsidTr="003F3CC9">
        <w:tc>
          <w:tcPr>
            <w:tcW w:w="2797" w:type="dxa"/>
          </w:tcPr>
          <w:p w14:paraId="09E87E79" w14:textId="2830F04E" w:rsidR="00D57A64" w:rsidRPr="00D57A64" w:rsidRDefault="00D57A64" w:rsidP="00D807BE">
            <w:pPr>
              <w:numPr>
                <w:ilvl w:val="0"/>
                <w:numId w:val="71"/>
              </w:numPr>
              <w:ind w:left="427" w:hanging="426"/>
              <w:contextualSpacing/>
              <w:jc w:val="left"/>
            </w:pPr>
            <w:r w:rsidRPr="00D57A64">
              <w:t xml:space="preserve">Melihat </w:t>
            </w:r>
            <w:r>
              <w:t>Data Profil</w:t>
            </w:r>
          </w:p>
        </w:tc>
        <w:tc>
          <w:tcPr>
            <w:tcW w:w="2970" w:type="dxa"/>
          </w:tcPr>
          <w:p w14:paraId="37489F54" w14:textId="77777777" w:rsidR="00D57A64" w:rsidRPr="00D57A64" w:rsidRDefault="00D57A64" w:rsidP="00D57A64">
            <w:pPr>
              <w:jc w:val="left"/>
            </w:pPr>
          </w:p>
        </w:tc>
      </w:tr>
      <w:tr w:rsidR="00D57A64" w:rsidRPr="00D57A64" w14:paraId="20044764" w14:textId="77777777" w:rsidTr="003F3CC9">
        <w:tc>
          <w:tcPr>
            <w:tcW w:w="5767" w:type="dxa"/>
            <w:gridSpan w:val="2"/>
            <w:shd w:val="clear" w:color="auto" w:fill="D0CECE" w:themeFill="background2" w:themeFillShade="E6"/>
          </w:tcPr>
          <w:p w14:paraId="61B60C57" w14:textId="77777777" w:rsidR="00D57A64" w:rsidRPr="00D57A64" w:rsidRDefault="00D57A64" w:rsidP="00D57A64">
            <w:pPr>
              <w:jc w:val="center"/>
              <w:rPr>
                <w:b/>
                <w:bCs/>
              </w:rPr>
            </w:pPr>
            <w:r w:rsidRPr="00D57A64">
              <w:rPr>
                <w:b/>
                <w:bCs/>
              </w:rPr>
              <w:t>Skenario Alternatif</w:t>
            </w:r>
          </w:p>
        </w:tc>
      </w:tr>
      <w:tr w:rsidR="00D57A64" w:rsidRPr="00D57A64" w14:paraId="4862BE52" w14:textId="77777777" w:rsidTr="003F3CC9">
        <w:tc>
          <w:tcPr>
            <w:tcW w:w="2797" w:type="dxa"/>
          </w:tcPr>
          <w:p w14:paraId="5F337C60" w14:textId="77777777" w:rsidR="00D57A64" w:rsidRPr="00D57A64" w:rsidRDefault="00D57A64" w:rsidP="00D57A64">
            <w:pPr>
              <w:rPr>
                <w:b/>
                <w:bCs/>
              </w:rPr>
            </w:pPr>
          </w:p>
        </w:tc>
        <w:tc>
          <w:tcPr>
            <w:tcW w:w="2970" w:type="dxa"/>
          </w:tcPr>
          <w:p w14:paraId="55375FCA" w14:textId="77777777" w:rsidR="00D57A64" w:rsidRPr="00D57A64" w:rsidRDefault="00D57A64" w:rsidP="00D57A64">
            <w:pPr>
              <w:rPr>
                <w:b/>
                <w:bCs/>
              </w:rPr>
            </w:pPr>
          </w:p>
        </w:tc>
      </w:tr>
      <w:tr w:rsidR="00D57A64" w:rsidRPr="00D57A64" w14:paraId="049B6AC1" w14:textId="77777777" w:rsidTr="003F3CC9">
        <w:tc>
          <w:tcPr>
            <w:tcW w:w="2797" w:type="dxa"/>
          </w:tcPr>
          <w:p w14:paraId="0F2C25E3" w14:textId="77777777" w:rsidR="00D57A64" w:rsidRPr="00D57A64" w:rsidRDefault="00D57A64" w:rsidP="00D57A64">
            <w:pPr>
              <w:rPr>
                <w:b/>
                <w:bCs/>
              </w:rPr>
            </w:pPr>
          </w:p>
        </w:tc>
        <w:tc>
          <w:tcPr>
            <w:tcW w:w="2970" w:type="dxa"/>
          </w:tcPr>
          <w:p w14:paraId="2BB61DA1" w14:textId="77777777" w:rsidR="00D57A64" w:rsidRPr="00D57A64" w:rsidRDefault="00D57A64" w:rsidP="00D57A64">
            <w:pPr>
              <w:rPr>
                <w:b/>
                <w:bCs/>
              </w:rPr>
            </w:pPr>
          </w:p>
        </w:tc>
      </w:tr>
      <w:tr w:rsidR="00D57A64" w:rsidRPr="00D57A64" w14:paraId="195801B1" w14:textId="77777777" w:rsidTr="003F3CC9">
        <w:tc>
          <w:tcPr>
            <w:tcW w:w="5767" w:type="dxa"/>
            <w:gridSpan w:val="2"/>
            <w:shd w:val="clear" w:color="auto" w:fill="D0CECE" w:themeFill="background2" w:themeFillShade="E6"/>
          </w:tcPr>
          <w:p w14:paraId="595B299B" w14:textId="77777777" w:rsidR="00D57A64" w:rsidRPr="00D57A64" w:rsidRDefault="00D57A64" w:rsidP="00D57A64">
            <w:pPr>
              <w:jc w:val="center"/>
              <w:rPr>
                <w:b/>
                <w:bCs/>
              </w:rPr>
            </w:pPr>
            <w:r w:rsidRPr="00D57A64">
              <w:rPr>
                <w:b/>
                <w:bCs/>
              </w:rPr>
              <w:lastRenderedPageBreak/>
              <w:t>Skenario Exception</w:t>
            </w:r>
          </w:p>
        </w:tc>
      </w:tr>
      <w:tr w:rsidR="00D57A64" w:rsidRPr="00D57A64" w14:paraId="29D88076" w14:textId="77777777" w:rsidTr="003F3CC9">
        <w:tc>
          <w:tcPr>
            <w:tcW w:w="2797" w:type="dxa"/>
          </w:tcPr>
          <w:p w14:paraId="6045A9BB" w14:textId="77777777" w:rsidR="00D57A64" w:rsidRPr="00D57A64" w:rsidRDefault="00D57A64" w:rsidP="00D57A64">
            <w:pPr>
              <w:jc w:val="left"/>
              <w:rPr>
                <w:b/>
                <w:bCs/>
              </w:rPr>
            </w:pPr>
          </w:p>
        </w:tc>
        <w:tc>
          <w:tcPr>
            <w:tcW w:w="2970" w:type="dxa"/>
          </w:tcPr>
          <w:p w14:paraId="6B8D613E" w14:textId="77777777" w:rsidR="00D57A64" w:rsidRPr="00D57A64" w:rsidRDefault="00D57A64" w:rsidP="00D57A64">
            <w:pPr>
              <w:rPr>
                <w:b/>
                <w:bCs/>
              </w:rPr>
            </w:pPr>
          </w:p>
        </w:tc>
      </w:tr>
    </w:tbl>
    <w:p w14:paraId="0581CF9C" w14:textId="77777777" w:rsidR="00D57A64" w:rsidRPr="00D57A64" w:rsidRDefault="00D57A64" w:rsidP="00DB6926">
      <w:pPr>
        <w:rPr>
          <w:b/>
          <w:bCs/>
        </w:rPr>
      </w:pPr>
    </w:p>
    <w:p w14:paraId="6AB60772" w14:textId="7F42DB9D" w:rsidR="000A1820" w:rsidRDefault="000A1820" w:rsidP="00760908">
      <w:pPr>
        <w:pStyle w:val="ListParagraph"/>
        <w:numPr>
          <w:ilvl w:val="0"/>
          <w:numId w:val="43"/>
        </w:numPr>
        <w:ind w:left="2552" w:hanging="284"/>
        <w:outlineLvl w:val="2"/>
        <w:rPr>
          <w:b/>
          <w:bCs/>
        </w:rPr>
      </w:pPr>
      <w:r>
        <w:rPr>
          <w:b/>
          <w:bCs/>
        </w:rPr>
        <w:t xml:space="preserve">Activity Diagram </w:t>
      </w:r>
    </w:p>
    <w:p w14:paraId="42F01C88" w14:textId="1C14DDA1" w:rsidR="007444D0" w:rsidRDefault="00DB6926" w:rsidP="00DB6926">
      <w:pPr>
        <w:ind w:left="1440" w:firstLine="403"/>
      </w:pPr>
      <w:r w:rsidRPr="00B35C07">
        <w:rPr>
          <w:i/>
          <w:iCs/>
        </w:rPr>
        <w:t>Activity diagram</w:t>
      </w:r>
      <w:r w:rsidRPr="00DB6926">
        <w:t xml:space="preserve"> akan menggambarkan seluruh aktifitas yang terjadi dalam sistem, proses aktifitas dari awal sampai akhir. Seperti yang dijelaskan pada seluruh diagram dibawah </w:t>
      </w:r>
      <w:proofErr w:type="gramStart"/>
      <w:r w:rsidRPr="00DB6926">
        <w:t>ini :</w:t>
      </w:r>
      <w:proofErr w:type="gramEnd"/>
    </w:p>
    <w:p w14:paraId="67873517" w14:textId="3B4E717C" w:rsidR="00DB6926" w:rsidRDefault="00DB6926" w:rsidP="00B35C07">
      <w:pPr>
        <w:pStyle w:val="ListParagraph"/>
        <w:numPr>
          <w:ilvl w:val="0"/>
          <w:numId w:val="72"/>
        </w:numPr>
        <w:tabs>
          <w:tab w:val="left" w:pos="2268"/>
        </w:tabs>
        <w:ind w:hanging="578"/>
      </w:pPr>
      <w:r>
        <w:t xml:space="preserve">Activity </w:t>
      </w:r>
      <w:r w:rsidRPr="00DB6926">
        <w:t>Kelola Admin</w:t>
      </w:r>
    </w:p>
    <w:p w14:paraId="4B648121" w14:textId="3C366A97" w:rsidR="00B35C07" w:rsidRDefault="00B35C07" w:rsidP="00B35C07">
      <w:pPr>
        <w:ind w:left="1843" w:firstLine="425"/>
      </w:pPr>
      <w:r w:rsidRPr="00B35C07">
        <w:rPr>
          <w:i/>
          <w:iCs/>
        </w:rPr>
        <w:t>Activity diagram</w:t>
      </w:r>
      <w:r>
        <w:t xml:space="preserve"> kelola admin ini akan digunakan oleh admin untuk dapat melakukan pengelolaan data admin, seperti tambah admin, hapus admin, update admin, dan lihat admin.</w:t>
      </w:r>
    </w:p>
    <w:p w14:paraId="0EA3F355" w14:textId="26827AEE" w:rsidR="00B35C07" w:rsidRDefault="00B35C07" w:rsidP="00387C1A">
      <w:pPr>
        <w:pStyle w:val="ListParagraph"/>
        <w:numPr>
          <w:ilvl w:val="0"/>
          <w:numId w:val="47"/>
        </w:numPr>
        <w:ind w:left="2552"/>
      </w:pPr>
      <w:bookmarkStart w:id="119" w:name="_Hlk83686799"/>
      <w:r>
        <w:t xml:space="preserve">Tambah Admin </w:t>
      </w:r>
    </w:p>
    <w:p w14:paraId="2A072142" w14:textId="77777777" w:rsidR="00387C1A" w:rsidRDefault="00387C1A" w:rsidP="00387C1A">
      <w:pPr>
        <w:ind w:left="2160" w:firstLine="392"/>
      </w:pPr>
      <w:bookmarkStart w:id="120" w:name="_Hlk83676158"/>
      <w:r w:rsidRPr="00387C1A">
        <w:rPr>
          <w:i/>
          <w:iCs/>
        </w:rPr>
        <w:t>Activity diagram</w:t>
      </w:r>
      <w:r>
        <w:t xml:space="preserve"> ini akan menjelaskan seluruh aktifitas yang berlangsung dalam proses tambah admin yang dapat dilihat pada gambar </w:t>
      </w:r>
      <w:proofErr w:type="gramStart"/>
      <w:r>
        <w:t>…..</w:t>
      </w:r>
      <w:proofErr w:type="gramEnd"/>
      <w:r>
        <w:t xml:space="preserve"> .</w:t>
      </w:r>
    </w:p>
    <w:bookmarkEnd w:id="120"/>
    <w:p w14:paraId="76B2C883" w14:textId="36B3CC0F" w:rsidR="00387C1A" w:rsidRDefault="00387C1A" w:rsidP="00387C1A">
      <w:pPr>
        <w:ind w:left="2192"/>
      </w:pPr>
      <w:r>
        <w:rPr>
          <w:noProof/>
        </w:rPr>
        <w:drawing>
          <wp:inline distT="0" distB="0" distL="0" distR="0" wp14:anchorId="2AA8203C" wp14:editId="6905F0C4">
            <wp:extent cx="3183911" cy="4074059"/>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200866" cy="4095755"/>
                    </a:xfrm>
                    <a:prstGeom prst="rect">
                      <a:avLst/>
                    </a:prstGeom>
                  </pic:spPr>
                </pic:pic>
              </a:graphicData>
            </a:graphic>
          </wp:inline>
        </w:drawing>
      </w:r>
    </w:p>
    <w:p w14:paraId="18D3DAAA" w14:textId="27EDC310" w:rsidR="00387C1A" w:rsidRDefault="00387C1A" w:rsidP="00387C1A">
      <w:pPr>
        <w:pStyle w:val="ListParagraph"/>
        <w:numPr>
          <w:ilvl w:val="0"/>
          <w:numId w:val="47"/>
        </w:numPr>
        <w:ind w:left="2552"/>
      </w:pPr>
      <w:r>
        <w:lastRenderedPageBreak/>
        <w:t>Hapus Admin</w:t>
      </w:r>
    </w:p>
    <w:p w14:paraId="43CCD850" w14:textId="77777777" w:rsidR="00387C1A" w:rsidRDefault="00387C1A" w:rsidP="00387C1A">
      <w:pPr>
        <w:ind w:left="2160" w:firstLine="392"/>
      </w:pPr>
      <w:r w:rsidRPr="00387C1A">
        <w:rPr>
          <w:i/>
          <w:iCs/>
        </w:rPr>
        <w:t>Activity diagram</w:t>
      </w:r>
      <w:r>
        <w:t xml:space="preserve"> ini akan menjelaskan seluruh aktifitas yang berlangsung dalam proses hapus data admin yang dapat dilihat pada gambar </w:t>
      </w:r>
      <w:proofErr w:type="gramStart"/>
      <w:r>
        <w:t>…..</w:t>
      </w:r>
      <w:proofErr w:type="gramEnd"/>
      <w:r>
        <w:t xml:space="preserve"> .</w:t>
      </w:r>
    </w:p>
    <w:p w14:paraId="67610BDC" w14:textId="070CC22C" w:rsidR="00387C1A" w:rsidRDefault="00DF4CF9" w:rsidP="00387C1A">
      <w:pPr>
        <w:ind w:left="2192"/>
      </w:pPr>
      <w:r>
        <w:rPr>
          <w:noProof/>
        </w:rPr>
        <w:drawing>
          <wp:inline distT="0" distB="0" distL="0" distR="0" wp14:anchorId="0F81C996" wp14:editId="0734559B">
            <wp:extent cx="3700082" cy="3421306"/>
            <wp:effectExtent l="0" t="0" r="0" b="825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714925" cy="3435030"/>
                    </a:xfrm>
                    <a:prstGeom prst="rect">
                      <a:avLst/>
                    </a:prstGeom>
                  </pic:spPr>
                </pic:pic>
              </a:graphicData>
            </a:graphic>
          </wp:inline>
        </w:drawing>
      </w:r>
    </w:p>
    <w:p w14:paraId="23A3FAF6" w14:textId="78329A53" w:rsidR="00387C1A" w:rsidRDefault="00387C1A" w:rsidP="00387C1A">
      <w:pPr>
        <w:pStyle w:val="ListParagraph"/>
        <w:numPr>
          <w:ilvl w:val="0"/>
          <w:numId w:val="47"/>
        </w:numPr>
        <w:ind w:left="2552"/>
      </w:pPr>
      <w:r>
        <w:t>Update Admin</w:t>
      </w:r>
    </w:p>
    <w:p w14:paraId="49F1ECE6" w14:textId="195CEFEB" w:rsidR="00387C1A" w:rsidRDefault="00387C1A" w:rsidP="00387C1A">
      <w:pPr>
        <w:ind w:left="2160" w:firstLine="392"/>
      </w:pPr>
      <w:r w:rsidRPr="00387C1A">
        <w:rPr>
          <w:i/>
          <w:iCs/>
        </w:rPr>
        <w:t>Activity diagram</w:t>
      </w:r>
      <w:r>
        <w:t xml:space="preserve"> ini akan menjelaskan seluruh aktifitas yang berlangsung dalam proses update data admin yang dapat dilihat pada gambar </w:t>
      </w:r>
      <w:proofErr w:type="gramStart"/>
      <w:r>
        <w:t>…..</w:t>
      </w:r>
      <w:proofErr w:type="gramEnd"/>
      <w:r>
        <w:t xml:space="preserve"> .</w:t>
      </w:r>
    </w:p>
    <w:p w14:paraId="48576D72" w14:textId="6122B05E" w:rsidR="00387C1A" w:rsidRDefault="008D6803" w:rsidP="00387C1A">
      <w:pPr>
        <w:ind w:left="2192"/>
      </w:pPr>
      <w:r>
        <w:rPr>
          <w:noProof/>
        </w:rPr>
        <w:lastRenderedPageBreak/>
        <w:drawing>
          <wp:inline distT="0" distB="0" distL="0" distR="0" wp14:anchorId="0AD4F8DE" wp14:editId="0E8F863A">
            <wp:extent cx="3654815" cy="4620898"/>
            <wp:effectExtent l="0" t="0" r="3175" b="825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63610" cy="4632018"/>
                    </a:xfrm>
                    <a:prstGeom prst="rect">
                      <a:avLst/>
                    </a:prstGeom>
                  </pic:spPr>
                </pic:pic>
              </a:graphicData>
            </a:graphic>
          </wp:inline>
        </w:drawing>
      </w:r>
    </w:p>
    <w:p w14:paraId="526F99C4" w14:textId="6AE5246F" w:rsidR="00387C1A" w:rsidRDefault="00387C1A" w:rsidP="00387C1A">
      <w:pPr>
        <w:pStyle w:val="ListParagraph"/>
        <w:numPr>
          <w:ilvl w:val="0"/>
          <w:numId w:val="47"/>
        </w:numPr>
        <w:ind w:left="2552"/>
      </w:pPr>
      <w:r>
        <w:t>Lihat Admin</w:t>
      </w:r>
    </w:p>
    <w:p w14:paraId="74CBD175" w14:textId="77777777" w:rsidR="00387C1A" w:rsidRDefault="00387C1A" w:rsidP="00387C1A">
      <w:pPr>
        <w:ind w:left="2160" w:firstLine="327"/>
      </w:pPr>
      <w:r w:rsidRPr="00387C1A">
        <w:rPr>
          <w:i/>
          <w:iCs/>
        </w:rPr>
        <w:t>Activity diagram</w:t>
      </w:r>
      <w:r>
        <w:t xml:space="preserve"> ini akan menjelaskan seluruh aktifitas yang berlangsung dalam proses lihat data admin yang dapat dilihat pada gambar </w:t>
      </w:r>
      <w:proofErr w:type="gramStart"/>
      <w:r>
        <w:t>…..</w:t>
      </w:r>
      <w:proofErr w:type="gramEnd"/>
      <w:r>
        <w:t xml:space="preserve"> .</w:t>
      </w:r>
    </w:p>
    <w:p w14:paraId="73B39B66" w14:textId="48C79AF9" w:rsidR="00387C1A" w:rsidRDefault="008A7122" w:rsidP="00387C1A">
      <w:pPr>
        <w:ind w:left="2160"/>
      </w:pPr>
      <w:r>
        <w:rPr>
          <w:noProof/>
        </w:rPr>
        <w:drawing>
          <wp:inline distT="0" distB="0" distL="0" distR="0" wp14:anchorId="2C912045" wp14:editId="1AFE6D30">
            <wp:extent cx="2779414" cy="2379854"/>
            <wp:effectExtent l="0" t="0" r="1905" b="190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792324" cy="2390908"/>
                    </a:xfrm>
                    <a:prstGeom prst="rect">
                      <a:avLst/>
                    </a:prstGeom>
                  </pic:spPr>
                </pic:pic>
              </a:graphicData>
            </a:graphic>
          </wp:inline>
        </w:drawing>
      </w:r>
    </w:p>
    <w:bookmarkEnd w:id="119"/>
    <w:p w14:paraId="2B19E5F1" w14:textId="462E6B50" w:rsidR="00473164" w:rsidRDefault="00387C1A" w:rsidP="00473164">
      <w:pPr>
        <w:pStyle w:val="ListParagraph"/>
        <w:numPr>
          <w:ilvl w:val="0"/>
          <w:numId w:val="72"/>
        </w:numPr>
        <w:tabs>
          <w:tab w:val="left" w:pos="2268"/>
        </w:tabs>
        <w:ind w:hanging="578"/>
      </w:pPr>
      <w:r>
        <w:lastRenderedPageBreak/>
        <w:t>Activity Kelola Artikel</w:t>
      </w:r>
    </w:p>
    <w:p w14:paraId="1B97063A" w14:textId="39204D7F" w:rsidR="00473164" w:rsidRDefault="00473164" w:rsidP="00473164">
      <w:pPr>
        <w:pStyle w:val="ListParagraph"/>
        <w:numPr>
          <w:ilvl w:val="0"/>
          <w:numId w:val="47"/>
        </w:numPr>
        <w:ind w:left="2552"/>
      </w:pPr>
      <w:bookmarkStart w:id="121" w:name="_Hlk83688194"/>
      <w:r>
        <w:t>Tambah A</w:t>
      </w:r>
      <w:r>
        <w:t>rtikel</w:t>
      </w:r>
    </w:p>
    <w:p w14:paraId="0BD690FA" w14:textId="21E30A59" w:rsidR="00473164" w:rsidRDefault="00473164" w:rsidP="00473164">
      <w:pPr>
        <w:ind w:left="2160" w:firstLine="392"/>
      </w:pPr>
      <w:r w:rsidRPr="00387C1A">
        <w:rPr>
          <w:i/>
          <w:iCs/>
        </w:rPr>
        <w:t>Activity diagram</w:t>
      </w:r>
      <w:r>
        <w:t xml:space="preserve"> ini akan menjelaskan seluruh aktifitas yang berlangsung dalam proses tambah a</w:t>
      </w:r>
      <w:r>
        <w:t>rtikel</w:t>
      </w:r>
      <w:r>
        <w:t xml:space="preserve"> yang dapat dilihat pada gambar </w:t>
      </w:r>
      <w:proofErr w:type="gramStart"/>
      <w:r>
        <w:t>…..</w:t>
      </w:r>
      <w:proofErr w:type="gramEnd"/>
      <w:r>
        <w:t xml:space="preserve"> .</w:t>
      </w:r>
    </w:p>
    <w:p w14:paraId="4184793F" w14:textId="1E10B4BA" w:rsidR="00473164" w:rsidRDefault="00473164" w:rsidP="00473164">
      <w:pPr>
        <w:ind w:left="2192"/>
      </w:pPr>
    </w:p>
    <w:p w14:paraId="122C4918" w14:textId="56845F2A" w:rsidR="00473164" w:rsidRDefault="00473164" w:rsidP="00473164">
      <w:pPr>
        <w:pStyle w:val="ListParagraph"/>
        <w:numPr>
          <w:ilvl w:val="0"/>
          <w:numId w:val="47"/>
        </w:numPr>
        <w:ind w:left="2552"/>
      </w:pPr>
      <w:r>
        <w:t>Hapus A</w:t>
      </w:r>
      <w:r>
        <w:t>rtikel</w:t>
      </w:r>
    </w:p>
    <w:p w14:paraId="47FCE414" w14:textId="35A0831C" w:rsidR="00473164" w:rsidRDefault="00473164" w:rsidP="00473164">
      <w:pPr>
        <w:ind w:left="2160" w:firstLine="392"/>
      </w:pPr>
      <w:r w:rsidRPr="00387C1A">
        <w:rPr>
          <w:i/>
          <w:iCs/>
        </w:rPr>
        <w:t>Activity diagram</w:t>
      </w:r>
      <w:r>
        <w:t xml:space="preserve"> ini akan menjelaskan seluruh aktifitas yang berlangsung dalam proses hapus </w:t>
      </w:r>
      <w:r>
        <w:t xml:space="preserve">artikel </w:t>
      </w:r>
      <w:r>
        <w:t xml:space="preserve">yang dapat dilihat pada gambar </w:t>
      </w:r>
      <w:proofErr w:type="gramStart"/>
      <w:r>
        <w:t>…..</w:t>
      </w:r>
      <w:proofErr w:type="gramEnd"/>
      <w:r>
        <w:t xml:space="preserve"> .</w:t>
      </w:r>
    </w:p>
    <w:p w14:paraId="4BC69C3F" w14:textId="1433785D" w:rsidR="00473164" w:rsidRDefault="00473164" w:rsidP="00473164">
      <w:pPr>
        <w:ind w:left="2192"/>
      </w:pPr>
    </w:p>
    <w:p w14:paraId="1D64F395" w14:textId="77777777" w:rsidR="00473164" w:rsidRDefault="00473164" w:rsidP="00473164">
      <w:pPr>
        <w:pStyle w:val="ListParagraph"/>
        <w:numPr>
          <w:ilvl w:val="0"/>
          <w:numId w:val="47"/>
        </w:numPr>
        <w:ind w:left="2552"/>
      </w:pPr>
      <w:r>
        <w:t>Update Admin</w:t>
      </w:r>
    </w:p>
    <w:p w14:paraId="44E154AD" w14:textId="11E16F17" w:rsidR="00473164" w:rsidRDefault="00473164" w:rsidP="00473164">
      <w:pPr>
        <w:ind w:left="2160" w:firstLine="392"/>
      </w:pPr>
      <w:r w:rsidRPr="00387C1A">
        <w:rPr>
          <w:i/>
          <w:iCs/>
        </w:rPr>
        <w:t>Activity diagram</w:t>
      </w:r>
      <w:r>
        <w:t xml:space="preserve"> ini akan menjelaskan seluruh aktifitas yang berlangsung dalam proses update </w:t>
      </w:r>
      <w:r>
        <w:t xml:space="preserve">artikel </w:t>
      </w:r>
      <w:r>
        <w:t xml:space="preserve">yang dapat dilihat pada gambar </w:t>
      </w:r>
      <w:proofErr w:type="gramStart"/>
      <w:r>
        <w:t>…..</w:t>
      </w:r>
      <w:proofErr w:type="gramEnd"/>
      <w:r>
        <w:t xml:space="preserve"> .</w:t>
      </w:r>
    </w:p>
    <w:p w14:paraId="137A3782" w14:textId="106F82A6" w:rsidR="00473164" w:rsidRDefault="00473164" w:rsidP="00473164">
      <w:pPr>
        <w:ind w:left="2192"/>
      </w:pPr>
    </w:p>
    <w:p w14:paraId="52B034B7" w14:textId="4FD5420E" w:rsidR="00473164" w:rsidRDefault="00473164" w:rsidP="00473164">
      <w:pPr>
        <w:pStyle w:val="ListParagraph"/>
        <w:numPr>
          <w:ilvl w:val="0"/>
          <w:numId w:val="47"/>
        </w:numPr>
        <w:ind w:left="2552"/>
      </w:pPr>
      <w:r>
        <w:t>Lihat A</w:t>
      </w:r>
      <w:r w:rsidR="00231CEB">
        <w:t>rtikel</w:t>
      </w:r>
    </w:p>
    <w:p w14:paraId="4CE33D0D" w14:textId="15060D56" w:rsidR="00473164" w:rsidRDefault="00473164" w:rsidP="00473164">
      <w:pPr>
        <w:ind w:left="2160" w:firstLine="327"/>
      </w:pPr>
      <w:r w:rsidRPr="00387C1A">
        <w:rPr>
          <w:i/>
          <w:iCs/>
        </w:rPr>
        <w:t>Activity diagram</w:t>
      </w:r>
      <w:r>
        <w:t xml:space="preserve"> ini akan menjelaskan seluruh aktifitas yang berlangsung dalam proses lihat </w:t>
      </w:r>
      <w:r>
        <w:t>artikel</w:t>
      </w:r>
      <w:r>
        <w:t xml:space="preserve"> yang dapat dilihat pada gambar </w:t>
      </w:r>
      <w:proofErr w:type="gramStart"/>
      <w:r>
        <w:t>…..</w:t>
      </w:r>
      <w:proofErr w:type="gramEnd"/>
      <w:r>
        <w:t xml:space="preserve"> .</w:t>
      </w:r>
    </w:p>
    <w:p w14:paraId="243A5963" w14:textId="2E876E2A" w:rsidR="00910A18" w:rsidRPr="00910A18" w:rsidRDefault="00910A18" w:rsidP="00910A18">
      <w:r>
        <w:rPr>
          <w:i/>
          <w:iCs/>
        </w:rPr>
        <w:tab/>
      </w:r>
      <w:r>
        <w:rPr>
          <w:i/>
          <w:iCs/>
        </w:rPr>
        <w:tab/>
      </w:r>
      <w:r>
        <w:rPr>
          <w:i/>
          <w:iCs/>
        </w:rPr>
        <w:tab/>
      </w:r>
      <w:bookmarkEnd w:id="121"/>
      <w:r>
        <w:rPr>
          <w:i/>
          <w:iCs/>
          <w:noProof/>
        </w:rPr>
        <w:drawing>
          <wp:inline distT="0" distB="0" distL="0" distR="0" wp14:anchorId="1C9A006D" wp14:editId="6195D91B">
            <wp:extent cx="3379304" cy="2893506"/>
            <wp:effectExtent l="0" t="0" r="0" b="25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401628" cy="2912621"/>
                    </a:xfrm>
                    <a:prstGeom prst="rect">
                      <a:avLst/>
                    </a:prstGeom>
                  </pic:spPr>
                </pic:pic>
              </a:graphicData>
            </a:graphic>
          </wp:inline>
        </w:drawing>
      </w:r>
    </w:p>
    <w:p w14:paraId="44A9FD21" w14:textId="76E6ED88" w:rsidR="00473164" w:rsidRDefault="00473164" w:rsidP="00473164">
      <w:pPr>
        <w:ind w:left="2160"/>
      </w:pPr>
    </w:p>
    <w:p w14:paraId="08DBF687" w14:textId="77777777" w:rsidR="004E4930" w:rsidRDefault="004E4930" w:rsidP="004E4930">
      <w:pPr>
        <w:tabs>
          <w:tab w:val="left" w:pos="2268"/>
        </w:tabs>
        <w:ind w:left="1843"/>
      </w:pPr>
    </w:p>
    <w:p w14:paraId="5B7514B0" w14:textId="24144CB8" w:rsidR="004E4930" w:rsidRDefault="004E4930" w:rsidP="005B4CDF">
      <w:pPr>
        <w:pStyle w:val="ListParagraph"/>
        <w:numPr>
          <w:ilvl w:val="0"/>
          <w:numId w:val="72"/>
        </w:numPr>
        <w:tabs>
          <w:tab w:val="left" w:pos="2268"/>
        </w:tabs>
        <w:ind w:hanging="578"/>
      </w:pPr>
      <w:r>
        <w:t xml:space="preserve">Activity Kelola Contact </w:t>
      </w:r>
    </w:p>
    <w:p w14:paraId="2DE51FFD" w14:textId="77777777" w:rsidR="00FC5647" w:rsidRDefault="00FC5647" w:rsidP="00FC5647">
      <w:pPr>
        <w:pStyle w:val="ListParagraph"/>
        <w:numPr>
          <w:ilvl w:val="0"/>
          <w:numId w:val="47"/>
        </w:numPr>
        <w:ind w:left="2552"/>
      </w:pPr>
      <w:bookmarkStart w:id="122" w:name="_Hlk83688725"/>
      <w:r>
        <w:t>Tambah Artikel</w:t>
      </w:r>
    </w:p>
    <w:p w14:paraId="4A08F72A" w14:textId="77777777" w:rsidR="00FC5647" w:rsidRDefault="00FC5647" w:rsidP="00FC5647">
      <w:pPr>
        <w:ind w:left="2160" w:firstLine="392"/>
      </w:pPr>
      <w:r w:rsidRPr="00387C1A">
        <w:rPr>
          <w:i/>
          <w:iCs/>
        </w:rPr>
        <w:t>Activity diagram</w:t>
      </w:r>
      <w:r>
        <w:t xml:space="preserve"> ini akan menjelaskan seluruh aktifitas yang berlangsung dalam proses tambah artikel yang dapat dilihat pada gambar </w:t>
      </w:r>
      <w:proofErr w:type="gramStart"/>
      <w:r>
        <w:t>…..</w:t>
      </w:r>
      <w:proofErr w:type="gramEnd"/>
      <w:r>
        <w:t xml:space="preserve"> .</w:t>
      </w:r>
    </w:p>
    <w:p w14:paraId="54FEE052" w14:textId="77777777" w:rsidR="00FC5647" w:rsidRDefault="00FC5647" w:rsidP="00FC5647">
      <w:pPr>
        <w:ind w:left="2192"/>
      </w:pPr>
    </w:p>
    <w:p w14:paraId="50F0905D" w14:textId="77777777" w:rsidR="00FC5647" w:rsidRDefault="00FC5647" w:rsidP="00FC5647">
      <w:pPr>
        <w:pStyle w:val="ListParagraph"/>
        <w:numPr>
          <w:ilvl w:val="0"/>
          <w:numId w:val="47"/>
        </w:numPr>
        <w:ind w:left="2552"/>
      </w:pPr>
      <w:r>
        <w:t>Hapus Artikel</w:t>
      </w:r>
    </w:p>
    <w:p w14:paraId="37DF332D" w14:textId="77777777" w:rsidR="00FC5647" w:rsidRDefault="00FC5647" w:rsidP="00FC5647">
      <w:pPr>
        <w:ind w:left="2160" w:firstLine="392"/>
      </w:pPr>
      <w:r w:rsidRPr="00387C1A">
        <w:rPr>
          <w:i/>
          <w:iCs/>
        </w:rPr>
        <w:t>Activity diagram</w:t>
      </w:r>
      <w:r>
        <w:t xml:space="preserve"> ini akan menjelaskan seluruh aktifitas yang berlangsung dalam proses hapus artikel yang dapat dilihat pada gambar </w:t>
      </w:r>
      <w:proofErr w:type="gramStart"/>
      <w:r>
        <w:t>…..</w:t>
      </w:r>
      <w:proofErr w:type="gramEnd"/>
      <w:r>
        <w:t xml:space="preserve"> .</w:t>
      </w:r>
    </w:p>
    <w:p w14:paraId="08BB14B3" w14:textId="77777777" w:rsidR="00FC5647" w:rsidRDefault="00FC5647" w:rsidP="00FC5647">
      <w:pPr>
        <w:ind w:left="2192"/>
      </w:pPr>
    </w:p>
    <w:p w14:paraId="0C15D838" w14:textId="77777777" w:rsidR="00FC5647" w:rsidRDefault="00FC5647" w:rsidP="00FC5647">
      <w:pPr>
        <w:pStyle w:val="ListParagraph"/>
        <w:numPr>
          <w:ilvl w:val="0"/>
          <w:numId w:val="47"/>
        </w:numPr>
        <w:ind w:left="2552"/>
      </w:pPr>
      <w:r>
        <w:t>Update Admin</w:t>
      </w:r>
    </w:p>
    <w:p w14:paraId="3D1490DE" w14:textId="77777777" w:rsidR="00FC5647" w:rsidRDefault="00FC5647" w:rsidP="00FC5647">
      <w:pPr>
        <w:ind w:left="2160" w:firstLine="392"/>
      </w:pPr>
      <w:r w:rsidRPr="00387C1A">
        <w:rPr>
          <w:i/>
          <w:iCs/>
        </w:rPr>
        <w:t>Activity diagram</w:t>
      </w:r>
      <w:r>
        <w:t xml:space="preserve"> ini akan menjelaskan seluruh aktifitas yang berlangsung dalam proses update artikel yang dapat dilihat pada gambar </w:t>
      </w:r>
      <w:proofErr w:type="gramStart"/>
      <w:r>
        <w:t>…..</w:t>
      </w:r>
      <w:proofErr w:type="gramEnd"/>
      <w:r>
        <w:t xml:space="preserve"> .</w:t>
      </w:r>
    </w:p>
    <w:p w14:paraId="59067B26" w14:textId="77777777" w:rsidR="00FC5647" w:rsidRDefault="00FC5647" w:rsidP="00FC5647">
      <w:pPr>
        <w:ind w:left="2192"/>
      </w:pPr>
    </w:p>
    <w:p w14:paraId="68AF4D39" w14:textId="2F81566D" w:rsidR="00FC5647" w:rsidRDefault="00FC5647" w:rsidP="00FC5647">
      <w:pPr>
        <w:pStyle w:val="ListParagraph"/>
        <w:numPr>
          <w:ilvl w:val="0"/>
          <w:numId w:val="47"/>
        </w:numPr>
        <w:ind w:left="2552"/>
      </w:pPr>
      <w:r>
        <w:t xml:space="preserve">Lihat </w:t>
      </w:r>
      <w:r w:rsidR="00231CEB">
        <w:t>Contact</w:t>
      </w:r>
    </w:p>
    <w:p w14:paraId="39CFE9E3" w14:textId="235A2136" w:rsidR="00FC5647" w:rsidRDefault="00FC5647" w:rsidP="00FC5647">
      <w:pPr>
        <w:ind w:left="2160" w:firstLine="327"/>
      </w:pPr>
      <w:r w:rsidRPr="00387C1A">
        <w:rPr>
          <w:i/>
          <w:iCs/>
        </w:rPr>
        <w:t>Activity diagram</w:t>
      </w:r>
      <w:r>
        <w:t xml:space="preserve"> ini akan menjelaskan seluruh aktifitas yang berlangsung dalam proses lihat </w:t>
      </w:r>
      <w:r w:rsidR="00231CEB">
        <w:t xml:space="preserve">contact </w:t>
      </w:r>
      <w:r>
        <w:t xml:space="preserve">yang dapat dilihat pada gambar </w:t>
      </w:r>
      <w:proofErr w:type="gramStart"/>
      <w:r>
        <w:t>…..</w:t>
      </w:r>
      <w:proofErr w:type="gramEnd"/>
      <w:r>
        <w:t xml:space="preserve"> .</w:t>
      </w:r>
    </w:p>
    <w:p w14:paraId="16157C0F" w14:textId="3C0FD90A" w:rsidR="00FC5647" w:rsidRPr="00FC5647" w:rsidRDefault="00600A4C" w:rsidP="00FC5647">
      <w:r>
        <w:rPr>
          <w:i/>
          <w:iCs/>
        </w:rPr>
        <w:tab/>
      </w:r>
      <w:r>
        <w:rPr>
          <w:i/>
          <w:iCs/>
        </w:rPr>
        <w:tab/>
      </w:r>
      <w:r>
        <w:rPr>
          <w:i/>
          <w:iCs/>
        </w:rPr>
        <w:tab/>
      </w:r>
      <w:r>
        <w:rPr>
          <w:i/>
          <w:iCs/>
          <w:noProof/>
        </w:rPr>
        <w:drawing>
          <wp:inline distT="0" distB="0" distL="0" distR="0" wp14:anchorId="47062508" wp14:editId="341C3B86">
            <wp:extent cx="2759102" cy="2362462"/>
            <wp:effectExtent l="0" t="0" r="3175"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768241" cy="2370287"/>
                    </a:xfrm>
                    <a:prstGeom prst="rect">
                      <a:avLst/>
                    </a:prstGeom>
                  </pic:spPr>
                </pic:pic>
              </a:graphicData>
            </a:graphic>
          </wp:inline>
        </w:drawing>
      </w:r>
    </w:p>
    <w:bookmarkEnd w:id="122"/>
    <w:p w14:paraId="5E5D7E4C" w14:textId="46485324" w:rsidR="004E4930" w:rsidRDefault="004E4930" w:rsidP="005B4CDF">
      <w:pPr>
        <w:pStyle w:val="ListParagraph"/>
        <w:numPr>
          <w:ilvl w:val="0"/>
          <w:numId w:val="72"/>
        </w:numPr>
        <w:tabs>
          <w:tab w:val="left" w:pos="2268"/>
        </w:tabs>
        <w:ind w:hanging="578"/>
      </w:pPr>
      <w:r>
        <w:lastRenderedPageBreak/>
        <w:t xml:space="preserve">Activity Kelola Message </w:t>
      </w:r>
    </w:p>
    <w:p w14:paraId="0412B0F9" w14:textId="77777777" w:rsidR="0010522D" w:rsidRDefault="0010522D" w:rsidP="0010522D">
      <w:pPr>
        <w:pStyle w:val="ListParagraph"/>
        <w:numPr>
          <w:ilvl w:val="0"/>
          <w:numId w:val="47"/>
        </w:numPr>
        <w:ind w:left="2552"/>
      </w:pPr>
      <w:r>
        <w:t>Tambah Artikel</w:t>
      </w:r>
    </w:p>
    <w:p w14:paraId="39FF0BC0" w14:textId="5B8E7315" w:rsidR="0010522D" w:rsidRDefault="0010522D" w:rsidP="006F5AE9">
      <w:pPr>
        <w:ind w:left="2160" w:firstLine="392"/>
      </w:pPr>
      <w:r w:rsidRPr="00387C1A">
        <w:rPr>
          <w:i/>
          <w:iCs/>
        </w:rPr>
        <w:t>Activity diagram</w:t>
      </w:r>
      <w:r>
        <w:t xml:space="preserve"> ini akan menjelaskan seluruh aktifitas yang berlangsung dalam proses tambah artikel yang dapat dilihat pada gambar </w:t>
      </w:r>
      <w:proofErr w:type="gramStart"/>
      <w:r>
        <w:t>…..</w:t>
      </w:r>
      <w:proofErr w:type="gramEnd"/>
      <w:r>
        <w:t xml:space="preserve"> .</w:t>
      </w:r>
    </w:p>
    <w:p w14:paraId="0872A962" w14:textId="77777777" w:rsidR="0010522D" w:rsidRDefault="0010522D" w:rsidP="0010522D">
      <w:pPr>
        <w:pStyle w:val="ListParagraph"/>
        <w:numPr>
          <w:ilvl w:val="0"/>
          <w:numId w:val="47"/>
        </w:numPr>
        <w:ind w:left="2552"/>
      </w:pPr>
      <w:r>
        <w:t>Hapus Artikel</w:t>
      </w:r>
    </w:p>
    <w:p w14:paraId="642D1CB0" w14:textId="655DD3AD" w:rsidR="0010522D" w:rsidRDefault="0010522D" w:rsidP="006F5AE9">
      <w:pPr>
        <w:ind w:left="2160" w:firstLine="392"/>
      </w:pPr>
      <w:r w:rsidRPr="00387C1A">
        <w:rPr>
          <w:i/>
          <w:iCs/>
        </w:rPr>
        <w:t>Activity diagram</w:t>
      </w:r>
      <w:r>
        <w:t xml:space="preserve"> ini akan menjelaskan seluruh aktifitas yang berlangsung dalam proses hapus artikel yang dapat dilihat pada gambar </w:t>
      </w:r>
      <w:proofErr w:type="gramStart"/>
      <w:r>
        <w:t>…..</w:t>
      </w:r>
      <w:proofErr w:type="gramEnd"/>
      <w:r>
        <w:t xml:space="preserve"> .</w:t>
      </w:r>
    </w:p>
    <w:p w14:paraId="31B269C0" w14:textId="77777777" w:rsidR="0010522D" w:rsidRDefault="0010522D" w:rsidP="0010522D">
      <w:pPr>
        <w:pStyle w:val="ListParagraph"/>
        <w:numPr>
          <w:ilvl w:val="0"/>
          <w:numId w:val="47"/>
        </w:numPr>
        <w:ind w:left="2552"/>
      </w:pPr>
      <w:r>
        <w:t>Update Admin</w:t>
      </w:r>
    </w:p>
    <w:p w14:paraId="37174D53" w14:textId="78A73583" w:rsidR="0010522D" w:rsidRDefault="0010522D" w:rsidP="00234CE0">
      <w:pPr>
        <w:ind w:left="2160" w:firstLine="392"/>
      </w:pPr>
      <w:r w:rsidRPr="00387C1A">
        <w:rPr>
          <w:i/>
          <w:iCs/>
        </w:rPr>
        <w:t>Activity diagram</w:t>
      </w:r>
      <w:r>
        <w:t xml:space="preserve"> ini akan menjelaskan seluruh aktifitas yang berlangsung dalam proses update artikel yang dapat dilihat pada gambar </w:t>
      </w:r>
      <w:proofErr w:type="gramStart"/>
      <w:r>
        <w:t>…..</w:t>
      </w:r>
      <w:proofErr w:type="gramEnd"/>
      <w:r>
        <w:t xml:space="preserve"> .</w:t>
      </w:r>
    </w:p>
    <w:p w14:paraId="13FE4B3D" w14:textId="4969718E" w:rsidR="0010522D" w:rsidRDefault="0010522D" w:rsidP="0010522D">
      <w:pPr>
        <w:pStyle w:val="ListParagraph"/>
        <w:numPr>
          <w:ilvl w:val="0"/>
          <w:numId w:val="47"/>
        </w:numPr>
        <w:ind w:left="2552"/>
      </w:pPr>
      <w:r>
        <w:t xml:space="preserve">Lihat </w:t>
      </w:r>
      <w:r>
        <w:t>Message</w:t>
      </w:r>
    </w:p>
    <w:p w14:paraId="1D990DB9" w14:textId="28AA89F0" w:rsidR="0010522D" w:rsidRDefault="0010522D" w:rsidP="0010522D">
      <w:pPr>
        <w:ind w:left="2160" w:firstLine="327"/>
      </w:pPr>
      <w:r w:rsidRPr="00387C1A">
        <w:rPr>
          <w:i/>
          <w:iCs/>
        </w:rPr>
        <w:t>Activity diagram</w:t>
      </w:r>
      <w:r>
        <w:t xml:space="preserve"> ini akan menjelaskan seluruh aktifitas yang berlangsung dalam proses lihat </w:t>
      </w:r>
      <w:r>
        <w:t>message</w:t>
      </w:r>
      <w:r>
        <w:t xml:space="preserve"> yang dapat dilihat pada gambar </w:t>
      </w:r>
      <w:proofErr w:type="gramStart"/>
      <w:r>
        <w:t>…..</w:t>
      </w:r>
      <w:proofErr w:type="gramEnd"/>
      <w:r>
        <w:t xml:space="preserve"> .</w:t>
      </w:r>
    </w:p>
    <w:p w14:paraId="5FAA6A09" w14:textId="5096FFF5" w:rsidR="0010522D" w:rsidRPr="00234CE0" w:rsidRDefault="00234CE0" w:rsidP="0010522D">
      <w:r>
        <w:rPr>
          <w:i/>
          <w:iCs/>
          <w:noProof/>
        </w:rPr>
        <w:tab/>
      </w:r>
      <w:r>
        <w:rPr>
          <w:i/>
          <w:iCs/>
          <w:noProof/>
        </w:rPr>
        <w:tab/>
      </w:r>
      <w:r>
        <w:rPr>
          <w:i/>
          <w:iCs/>
          <w:noProof/>
        </w:rPr>
        <w:tab/>
      </w:r>
      <w:r>
        <w:rPr>
          <w:i/>
          <w:iCs/>
          <w:noProof/>
        </w:rPr>
        <w:drawing>
          <wp:inline distT="0" distB="0" distL="0" distR="0" wp14:anchorId="37478CDB" wp14:editId="662F1052">
            <wp:extent cx="3665551" cy="3138606"/>
            <wp:effectExtent l="0" t="0" r="0" b="5080"/>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93672" cy="3162684"/>
                    </a:xfrm>
                    <a:prstGeom prst="rect">
                      <a:avLst/>
                    </a:prstGeom>
                  </pic:spPr>
                </pic:pic>
              </a:graphicData>
            </a:graphic>
          </wp:inline>
        </w:drawing>
      </w:r>
    </w:p>
    <w:p w14:paraId="6793FE00" w14:textId="317A8DA3" w:rsidR="004E4930" w:rsidRDefault="004E4930" w:rsidP="004E4930">
      <w:pPr>
        <w:pStyle w:val="ListParagraph"/>
        <w:numPr>
          <w:ilvl w:val="0"/>
          <w:numId w:val="72"/>
        </w:numPr>
        <w:tabs>
          <w:tab w:val="left" w:pos="2268"/>
        </w:tabs>
        <w:ind w:hanging="578"/>
      </w:pPr>
      <w:r>
        <w:t xml:space="preserve">Activity Kelola Halaman Deera NFT </w:t>
      </w:r>
    </w:p>
    <w:p w14:paraId="475FFA07" w14:textId="77777777" w:rsidR="0010522D" w:rsidRDefault="0010522D" w:rsidP="0010522D">
      <w:pPr>
        <w:pStyle w:val="ListParagraph"/>
        <w:numPr>
          <w:ilvl w:val="0"/>
          <w:numId w:val="47"/>
        </w:numPr>
        <w:ind w:left="2552"/>
      </w:pPr>
      <w:r>
        <w:t>Tambah Artikel</w:t>
      </w:r>
    </w:p>
    <w:p w14:paraId="4807ABB8" w14:textId="77777777" w:rsidR="0010522D" w:rsidRDefault="0010522D" w:rsidP="0010522D">
      <w:pPr>
        <w:ind w:left="2160" w:firstLine="392"/>
      </w:pPr>
      <w:r w:rsidRPr="00387C1A">
        <w:rPr>
          <w:i/>
          <w:iCs/>
        </w:rPr>
        <w:lastRenderedPageBreak/>
        <w:t>Activity diagram</w:t>
      </w:r>
      <w:r>
        <w:t xml:space="preserve"> ini akan menjelaskan seluruh aktifitas yang berlangsung dalam proses tambah artikel yang dapat dilihat pada gambar </w:t>
      </w:r>
      <w:proofErr w:type="gramStart"/>
      <w:r>
        <w:t>…..</w:t>
      </w:r>
      <w:proofErr w:type="gramEnd"/>
      <w:r>
        <w:t xml:space="preserve"> .</w:t>
      </w:r>
    </w:p>
    <w:p w14:paraId="69538F21" w14:textId="77777777" w:rsidR="0010522D" w:rsidRDefault="0010522D" w:rsidP="0010522D">
      <w:pPr>
        <w:ind w:left="2192"/>
      </w:pPr>
    </w:p>
    <w:p w14:paraId="45A6C44C" w14:textId="77777777" w:rsidR="0010522D" w:rsidRDefault="0010522D" w:rsidP="0010522D">
      <w:pPr>
        <w:pStyle w:val="ListParagraph"/>
        <w:numPr>
          <w:ilvl w:val="0"/>
          <w:numId w:val="47"/>
        </w:numPr>
        <w:ind w:left="2552"/>
      </w:pPr>
      <w:r>
        <w:t>Hapus Artikel</w:t>
      </w:r>
    </w:p>
    <w:p w14:paraId="29C57340" w14:textId="77777777" w:rsidR="0010522D" w:rsidRDefault="0010522D" w:rsidP="0010522D">
      <w:pPr>
        <w:ind w:left="2160" w:firstLine="392"/>
      </w:pPr>
      <w:r w:rsidRPr="00387C1A">
        <w:rPr>
          <w:i/>
          <w:iCs/>
        </w:rPr>
        <w:t>Activity diagram</w:t>
      </w:r>
      <w:r>
        <w:t xml:space="preserve"> ini akan menjelaskan seluruh aktifitas yang berlangsung dalam proses hapus artikel yang dapat dilihat pada gambar </w:t>
      </w:r>
      <w:proofErr w:type="gramStart"/>
      <w:r>
        <w:t>…..</w:t>
      </w:r>
      <w:proofErr w:type="gramEnd"/>
      <w:r>
        <w:t xml:space="preserve"> .</w:t>
      </w:r>
    </w:p>
    <w:p w14:paraId="16E31759" w14:textId="77777777" w:rsidR="0010522D" w:rsidRDefault="0010522D" w:rsidP="0010522D">
      <w:pPr>
        <w:ind w:left="2192"/>
      </w:pPr>
    </w:p>
    <w:p w14:paraId="2103748C" w14:textId="77777777" w:rsidR="0010522D" w:rsidRDefault="0010522D" w:rsidP="0010522D">
      <w:pPr>
        <w:pStyle w:val="ListParagraph"/>
        <w:numPr>
          <w:ilvl w:val="0"/>
          <w:numId w:val="47"/>
        </w:numPr>
        <w:ind w:left="2552"/>
      </w:pPr>
      <w:r>
        <w:t>Update Admin</w:t>
      </w:r>
    </w:p>
    <w:p w14:paraId="1C9ACFB7" w14:textId="77777777" w:rsidR="0010522D" w:rsidRDefault="0010522D" w:rsidP="0010522D">
      <w:pPr>
        <w:ind w:left="2160" w:firstLine="392"/>
      </w:pPr>
      <w:r w:rsidRPr="00387C1A">
        <w:rPr>
          <w:i/>
          <w:iCs/>
        </w:rPr>
        <w:t>Activity diagram</w:t>
      </w:r>
      <w:r>
        <w:t xml:space="preserve"> ini akan menjelaskan seluruh aktifitas yang berlangsung dalam proses update artikel yang dapat dilihat pada gambar </w:t>
      </w:r>
      <w:proofErr w:type="gramStart"/>
      <w:r>
        <w:t>…..</w:t>
      </w:r>
      <w:proofErr w:type="gramEnd"/>
      <w:r>
        <w:t xml:space="preserve"> .</w:t>
      </w:r>
    </w:p>
    <w:p w14:paraId="7A1F6370" w14:textId="77777777" w:rsidR="0010522D" w:rsidRDefault="0010522D" w:rsidP="0010522D">
      <w:pPr>
        <w:ind w:left="2192"/>
      </w:pPr>
    </w:p>
    <w:p w14:paraId="2136B63A" w14:textId="09DEEA4F" w:rsidR="0010522D" w:rsidRDefault="0010522D" w:rsidP="0010522D">
      <w:pPr>
        <w:pStyle w:val="ListParagraph"/>
        <w:numPr>
          <w:ilvl w:val="0"/>
          <w:numId w:val="47"/>
        </w:numPr>
        <w:ind w:left="2552"/>
      </w:pPr>
      <w:r>
        <w:t xml:space="preserve">Lihat </w:t>
      </w:r>
      <w:r>
        <w:t>Halaman Deera NFT</w:t>
      </w:r>
    </w:p>
    <w:p w14:paraId="4AF99055" w14:textId="77777777" w:rsidR="0010522D" w:rsidRDefault="0010522D" w:rsidP="0010522D">
      <w:pPr>
        <w:ind w:left="2160" w:firstLine="327"/>
      </w:pPr>
      <w:r w:rsidRPr="00387C1A">
        <w:rPr>
          <w:i/>
          <w:iCs/>
        </w:rPr>
        <w:t>Activity diagram</w:t>
      </w:r>
      <w:r>
        <w:t xml:space="preserve"> ini akan menjelaskan seluruh aktifitas yang berlangsung dalam proses lihat contact yang dapat dilihat pada gambar </w:t>
      </w:r>
      <w:proofErr w:type="gramStart"/>
      <w:r>
        <w:t>…..</w:t>
      </w:r>
      <w:proofErr w:type="gramEnd"/>
      <w:r>
        <w:t xml:space="preserve"> .</w:t>
      </w:r>
    </w:p>
    <w:p w14:paraId="6322EEBC" w14:textId="1174B64E" w:rsidR="0010522D" w:rsidRPr="00002346" w:rsidRDefault="00002346" w:rsidP="0010522D">
      <w:r>
        <w:rPr>
          <w:i/>
          <w:iCs/>
          <w:noProof/>
        </w:rPr>
        <w:tab/>
      </w:r>
      <w:r>
        <w:rPr>
          <w:i/>
          <w:iCs/>
          <w:noProof/>
        </w:rPr>
        <w:tab/>
      </w:r>
      <w:r>
        <w:rPr>
          <w:i/>
          <w:iCs/>
          <w:noProof/>
        </w:rPr>
        <w:tab/>
      </w:r>
      <w:r>
        <w:rPr>
          <w:i/>
          <w:iCs/>
          <w:noProof/>
        </w:rPr>
        <w:drawing>
          <wp:inline distT="0" distB="0" distL="0" distR="0" wp14:anchorId="458290F2" wp14:editId="7BA0CE2A">
            <wp:extent cx="3649648" cy="3124984"/>
            <wp:effectExtent l="0" t="0" r="8255" b="0"/>
            <wp:docPr id="225" name="Picture 2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58622" cy="3132668"/>
                    </a:xfrm>
                    <a:prstGeom prst="rect">
                      <a:avLst/>
                    </a:prstGeom>
                  </pic:spPr>
                </pic:pic>
              </a:graphicData>
            </a:graphic>
          </wp:inline>
        </w:drawing>
      </w:r>
      <w:r w:rsidR="0010522D">
        <w:rPr>
          <w:i/>
          <w:iCs/>
        </w:rPr>
        <w:tab/>
      </w:r>
      <w:r w:rsidR="0010522D">
        <w:rPr>
          <w:i/>
          <w:iCs/>
        </w:rPr>
        <w:tab/>
      </w:r>
      <w:r w:rsidR="0010522D">
        <w:rPr>
          <w:i/>
          <w:iCs/>
        </w:rPr>
        <w:tab/>
      </w:r>
    </w:p>
    <w:p w14:paraId="45986AB3" w14:textId="77777777" w:rsidR="0010522D" w:rsidRDefault="0010522D" w:rsidP="0010522D">
      <w:pPr>
        <w:tabs>
          <w:tab w:val="left" w:pos="2268"/>
        </w:tabs>
        <w:ind w:left="1843"/>
      </w:pPr>
    </w:p>
    <w:p w14:paraId="6F91FE25" w14:textId="47CF834C" w:rsidR="004E4930" w:rsidRDefault="004E4930" w:rsidP="004E4930">
      <w:pPr>
        <w:pStyle w:val="ListParagraph"/>
        <w:numPr>
          <w:ilvl w:val="0"/>
          <w:numId w:val="72"/>
        </w:numPr>
        <w:tabs>
          <w:tab w:val="left" w:pos="2268"/>
        </w:tabs>
        <w:ind w:hanging="578"/>
      </w:pPr>
      <w:r>
        <w:t>Activity Kelola Shop &amp; Merch</w:t>
      </w:r>
    </w:p>
    <w:p w14:paraId="00059200" w14:textId="77777777" w:rsidR="0010522D" w:rsidRDefault="0010522D" w:rsidP="0010522D">
      <w:pPr>
        <w:pStyle w:val="ListParagraph"/>
        <w:numPr>
          <w:ilvl w:val="0"/>
          <w:numId w:val="47"/>
        </w:numPr>
        <w:ind w:left="2552"/>
      </w:pPr>
      <w:r>
        <w:t>Tambah Artikel</w:t>
      </w:r>
    </w:p>
    <w:p w14:paraId="70BEAB6A" w14:textId="77777777" w:rsidR="0010522D" w:rsidRDefault="0010522D" w:rsidP="0010522D">
      <w:pPr>
        <w:ind w:left="2160" w:firstLine="392"/>
      </w:pPr>
      <w:r w:rsidRPr="00387C1A">
        <w:rPr>
          <w:i/>
          <w:iCs/>
        </w:rPr>
        <w:t>Activity diagram</w:t>
      </w:r>
      <w:r>
        <w:t xml:space="preserve"> ini akan menjelaskan seluruh aktifitas yang berlangsung dalam proses tambah artikel yang dapat dilihat pada gambar </w:t>
      </w:r>
      <w:proofErr w:type="gramStart"/>
      <w:r>
        <w:t>…..</w:t>
      </w:r>
      <w:proofErr w:type="gramEnd"/>
      <w:r>
        <w:t xml:space="preserve"> .</w:t>
      </w:r>
    </w:p>
    <w:p w14:paraId="5DC30229" w14:textId="77777777" w:rsidR="0010522D" w:rsidRDefault="0010522D" w:rsidP="0010522D">
      <w:pPr>
        <w:ind w:left="2192"/>
      </w:pPr>
    </w:p>
    <w:p w14:paraId="1D36C1E1" w14:textId="77777777" w:rsidR="0010522D" w:rsidRDefault="0010522D" w:rsidP="0010522D">
      <w:pPr>
        <w:pStyle w:val="ListParagraph"/>
        <w:numPr>
          <w:ilvl w:val="0"/>
          <w:numId w:val="47"/>
        </w:numPr>
        <w:ind w:left="2552"/>
      </w:pPr>
      <w:r>
        <w:t>Hapus Artikel</w:t>
      </w:r>
    </w:p>
    <w:p w14:paraId="58B88631" w14:textId="77777777" w:rsidR="0010522D" w:rsidRDefault="0010522D" w:rsidP="0010522D">
      <w:pPr>
        <w:ind w:left="2160" w:firstLine="392"/>
      </w:pPr>
      <w:r w:rsidRPr="00387C1A">
        <w:rPr>
          <w:i/>
          <w:iCs/>
        </w:rPr>
        <w:t>Activity diagram</w:t>
      </w:r>
      <w:r>
        <w:t xml:space="preserve"> ini akan menjelaskan seluruh aktifitas yang berlangsung dalam proses hapus artikel yang dapat dilihat pada gambar </w:t>
      </w:r>
      <w:proofErr w:type="gramStart"/>
      <w:r>
        <w:t>…..</w:t>
      </w:r>
      <w:proofErr w:type="gramEnd"/>
      <w:r>
        <w:t xml:space="preserve"> .</w:t>
      </w:r>
    </w:p>
    <w:p w14:paraId="3A00DB25" w14:textId="77777777" w:rsidR="0010522D" w:rsidRDefault="0010522D" w:rsidP="0010522D">
      <w:pPr>
        <w:ind w:left="2192"/>
      </w:pPr>
    </w:p>
    <w:p w14:paraId="4DE3F002" w14:textId="77777777" w:rsidR="0010522D" w:rsidRDefault="0010522D" w:rsidP="0010522D">
      <w:pPr>
        <w:pStyle w:val="ListParagraph"/>
        <w:numPr>
          <w:ilvl w:val="0"/>
          <w:numId w:val="47"/>
        </w:numPr>
        <w:ind w:left="2552"/>
      </w:pPr>
      <w:r>
        <w:t>Update Admin</w:t>
      </w:r>
    </w:p>
    <w:p w14:paraId="3C7B6733" w14:textId="77777777" w:rsidR="0010522D" w:rsidRDefault="0010522D" w:rsidP="0010522D">
      <w:pPr>
        <w:ind w:left="2160" w:firstLine="392"/>
      </w:pPr>
      <w:r w:rsidRPr="00387C1A">
        <w:rPr>
          <w:i/>
          <w:iCs/>
        </w:rPr>
        <w:t>Activity diagram</w:t>
      </w:r>
      <w:r>
        <w:t xml:space="preserve"> ini akan menjelaskan seluruh aktifitas yang berlangsung dalam proses update artikel yang dapat dilihat pada gambar </w:t>
      </w:r>
      <w:proofErr w:type="gramStart"/>
      <w:r>
        <w:t>…..</w:t>
      </w:r>
      <w:proofErr w:type="gramEnd"/>
      <w:r>
        <w:t xml:space="preserve"> .</w:t>
      </w:r>
    </w:p>
    <w:p w14:paraId="6532EDA3" w14:textId="77777777" w:rsidR="0010522D" w:rsidRDefault="0010522D" w:rsidP="0010522D">
      <w:pPr>
        <w:ind w:left="2192"/>
      </w:pPr>
    </w:p>
    <w:p w14:paraId="6DD36572" w14:textId="32574CC0" w:rsidR="0010522D" w:rsidRDefault="0010522D" w:rsidP="0010522D">
      <w:pPr>
        <w:pStyle w:val="ListParagraph"/>
        <w:numPr>
          <w:ilvl w:val="0"/>
          <w:numId w:val="47"/>
        </w:numPr>
        <w:ind w:left="2552"/>
      </w:pPr>
      <w:r>
        <w:t xml:space="preserve">Lihat </w:t>
      </w:r>
      <w:r>
        <w:t xml:space="preserve">Shop &amp; Merch </w:t>
      </w:r>
    </w:p>
    <w:p w14:paraId="61E7C172" w14:textId="4D743703" w:rsidR="0010522D" w:rsidRDefault="0010522D" w:rsidP="0010522D">
      <w:pPr>
        <w:ind w:left="2160" w:firstLine="327"/>
      </w:pPr>
      <w:r w:rsidRPr="00387C1A">
        <w:rPr>
          <w:i/>
          <w:iCs/>
        </w:rPr>
        <w:t>Activity diagram</w:t>
      </w:r>
      <w:r>
        <w:t xml:space="preserve"> ini akan menjelaskan seluruh aktifitas yang berlangsung dalam proses lihat </w:t>
      </w:r>
      <w:r w:rsidR="0065645D">
        <w:t xml:space="preserve">shop &amp; merch </w:t>
      </w:r>
      <w:r>
        <w:t xml:space="preserve">yang dapat dilihat pada gambar </w:t>
      </w:r>
      <w:proofErr w:type="gramStart"/>
      <w:r>
        <w:t>…..</w:t>
      </w:r>
      <w:proofErr w:type="gramEnd"/>
      <w:r>
        <w:t xml:space="preserve"> .</w:t>
      </w:r>
    </w:p>
    <w:p w14:paraId="7EECCB57" w14:textId="598BB65E" w:rsidR="0010522D" w:rsidRDefault="00002346" w:rsidP="0010522D">
      <w:pPr>
        <w:tabs>
          <w:tab w:val="left" w:pos="2268"/>
        </w:tabs>
        <w:ind w:left="1843"/>
      </w:pPr>
      <w:r>
        <w:rPr>
          <w:i/>
          <w:iCs/>
        </w:rPr>
        <w:tab/>
      </w:r>
      <w:r>
        <w:rPr>
          <w:i/>
          <w:iCs/>
          <w:noProof/>
        </w:rPr>
        <w:drawing>
          <wp:inline distT="0" distB="0" distL="0" distR="0" wp14:anchorId="5FE027FC" wp14:editId="4FC2474C">
            <wp:extent cx="3083477" cy="2640206"/>
            <wp:effectExtent l="0" t="0" r="3175" b="8255"/>
            <wp:docPr id="226" name="Picture 2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Diagram&#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101355" cy="2655514"/>
                    </a:xfrm>
                    <a:prstGeom prst="rect">
                      <a:avLst/>
                    </a:prstGeom>
                  </pic:spPr>
                </pic:pic>
              </a:graphicData>
            </a:graphic>
          </wp:inline>
        </w:drawing>
      </w:r>
    </w:p>
    <w:p w14:paraId="769B729D" w14:textId="55CC08EC" w:rsidR="004E4930" w:rsidRDefault="004E4930" w:rsidP="004E4930">
      <w:pPr>
        <w:pStyle w:val="ListParagraph"/>
        <w:numPr>
          <w:ilvl w:val="0"/>
          <w:numId w:val="72"/>
        </w:numPr>
        <w:tabs>
          <w:tab w:val="left" w:pos="2268"/>
        </w:tabs>
        <w:ind w:hanging="578"/>
      </w:pPr>
      <w:r>
        <w:lastRenderedPageBreak/>
        <w:t xml:space="preserve">Activity Kelola Data Profil </w:t>
      </w:r>
    </w:p>
    <w:p w14:paraId="672E1E97" w14:textId="77777777" w:rsidR="0065645D" w:rsidRDefault="0065645D" w:rsidP="0065645D">
      <w:pPr>
        <w:pStyle w:val="ListParagraph"/>
        <w:numPr>
          <w:ilvl w:val="0"/>
          <w:numId w:val="47"/>
        </w:numPr>
        <w:ind w:left="2552"/>
      </w:pPr>
      <w:r>
        <w:t>Tambah Artikel</w:t>
      </w:r>
    </w:p>
    <w:p w14:paraId="6F586F14" w14:textId="77777777" w:rsidR="0065645D" w:rsidRDefault="0065645D" w:rsidP="0065645D">
      <w:pPr>
        <w:ind w:left="2160" w:firstLine="392"/>
      </w:pPr>
      <w:r w:rsidRPr="00387C1A">
        <w:rPr>
          <w:i/>
          <w:iCs/>
        </w:rPr>
        <w:t>Activity diagram</w:t>
      </w:r>
      <w:r>
        <w:t xml:space="preserve"> ini akan menjelaskan seluruh aktifitas yang berlangsung dalam proses tambah artikel yang dapat dilihat pada gambar </w:t>
      </w:r>
      <w:proofErr w:type="gramStart"/>
      <w:r>
        <w:t>…..</w:t>
      </w:r>
      <w:proofErr w:type="gramEnd"/>
      <w:r>
        <w:t xml:space="preserve"> .</w:t>
      </w:r>
    </w:p>
    <w:p w14:paraId="2EAA4582" w14:textId="77777777" w:rsidR="0065645D" w:rsidRDefault="0065645D" w:rsidP="0065645D">
      <w:pPr>
        <w:ind w:left="2192"/>
      </w:pPr>
    </w:p>
    <w:p w14:paraId="55394DCA" w14:textId="77777777" w:rsidR="0065645D" w:rsidRDefault="0065645D" w:rsidP="0065645D">
      <w:pPr>
        <w:pStyle w:val="ListParagraph"/>
        <w:numPr>
          <w:ilvl w:val="0"/>
          <w:numId w:val="47"/>
        </w:numPr>
        <w:ind w:left="2552"/>
      </w:pPr>
      <w:r>
        <w:t>Hapus Artikel</w:t>
      </w:r>
    </w:p>
    <w:p w14:paraId="126A15C1" w14:textId="77777777" w:rsidR="0065645D" w:rsidRDefault="0065645D" w:rsidP="0065645D">
      <w:pPr>
        <w:ind w:left="2160" w:firstLine="392"/>
      </w:pPr>
      <w:r w:rsidRPr="00387C1A">
        <w:rPr>
          <w:i/>
          <w:iCs/>
        </w:rPr>
        <w:t>Activity diagram</w:t>
      </w:r>
      <w:r>
        <w:t xml:space="preserve"> ini akan menjelaskan seluruh aktifitas yang berlangsung dalam proses hapus artikel yang dapat dilihat pada gambar </w:t>
      </w:r>
      <w:proofErr w:type="gramStart"/>
      <w:r>
        <w:t>…..</w:t>
      </w:r>
      <w:proofErr w:type="gramEnd"/>
      <w:r>
        <w:t xml:space="preserve"> .</w:t>
      </w:r>
    </w:p>
    <w:p w14:paraId="0AD138A6" w14:textId="77777777" w:rsidR="0065645D" w:rsidRDefault="0065645D" w:rsidP="0065645D">
      <w:pPr>
        <w:ind w:left="2192"/>
      </w:pPr>
    </w:p>
    <w:p w14:paraId="1777003D" w14:textId="77777777" w:rsidR="0065645D" w:rsidRDefault="0065645D" w:rsidP="0065645D">
      <w:pPr>
        <w:pStyle w:val="ListParagraph"/>
        <w:numPr>
          <w:ilvl w:val="0"/>
          <w:numId w:val="47"/>
        </w:numPr>
        <w:ind w:left="2552"/>
      </w:pPr>
      <w:r>
        <w:t>Update Admin</w:t>
      </w:r>
    </w:p>
    <w:p w14:paraId="4B50E606" w14:textId="77777777" w:rsidR="0065645D" w:rsidRDefault="0065645D" w:rsidP="0065645D">
      <w:pPr>
        <w:ind w:left="2160" w:firstLine="392"/>
      </w:pPr>
      <w:r w:rsidRPr="00387C1A">
        <w:rPr>
          <w:i/>
          <w:iCs/>
        </w:rPr>
        <w:t>Activity diagram</w:t>
      </w:r>
      <w:r>
        <w:t xml:space="preserve"> ini akan menjelaskan seluruh aktifitas yang berlangsung dalam proses update artikel yang dapat dilihat pada gambar </w:t>
      </w:r>
      <w:proofErr w:type="gramStart"/>
      <w:r>
        <w:t>…..</w:t>
      </w:r>
      <w:proofErr w:type="gramEnd"/>
      <w:r>
        <w:t xml:space="preserve"> .</w:t>
      </w:r>
    </w:p>
    <w:p w14:paraId="7995410E" w14:textId="77777777" w:rsidR="0065645D" w:rsidRDefault="0065645D" w:rsidP="0065645D">
      <w:pPr>
        <w:ind w:left="2192"/>
      </w:pPr>
    </w:p>
    <w:p w14:paraId="6DED9DDC" w14:textId="1464CC3C" w:rsidR="0065645D" w:rsidRDefault="0065645D" w:rsidP="0065645D">
      <w:pPr>
        <w:pStyle w:val="ListParagraph"/>
        <w:numPr>
          <w:ilvl w:val="0"/>
          <w:numId w:val="47"/>
        </w:numPr>
        <w:ind w:left="2552"/>
      </w:pPr>
      <w:r>
        <w:t xml:space="preserve">Lihat </w:t>
      </w:r>
      <w:r>
        <w:t>Profil</w:t>
      </w:r>
    </w:p>
    <w:p w14:paraId="4FCDF0CA" w14:textId="241E2DFB" w:rsidR="0065645D" w:rsidRDefault="0065645D" w:rsidP="0065645D">
      <w:pPr>
        <w:ind w:left="2160" w:firstLine="327"/>
      </w:pPr>
      <w:r w:rsidRPr="00387C1A">
        <w:rPr>
          <w:i/>
          <w:iCs/>
        </w:rPr>
        <w:t>Activity diagram</w:t>
      </w:r>
      <w:r>
        <w:t xml:space="preserve"> ini akan menjelaskan seluruh aktifitas yang berlangsung dalam proses lihat </w:t>
      </w:r>
      <w:r w:rsidR="009153A8">
        <w:t xml:space="preserve">profil </w:t>
      </w:r>
      <w:r>
        <w:t xml:space="preserve">yang dapat dilihat pada gambar </w:t>
      </w:r>
      <w:proofErr w:type="gramStart"/>
      <w:r>
        <w:t>…..</w:t>
      </w:r>
      <w:proofErr w:type="gramEnd"/>
      <w:r>
        <w:t xml:space="preserve"> .</w:t>
      </w:r>
    </w:p>
    <w:p w14:paraId="2A9B5691" w14:textId="3C4C0396" w:rsidR="0065645D" w:rsidRPr="00FC5647" w:rsidRDefault="0065645D" w:rsidP="0065645D">
      <w:r>
        <w:rPr>
          <w:i/>
          <w:iCs/>
        </w:rPr>
        <w:tab/>
      </w:r>
      <w:r>
        <w:rPr>
          <w:i/>
          <w:iCs/>
        </w:rPr>
        <w:tab/>
      </w:r>
      <w:r>
        <w:rPr>
          <w:i/>
          <w:iCs/>
        </w:rPr>
        <w:tab/>
      </w:r>
    </w:p>
    <w:p w14:paraId="0F7F27D2" w14:textId="77777777" w:rsidR="0065645D" w:rsidRDefault="0065645D" w:rsidP="0065645D">
      <w:pPr>
        <w:tabs>
          <w:tab w:val="left" w:pos="2268"/>
        </w:tabs>
        <w:ind w:left="1843"/>
      </w:pPr>
    </w:p>
    <w:p w14:paraId="5FB60EF8" w14:textId="605896D8" w:rsidR="004E4930" w:rsidRDefault="004E4930" w:rsidP="004E4930">
      <w:pPr>
        <w:pStyle w:val="ListParagraph"/>
        <w:numPr>
          <w:ilvl w:val="0"/>
          <w:numId w:val="72"/>
        </w:numPr>
        <w:tabs>
          <w:tab w:val="left" w:pos="2268"/>
        </w:tabs>
        <w:ind w:hanging="578"/>
      </w:pPr>
      <w:r>
        <w:t>Activity Kelola Portofolio</w:t>
      </w:r>
      <w:bookmarkStart w:id="123" w:name="_Hlk83687643"/>
    </w:p>
    <w:p w14:paraId="0A289BD0" w14:textId="77777777" w:rsidR="005B4CDF" w:rsidRDefault="005B4CDF" w:rsidP="005B4CDF">
      <w:pPr>
        <w:pStyle w:val="ListParagraph"/>
        <w:numPr>
          <w:ilvl w:val="0"/>
          <w:numId w:val="47"/>
        </w:numPr>
        <w:ind w:left="2552"/>
      </w:pPr>
      <w:r>
        <w:t xml:space="preserve">Tambah Admin </w:t>
      </w:r>
    </w:p>
    <w:p w14:paraId="52EE4005" w14:textId="77777777" w:rsidR="005B4CDF" w:rsidRDefault="005B4CDF" w:rsidP="005B4CDF">
      <w:pPr>
        <w:ind w:left="2160" w:firstLine="392"/>
      </w:pPr>
      <w:r w:rsidRPr="00387C1A">
        <w:rPr>
          <w:i/>
          <w:iCs/>
        </w:rPr>
        <w:t>Activity diagram</w:t>
      </w:r>
      <w:r>
        <w:t xml:space="preserve"> ini akan menjelaskan seluruh aktifitas yang berlangsung dalam proses tambah admin yang dapat dilihat pada gambar </w:t>
      </w:r>
      <w:proofErr w:type="gramStart"/>
      <w:r>
        <w:t>…..</w:t>
      </w:r>
      <w:proofErr w:type="gramEnd"/>
      <w:r>
        <w:t xml:space="preserve"> .</w:t>
      </w:r>
    </w:p>
    <w:p w14:paraId="191AE845" w14:textId="702C5971" w:rsidR="005B4CDF" w:rsidRDefault="005B4CDF" w:rsidP="005B4CDF">
      <w:pPr>
        <w:ind w:left="2192"/>
      </w:pPr>
    </w:p>
    <w:p w14:paraId="384D5A7C" w14:textId="77777777" w:rsidR="005B4CDF" w:rsidRDefault="005B4CDF" w:rsidP="005B4CDF">
      <w:pPr>
        <w:pStyle w:val="ListParagraph"/>
        <w:numPr>
          <w:ilvl w:val="0"/>
          <w:numId w:val="47"/>
        </w:numPr>
        <w:ind w:left="2552"/>
      </w:pPr>
      <w:r>
        <w:t>Hapus Admin</w:t>
      </w:r>
    </w:p>
    <w:p w14:paraId="0A952277" w14:textId="77777777" w:rsidR="005B4CDF" w:rsidRDefault="005B4CDF" w:rsidP="005B4CDF">
      <w:pPr>
        <w:ind w:left="2160" w:firstLine="392"/>
      </w:pPr>
      <w:r w:rsidRPr="00387C1A">
        <w:rPr>
          <w:i/>
          <w:iCs/>
        </w:rPr>
        <w:lastRenderedPageBreak/>
        <w:t>Activity diagram</w:t>
      </w:r>
      <w:r>
        <w:t xml:space="preserve"> ini akan menjelaskan seluruh aktifitas yang berlangsung dalam proses hapus data admin yang dapat dilihat pada gambar </w:t>
      </w:r>
      <w:proofErr w:type="gramStart"/>
      <w:r>
        <w:t>…..</w:t>
      </w:r>
      <w:proofErr w:type="gramEnd"/>
      <w:r>
        <w:t xml:space="preserve"> .</w:t>
      </w:r>
    </w:p>
    <w:p w14:paraId="1657D36C" w14:textId="707047FF" w:rsidR="005B4CDF" w:rsidRDefault="005B4CDF" w:rsidP="005B4CDF">
      <w:pPr>
        <w:ind w:left="2192"/>
      </w:pPr>
    </w:p>
    <w:p w14:paraId="4256A5CF" w14:textId="77777777" w:rsidR="005B4CDF" w:rsidRDefault="005B4CDF" w:rsidP="005B4CDF">
      <w:pPr>
        <w:pStyle w:val="ListParagraph"/>
        <w:numPr>
          <w:ilvl w:val="0"/>
          <w:numId w:val="47"/>
        </w:numPr>
        <w:ind w:left="2552"/>
      </w:pPr>
      <w:r>
        <w:t>Update Admin</w:t>
      </w:r>
    </w:p>
    <w:p w14:paraId="1123CC4C" w14:textId="77777777" w:rsidR="005B4CDF" w:rsidRDefault="005B4CDF" w:rsidP="005B4CDF">
      <w:pPr>
        <w:ind w:left="2160" w:firstLine="392"/>
      </w:pPr>
      <w:r w:rsidRPr="00387C1A">
        <w:rPr>
          <w:i/>
          <w:iCs/>
        </w:rPr>
        <w:t>Activity diagram</w:t>
      </w:r>
      <w:r>
        <w:t xml:space="preserve"> ini akan menjelaskan seluruh aktifitas yang berlangsung dalam proses update data admin yang dapat dilihat pada gambar </w:t>
      </w:r>
      <w:proofErr w:type="gramStart"/>
      <w:r>
        <w:t>…..</w:t>
      </w:r>
      <w:proofErr w:type="gramEnd"/>
      <w:r>
        <w:t xml:space="preserve"> .</w:t>
      </w:r>
    </w:p>
    <w:p w14:paraId="256127C6" w14:textId="1E86FCE5" w:rsidR="005B4CDF" w:rsidRDefault="005B4CDF" w:rsidP="005B4CDF">
      <w:pPr>
        <w:ind w:left="2192"/>
      </w:pPr>
    </w:p>
    <w:p w14:paraId="1B3F9832" w14:textId="57ACE734" w:rsidR="005B4CDF" w:rsidRDefault="005B4CDF" w:rsidP="005B4CDF">
      <w:pPr>
        <w:pStyle w:val="ListParagraph"/>
        <w:numPr>
          <w:ilvl w:val="0"/>
          <w:numId w:val="47"/>
        </w:numPr>
        <w:ind w:left="2552"/>
      </w:pPr>
      <w:r>
        <w:t xml:space="preserve">Lihat </w:t>
      </w:r>
      <w:r w:rsidR="00A26794">
        <w:t>Portofolio</w:t>
      </w:r>
    </w:p>
    <w:p w14:paraId="71BE71A8" w14:textId="00B638E6" w:rsidR="005B4CDF" w:rsidRDefault="005B4CDF" w:rsidP="005B4CDF">
      <w:pPr>
        <w:ind w:left="2160" w:firstLine="327"/>
      </w:pPr>
      <w:r w:rsidRPr="00387C1A">
        <w:rPr>
          <w:i/>
          <w:iCs/>
        </w:rPr>
        <w:t>Activity diagram</w:t>
      </w:r>
      <w:r>
        <w:t xml:space="preserve"> ini akan menjelaskan seluruh aktifitas yang berlangsung dalam proses lihat </w:t>
      </w:r>
      <w:r w:rsidR="00A26794">
        <w:t>portofolio</w:t>
      </w:r>
      <w:r>
        <w:t xml:space="preserve"> yang dapat dilihat pada gambar </w:t>
      </w:r>
      <w:proofErr w:type="gramStart"/>
      <w:r>
        <w:t>…..</w:t>
      </w:r>
      <w:proofErr w:type="gramEnd"/>
      <w:r>
        <w:t xml:space="preserve"> .</w:t>
      </w:r>
    </w:p>
    <w:bookmarkEnd w:id="123"/>
    <w:p w14:paraId="3049666A" w14:textId="77777777" w:rsidR="00387C1A" w:rsidRPr="00DB6926" w:rsidRDefault="00387C1A" w:rsidP="00D5095F"/>
    <w:p w14:paraId="320ED093" w14:textId="66D57BD5" w:rsidR="000A1820" w:rsidRDefault="000A1820" w:rsidP="00760908">
      <w:pPr>
        <w:pStyle w:val="ListParagraph"/>
        <w:numPr>
          <w:ilvl w:val="0"/>
          <w:numId w:val="43"/>
        </w:numPr>
        <w:ind w:left="2552" w:hanging="284"/>
        <w:outlineLvl w:val="2"/>
        <w:rPr>
          <w:b/>
          <w:bCs/>
        </w:rPr>
      </w:pPr>
      <w:r>
        <w:rPr>
          <w:b/>
          <w:bCs/>
        </w:rPr>
        <w:t xml:space="preserve">Class Diagram </w:t>
      </w:r>
    </w:p>
    <w:p w14:paraId="26FC97D0" w14:textId="3162D4D7" w:rsidR="000A1820" w:rsidRDefault="000A1820" w:rsidP="00760908">
      <w:pPr>
        <w:pStyle w:val="ListParagraph"/>
        <w:numPr>
          <w:ilvl w:val="0"/>
          <w:numId w:val="43"/>
        </w:numPr>
        <w:ind w:left="2552" w:hanging="284"/>
        <w:outlineLvl w:val="2"/>
        <w:rPr>
          <w:b/>
          <w:bCs/>
        </w:rPr>
      </w:pPr>
      <w:r>
        <w:rPr>
          <w:b/>
          <w:bCs/>
        </w:rPr>
        <w:t xml:space="preserve">Sequence Diagram </w:t>
      </w:r>
    </w:p>
    <w:p w14:paraId="378C0802" w14:textId="6D91F6F9" w:rsidR="000A1820" w:rsidRPr="00E22049" w:rsidRDefault="000A1820" w:rsidP="00760908">
      <w:pPr>
        <w:pStyle w:val="ListParagraph"/>
        <w:numPr>
          <w:ilvl w:val="0"/>
          <w:numId w:val="43"/>
        </w:numPr>
        <w:ind w:left="2552" w:hanging="284"/>
        <w:outlineLvl w:val="2"/>
        <w:rPr>
          <w:b/>
          <w:bCs/>
        </w:rPr>
      </w:pPr>
      <w:r>
        <w:rPr>
          <w:b/>
          <w:bCs/>
        </w:rPr>
        <w:t xml:space="preserve">Perancangan Basis Data </w:t>
      </w:r>
    </w:p>
    <w:p w14:paraId="52CC5DCC" w14:textId="59848CDF" w:rsidR="009E4BA7" w:rsidRPr="009E4BA7" w:rsidRDefault="009E4BA7" w:rsidP="00760908">
      <w:pPr>
        <w:pStyle w:val="ListParagraph"/>
        <w:numPr>
          <w:ilvl w:val="1"/>
          <w:numId w:val="30"/>
        </w:numPr>
        <w:outlineLvl w:val="2"/>
        <w:rPr>
          <w:b/>
          <w:bCs/>
        </w:rPr>
      </w:pPr>
      <w:r w:rsidRPr="009E4BA7">
        <w:rPr>
          <w:b/>
          <w:bCs/>
        </w:rPr>
        <w:t xml:space="preserve">Feedbacks and Suggestions </w:t>
      </w:r>
    </w:p>
    <w:p w14:paraId="30178A7B" w14:textId="334521E4" w:rsidR="009E4BA7" w:rsidRPr="009E4BA7" w:rsidRDefault="009E4BA7" w:rsidP="00760908">
      <w:pPr>
        <w:pStyle w:val="ListParagraph"/>
        <w:numPr>
          <w:ilvl w:val="1"/>
          <w:numId w:val="30"/>
        </w:numPr>
        <w:outlineLvl w:val="2"/>
        <w:rPr>
          <w:b/>
          <w:bCs/>
        </w:rPr>
      </w:pPr>
      <w:r w:rsidRPr="009E4BA7">
        <w:rPr>
          <w:b/>
          <w:bCs/>
        </w:rPr>
        <w:t>Penentuan Product Backlog Baru</w:t>
      </w:r>
    </w:p>
    <w:p w14:paraId="3658EAF4" w14:textId="628E9168" w:rsidR="009E4BA7" w:rsidRDefault="001C5243" w:rsidP="00760908">
      <w:pPr>
        <w:pStyle w:val="ListParagraph"/>
        <w:numPr>
          <w:ilvl w:val="0"/>
          <w:numId w:val="42"/>
        </w:numPr>
        <w:outlineLvl w:val="2"/>
        <w:rPr>
          <w:b/>
          <w:bCs/>
        </w:rPr>
      </w:pPr>
      <w:r>
        <w:rPr>
          <w:b/>
          <w:bCs/>
        </w:rPr>
        <w:t>Sprint Retrospective</w:t>
      </w:r>
    </w:p>
    <w:p w14:paraId="126D2A56" w14:textId="12D0B76B" w:rsidR="009E4BA7" w:rsidRDefault="009E4BA7" w:rsidP="00760908">
      <w:pPr>
        <w:pStyle w:val="ListParagraph"/>
        <w:numPr>
          <w:ilvl w:val="0"/>
          <w:numId w:val="41"/>
        </w:numPr>
        <w:rPr>
          <w:b/>
          <w:bCs/>
        </w:rPr>
      </w:pPr>
      <w:r>
        <w:rPr>
          <w:b/>
          <w:bCs/>
        </w:rPr>
        <w:t>Evaluasi Tim</w:t>
      </w:r>
    </w:p>
    <w:p w14:paraId="3FA05D36" w14:textId="27A75DE2" w:rsidR="009E4BA7" w:rsidRDefault="009E4BA7" w:rsidP="00760908">
      <w:pPr>
        <w:pStyle w:val="ListParagraph"/>
        <w:numPr>
          <w:ilvl w:val="0"/>
          <w:numId w:val="41"/>
        </w:numPr>
        <w:rPr>
          <w:b/>
          <w:bCs/>
        </w:rPr>
      </w:pPr>
      <w:r>
        <w:rPr>
          <w:b/>
          <w:bCs/>
        </w:rPr>
        <w:t xml:space="preserve">Evaluasi Proses  </w:t>
      </w:r>
    </w:p>
    <w:p w14:paraId="35C6D98B" w14:textId="0FED810D" w:rsidR="009E4BA7" w:rsidRPr="009E4BA7" w:rsidRDefault="009E4BA7" w:rsidP="00760908">
      <w:pPr>
        <w:pStyle w:val="ListParagraph"/>
        <w:numPr>
          <w:ilvl w:val="0"/>
          <w:numId w:val="41"/>
        </w:numPr>
        <w:rPr>
          <w:b/>
          <w:bCs/>
        </w:rPr>
      </w:pPr>
      <w:r>
        <w:rPr>
          <w:b/>
          <w:bCs/>
        </w:rPr>
        <w:t>Evaluasi Tools</w:t>
      </w:r>
    </w:p>
    <w:p w14:paraId="3DC1C5E3" w14:textId="685F5268" w:rsidR="00400830" w:rsidRDefault="00400830" w:rsidP="00760908">
      <w:pPr>
        <w:pStyle w:val="ListParagraph"/>
        <w:numPr>
          <w:ilvl w:val="0"/>
          <w:numId w:val="6"/>
        </w:numPr>
        <w:ind w:left="567" w:hanging="709"/>
        <w:outlineLvl w:val="2"/>
        <w:rPr>
          <w:b/>
          <w:bCs/>
        </w:rPr>
      </w:pPr>
      <w:bookmarkStart w:id="124" w:name="_Toc83383291"/>
      <w:r>
        <w:rPr>
          <w:b/>
          <w:bCs/>
        </w:rPr>
        <w:t>Sprint 2</w:t>
      </w:r>
      <w:bookmarkEnd w:id="124"/>
    </w:p>
    <w:p w14:paraId="4DD15A79" w14:textId="77777777" w:rsidR="00400830" w:rsidRDefault="00400830" w:rsidP="00760908">
      <w:pPr>
        <w:pStyle w:val="ListParagraph"/>
        <w:numPr>
          <w:ilvl w:val="0"/>
          <w:numId w:val="34"/>
        </w:numPr>
        <w:outlineLvl w:val="2"/>
        <w:rPr>
          <w:b/>
          <w:bCs/>
        </w:rPr>
      </w:pPr>
      <w:bookmarkStart w:id="125" w:name="_Toc83383292"/>
      <w:r>
        <w:rPr>
          <w:b/>
          <w:bCs/>
        </w:rPr>
        <w:t>Sprint Planning</w:t>
      </w:r>
      <w:bookmarkEnd w:id="125"/>
      <w:r>
        <w:rPr>
          <w:b/>
          <w:bCs/>
        </w:rPr>
        <w:t xml:space="preserve"> </w:t>
      </w:r>
    </w:p>
    <w:p w14:paraId="7388B8F5" w14:textId="77777777" w:rsidR="00400830" w:rsidRPr="00D5768C" w:rsidRDefault="00400830" w:rsidP="00760908">
      <w:pPr>
        <w:pStyle w:val="ListParagraph"/>
        <w:numPr>
          <w:ilvl w:val="0"/>
          <w:numId w:val="31"/>
        </w:numPr>
      </w:pPr>
      <w:r w:rsidRPr="00D5768C">
        <w:t>Penentuan Sprint Goal</w:t>
      </w:r>
    </w:p>
    <w:p w14:paraId="5F2C8983" w14:textId="77777777" w:rsidR="00400830" w:rsidRPr="00D5768C" w:rsidRDefault="00400830" w:rsidP="00760908">
      <w:pPr>
        <w:pStyle w:val="ListParagraph"/>
        <w:numPr>
          <w:ilvl w:val="0"/>
          <w:numId w:val="31"/>
        </w:numPr>
      </w:pPr>
      <w:r w:rsidRPr="00D5768C">
        <w:t xml:space="preserve">Penentuan Sprint Planning </w:t>
      </w:r>
    </w:p>
    <w:p w14:paraId="4AA43FD4" w14:textId="77777777" w:rsidR="00400830" w:rsidRPr="00D5768C" w:rsidRDefault="00400830" w:rsidP="00760908">
      <w:pPr>
        <w:pStyle w:val="ListParagraph"/>
        <w:numPr>
          <w:ilvl w:val="0"/>
          <w:numId w:val="31"/>
        </w:numPr>
      </w:pPr>
      <w:r w:rsidRPr="00D5768C">
        <w:t xml:space="preserve">Penentuan Definition of Done </w:t>
      </w:r>
    </w:p>
    <w:p w14:paraId="1A318EAC" w14:textId="77777777" w:rsidR="00400830" w:rsidRDefault="00400830" w:rsidP="00760908">
      <w:pPr>
        <w:pStyle w:val="ListParagraph"/>
        <w:numPr>
          <w:ilvl w:val="0"/>
          <w:numId w:val="34"/>
        </w:numPr>
        <w:outlineLvl w:val="2"/>
        <w:rPr>
          <w:b/>
          <w:bCs/>
        </w:rPr>
      </w:pPr>
      <w:bookmarkStart w:id="126" w:name="_Toc83383293"/>
      <w:r>
        <w:rPr>
          <w:b/>
          <w:bCs/>
        </w:rPr>
        <w:t>Daily Scrum</w:t>
      </w:r>
      <w:bookmarkEnd w:id="126"/>
      <w:r>
        <w:rPr>
          <w:b/>
          <w:bCs/>
        </w:rPr>
        <w:t xml:space="preserve"> </w:t>
      </w:r>
    </w:p>
    <w:p w14:paraId="7A3B0A1D" w14:textId="77777777" w:rsidR="00400830" w:rsidRPr="00D5768C" w:rsidRDefault="00400830" w:rsidP="00760908">
      <w:pPr>
        <w:pStyle w:val="ListParagraph"/>
        <w:numPr>
          <w:ilvl w:val="0"/>
          <w:numId w:val="37"/>
        </w:numPr>
      </w:pPr>
      <w:r w:rsidRPr="00D5768C">
        <w:t>Day 1</w:t>
      </w:r>
    </w:p>
    <w:p w14:paraId="45FFEC20" w14:textId="77777777" w:rsidR="00400830" w:rsidRPr="00D5768C" w:rsidRDefault="00400830" w:rsidP="00760908">
      <w:pPr>
        <w:pStyle w:val="ListParagraph"/>
        <w:numPr>
          <w:ilvl w:val="0"/>
          <w:numId w:val="37"/>
        </w:numPr>
      </w:pPr>
      <w:r w:rsidRPr="00D5768C">
        <w:t xml:space="preserve">Day 2 </w:t>
      </w:r>
    </w:p>
    <w:p w14:paraId="06126F8E" w14:textId="77777777" w:rsidR="00400830" w:rsidRPr="00D5768C" w:rsidRDefault="00400830" w:rsidP="00760908">
      <w:pPr>
        <w:pStyle w:val="ListParagraph"/>
        <w:numPr>
          <w:ilvl w:val="0"/>
          <w:numId w:val="37"/>
        </w:numPr>
      </w:pPr>
      <w:r w:rsidRPr="00D5768C">
        <w:lastRenderedPageBreak/>
        <w:t xml:space="preserve">Day 3 </w:t>
      </w:r>
    </w:p>
    <w:p w14:paraId="0C4E4B98" w14:textId="77777777" w:rsidR="00400830" w:rsidRPr="00D5768C" w:rsidRDefault="00400830" w:rsidP="00760908">
      <w:pPr>
        <w:pStyle w:val="ListParagraph"/>
        <w:numPr>
          <w:ilvl w:val="0"/>
          <w:numId w:val="37"/>
        </w:numPr>
      </w:pPr>
      <w:r w:rsidRPr="00D5768C">
        <w:t xml:space="preserve">Day 4 </w:t>
      </w:r>
    </w:p>
    <w:p w14:paraId="32B6B1C1" w14:textId="77777777" w:rsidR="00400830" w:rsidRPr="00D5768C" w:rsidRDefault="00400830" w:rsidP="00760908">
      <w:pPr>
        <w:pStyle w:val="ListParagraph"/>
        <w:numPr>
          <w:ilvl w:val="0"/>
          <w:numId w:val="37"/>
        </w:numPr>
      </w:pPr>
      <w:r w:rsidRPr="00D5768C">
        <w:t xml:space="preserve">Day 5 </w:t>
      </w:r>
    </w:p>
    <w:p w14:paraId="25CE010C" w14:textId="77777777" w:rsidR="00400830" w:rsidRPr="00D5768C" w:rsidRDefault="00400830" w:rsidP="00760908">
      <w:pPr>
        <w:pStyle w:val="ListParagraph"/>
        <w:numPr>
          <w:ilvl w:val="0"/>
          <w:numId w:val="37"/>
        </w:numPr>
      </w:pPr>
      <w:r w:rsidRPr="00D5768C">
        <w:t xml:space="preserve">Day 6 </w:t>
      </w:r>
    </w:p>
    <w:p w14:paraId="6B0AEB38" w14:textId="77777777" w:rsidR="00400830" w:rsidRPr="00D5768C" w:rsidRDefault="00400830" w:rsidP="00760908">
      <w:pPr>
        <w:pStyle w:val="ListParagraph"/>
        <w:numPr>
          <w:ilvl w:val="0"/>
          <w:numId w:val="37"/>
        </w:numPr>
      </w:pPr>
      <w:r w:rsidRPr="00D5768C">
        <w:t xml:space="preserve">Day 7 </w:t>
      </w:r>
    </w:p>
    <w:p w14:paraId="1CEEB696" w14:textId="77777777" w:rsidR="00400830" w:rsidRPr="00D5768C" w:rsidRDefault="00400830" w:rsidP="00760908">
      <w:pPr>
        <w:pStyle w:val="ListParagraph"/>
        <w:numPr>
          <w:ilvl w:val="0"/>
          <w:numId w:val="37"/>
        </w:numPr>
      </w:pPr>
      <w:r w:rsidRPr="00D5768C">
        <w:t xml:space="preserve">Day 8 </w:t>
      </w:r>
    </w:p>
    <w:p w14:paraId="0CDF5A0F" w14:textId="77777777" w:rsidR="00400830" w:rsidRPr="00D5768C" w:rsidRDefault="00400830" w:rsidP="00760908">
      <w:pPr>
        <w:pStyle w:val="ListParagraph"/>
        <w:numPr>
          <w:ilvl w:val="0"/>
          <w:numId w:val="37"/>
        </w:numPr>
      </w:pPr>
      <w:r w:rsidRPr="00D5768C">
        <w:t xml:space="preserve">Day 9 </w:t>
      </w:r>
    </w:p>
    <w:p w14:paraId="6F8EA273" w14:textId="77777777" w:rsidR="00400830" w:rsidRPr="00D5768C" w:rsidRDefault="00400830" w:rsidP="00760908">
      <w:pPr>
        <w:pStyle w:val="ListParagraph"/>
        <w:numPr>
          <w:ilvl w:val="0"/>
          <w:numId w:val="37"/>
        </w:numPr>
      </w:pPr>
      <w:r w:rsidRPr="00D5768C">
        <w:t xml:space="preserve">Day 10 </w:t>
      </w:r>
    </w:p>
    <w:p w14:paraId="4DFB0E09" w14:textId="77777777" w:rsidR="00400830" w:rsidRPr="00D5768C" w:rsidRDefault="00400830" w:rsidP="00760908">
      <w:pPr>
        <w:pStyle w:val="ListParagraph"/>
        <w:numPr>
          <w:ilvl w:val="0"/>
          <w:numId w:val="37"/>
        </w:numPr>
      </w:pPr>
      <w:r w:rsidRPr="00D5768C">
        <w:t xml:space="preserve">Day 11 </w:t>
      </w:r>
    </w:p>
    <w:p w14:paraId="33565DA4" w14:textId="77777777" w:rsidR="00400830" w:rsidRPr="00D5768C" w:rsidRDefault="00400830" w:rsidP="00760908">
      <w:pPr>
        <w:pStyle w:val="ListParagraph"/>
        <w:numPr>
          <w:ilvl w:val="0"/>
          <w:numId w:val="37"/>
        </w:numPr>
      </w:pPr>
      <w:r w:rsidRPr="00D5768C">
        <w:t xml:space="preserve">Day 12 </w:t>
      </w:r>
    </w:p>
    <w:p w14:paraId="13532569" w14:textId="77777777" w:rsidR="00400830" w:rsidRPr="00D5768C" w:rsidRDefault="00400830" w:rsidP="00760908">
      <w:pPr>
        <w:pStyle w:val="ListParagraph"/>
        <w:numPr>
          <w:ilvl w:val="0"/>
          <w:numId w:val="37"/>
        </w:numPr>
      </w:pPr>
      <w:r w:rsidRPr="00D5768C">
        <w:t xml:space="preserve">Day 13 </w:t>
      </w:r>
    </w:p>
    <w:p w14:paraId="77CEF5E6" w14:textId="77777777" w:rsidR="00400830" w:rsidRPr="00D5768C" w:rsidRDefault="00400830" w:rsidP="00760908">
      <w:pPr>
        <w:pStyle w:val="ListParagraph"/>
        <w:numPr>
          <w:ilvl w:val="0"/>
          <w:numId w:val="37"/>
        </w:numPr>
      </w:pPr>
      <w:r w:rsidRPr="00D5768C">
        <w:t xml:space="preserve">Day 14 </w:t>
      </w:r>
    </w:p>
    <w:p w14:paraId="59BC60B4" w14:textId="77777777" w:rsidR="00400830" w:rsidRDefault="00400830" w:rsidP="00760908">
      <w:pPr>
        <w:pStyle w:val="ListParagraph"/>
        <w:numPr>
          <w:ilvl w:val="0"/>
          <w:numId w:val="34"/>
        </w:numPr>
        <w:outlineLvl w:val="2"/>
        <w:rPr>
          <w:b/>
          <w:bCs/>
        </w:rPr>
      </w:pPr>
      <w:bookmarkStart w:id="127" w:name="_Toc83383294"/>
      <w:r>
        <w:rPr>
          <w:b/>
          <w:bCs/>
        </w:rPr>
        <w:t>Sprint Review</w:t>
      </w:r>
      <w:bookmarkEnd w:id="127"/>
      <w:r>
        <w:rPr>
          <w:b/>
          <w:bCs/>
        </w:rPr>
        <w:t xml:space="preserve"> </w:t>
      </w:r>
    </w:p>
    <w:p w14:paraId="2AD6C5D0" w14:textId="77777777" w:rsidR="00400830" w:rsidRPr="00D5768C" w:rsidRDefault="00400830" w:rsidP="00760908">
      <w:pPr>
        <w:pStyle w:val="ListParagraph"/>
        <w:numPr>
          <w:ilvl w:val="0"/>
          <w:numId w:val="32"/>
        </w:numPr>
      </w:pPr>
      <w:r w:rsidRPr="00D5768C">
        <w:t xml:space="preserve">Product Showcase </w:t>
      </w:r>
    </w:p>
    <w:p w14:paraId="0C6F9009" w14:textId="77777777" w:rsidR="00400830" w:rsidRPr="00D5768C" w:rsidRDefault="00400830" w:rsidP="00760908">
      <w:pPr>
        <w:pStyle w:val="ListParagraph"/>
        <w:numPr>
          <w:ilvl w:val="0"/>
          <w:numId w:val="32"/>
        </w:numPr>
      </w:pPr>
      <w:r w:rsidRPr="00D5768C">
        <w:t xml:space="preserve">Feedbacks and Suggestions </w:t>
      </w:r>
    </w:p>
    <w:p w14:paraId="2EF56A15" w14:textId="77777777" w:rsidR="00400830" w:rsidRPr="00D5768C" w:rsidRDefault="00400830" w:rsidP="00760908">
      <w:pPr>
        <w:pStyle w:val="ListParagraph"/>
        <w:numPr>
          <w:ilvl w:val="0"/>
          <w:numId w:val="32"/>
        </w:numPr>
      </w:pPr>
      <w:r w:rsidRPr="00D5768C">
        <w:t xml:space="preserve">Penentuan Product Backlog Baru </w:t>
      </w:r>
    </w:p>
    <w:p w14:paraId="17F3860B" w14:textId="77777777" w:rsidR="00400830" w:rsidRDefault="00400830" w:rsidP="00760908">
      <w:pPr>
        <w:pStyle w:val="ListParagraph"/>
        <w:numPr>
          <w:ilvl w:val="0"/>
          <w:numId w:val="34"/>
        </w:numPr>
        <w:outlineLvl w:val="2"/>
        <w:rPr>
          <w:b/>
          <w:bCs/>
        </w:rPr>
      </w:pPr>
      <w:bookmarkStart w:id="128" w:name="_Toc83383295"/>
      <w:r>
        <w:rPr>
          <w:b/>
          <w:bCs/>
        </w:rPr>
        <w:t>Sprint Retrospective</w:t>
      </w:r>
      <w:bookmarkEnd w:id="128"/>
    </w:p>
    <w:p w14:paraId="746A0260" w14:textId="77777777" w:rsidR="00400830" w:rsidRPr="00D5768C" w:rsidRDefault="00400830" w:rsidP="00760908">
      <w:pPr>
        <w:pStyle w:val="ListParagraph"/>
        <w:numPr>
          <w:ilvl w:val="0"/>
          <w:numId w:val="33"/>
        </w:numPr>
      </w:pPr>
      <w:r w:rsidRPr="00D5768C">
        <w:t xml:space="preserve">Evaluasi Tim </w:t>
      </w:r>
    </w:p>
    <w:p w14:paraId="21EA076D" w14:textId="77777777" w:rsidR="00400830" w:rsidRPr="00D5768C" w:rsidRDefault="00400830" w:rsidP="00760908">
      <w:pPr>
        <w:pStyle w:val="ListParagraph"/>
        <w:numPr>
          <w:ilvl w:val="0"/>
          <w:numId w:val="33"/>
        </w:numPr>
      </w:pPr>
      <w:r w:rsidRPr="00D5768C">
        <w:t xml:space="preserve">Evaluasi Proses </w:t>
      </w:r>
    </w:p>
    <w:p w14:paraId="2A2B9F77" w14:textId="77777777" w:rsidR="00400830" w:rsidRPr="00D5768C" w:rsidRDefault="00400830" w:rsidP="00760908">
      <w:pPr>
        <w:pStyle w:val="ListParagraph"/>
        <w:numPr>
          <w:ilvl w:val="0"/>
          <w:numId w:val="33"/>
        </w:numPr>
      </w:pPr>
      <w:r w:rsidRPr="00D5768C">
        <w:t>Evaluasi Tools</w:t>
      </w:r>
    </w:p>
    <w:p w14:paraId="26927425" w14:textId="322582F4" w:rsidR="00400830" w:rsidRPr="00400830" w:rsidRDefault="00400830" w:rsidP="00760908">
      <w:pPr>
        <w:numPr>
          <w:ilvl w:val="0"/>
          <w:numId w:val="6"/>
        </w:numPr>
        <w:ind w:left="567" w:hanging="709"/>
        <w:contextualSpacing/>
        <w:outlineLvl w:val="2"/>
        <w:rPr>
          <w:b/>
          <w:bCs/>
        </w:rPr>
      </w:pPr>
      <w:bookmarkStart w:id="129" w:name="_Toc83383296"/>
      <w:r w:rsidRPr="00400830">
        <w:rPr>
          <w:b/>
          <w:bCs/>
        </w:rPr>
        <w:t xml:space="preserve">Sprint </w:t>
      </w:r>
      <w:r>
        <w:rPr>
          <w:b/>
          <w:bCs/>
        </w:rPr>
        <w:t>3</w:t>
      </w:r>
      <w:bookmarkEnd w:id="129"/>
    </w:p>
    <w:p w14:paraId="5B7E708E" w14:textId="77777777" w:rsidR="00400830" w:rsidRPr="00400830" w:rsidRDefault="00400830" w:rsidP="00760908">
      <w:pPr>
        <w:numPr>
          <w:ilvl w:val="0"/>
          <w:numId w:val="35"/>
        </w:numPr>
        <w:contextualSpacing/>
        <w:outlineLvl w:val="2"/>
        <w:rPr>
          <w:b/>
          <w:bCs/>
        </w:rPr>
      </w:pPr>
      <w:bookmarkStart w:id="130" w:name="_Toc83383297"/>
      <w:r w:rsidRPr="00400830">
        <w:rPr>
          <w:b/>
          <w:bCs/>
        </w:rPr>
        <w:t>Sprint Planning</w:t>
      </w:r>
      <w:bookmarkEnd w:id="130"/>
      <w:r w:rsidRPr="00400830">
        <w:rPr>
          <w:b/>
          <w:bCs/>
        </w:rPr>
        <w:t xml:space="preserve"> </w:t>
      </w:r>
    </w:p>
    <w:p w14:paraId="1CB0CB82" w14:textId="77777777" w:rsidR="00400830" w:rsidRPr="00400830" w:rsidRDefault="00400830" w:rsidP="00760908">
      <w:pPr>
        <w:numPr>
          <w:ilvl w:val="0"/>
          <w:numId w:val="31"/>
        </w:numPr>
        <w:contextualSpacing/>
      </w:pPr>
      <w:r w:rsidRPr="00400830">
        <w:t>Penentuan Sprint Goal</w:t>
      </w:r>
    </w:p>
    <w:p w14:paraId="457BFE7C" w14:textId="77777777" w:rsidR="00400830" w:rsidRPr="00400830" w:rsidRDefault="00400830" w:rsidP="00760908">
      <w:pPr>
        <w:numPr>
          <w:ilvl w:val="0"/>
          <w:numId w:val="31"/>
        </w:numPr>
        <w:contextualSpacing/>
      </w:pPr>
      <w:r w:rsidRPr="00400830">
        <w:t xml:space="preserve">Penentuan Sprint Planning </w:t>
      </w:r>
    </w:p>
    <w:p w14:paraId="40DEC718" w14:textId="77777777" w:rsidR="00400830" w:rsidRPr="00400830" w:rsidRDefault="00400830" w:rsidP="00760908">
      <w:pPr>
        <w:numPr>
          <w:ilvl w:val="0"/>
          <w:numId w:val="31"/>
        </w:numPr>
        <w:contextualSpacing/>
      </w:pPr>
      <w:r w:rsidRPr="00400830">
        <w:t xml:space="preserve">Penentuan Definition of Done </w:t>
      </w:r>
    </w:p>
    <w:p w14:paraId="3D88BAB6" w14:textId="77777777" w:rsidR="00400830" w:rsidRPr="00400830" w:rsidRDefault="00400830" w:rsidP="00760908">
      <w:pPr>
        <w:numPr>
          <w:ilvl w:val="0"/>
          <w:numId w:val="35"/>
        </w:numPr>
        <w:contextualSpacing/>
        <w:outlineLvl w:val="2"/>
        <w:rPr>
          <w:b/>
          <w:bCs/>
        </w:rPr>
      </w:pPr>
      <w:bookmarkStart w:id="131" w:name="_Toc83383298"/>
      <w:r w:rsidRPr="00400830">
        <w:rPr>
          <w:b/>
          <w:bCs/>
        </w:rPr>
        <w:t>Daily Scrum</w:t>
      </w:r>
      <w:bookmarkEnd w:id="131"/>
      <w:r w:rsidRPr="00400830">
        <w:rPr>
          <w:b/>
          <w:bCs/>
        </w:rPr>
        <w:t xml:space="preserve"> </w:t>
      </w:r>
    </w:p>
    <w:p w14:paraId="416FAD89" w14:textId="77777777" w:rsidR="00400830" w:rsidRPr="00400830" w:rsidRDefault="00400830" w:rsidP="00760908">
      <w:pPr>
        <w:numPr>
          <w:ilvl w:val="0"/>
          <w:numId w:val="36"/>
        </w:numPr>
        <w:contextualSpacing/>
      </w:pPr>
      <w:r w:rsidRPr="00400830">
        <w:t>Day 1</w:t>
      </w:r>
    </w:p>
    <w:p w14:paraId="74613D4E" w14:textId="77777777" w:rsidR="00400830" w:rsidRPr="00400830" w:rsidRDefault="00400830" w:rsidP="00760908">
      <w:pPr>
        <w:numPr>
          <w:ilvl w:val="0"/>
          <w:numId w:val="36"/>
        </w:numPr>
        <w:contextualSpacing/>
      </w:pPr>
      <w:r w:rsidRPr="00400830">
        <w:t xml:space="preserve">Day 2 </w:t>
      </w:r>
    </w:p>
    <w:p w14:paraId="5179BFB0" w14:textId="77777777" w:rsidR="00400830" w:rsidRPr="00400830" w:rsidRDefault="00400830" w:rsidP="00760908">
      <w:pPr>
        <w:numPr>
          <w:ilvl w:val="0"/>
          <w:numId w:val="36"/>
        </w:numPr>
        <w:contextualSpacing/>
      </w:pPr>
      <w:r w:rsidRPr="00400830">
        <w:t xml:space="preserve">Day 3 </w:t>
      </w:r>
    </w:p>
    <w:p w14:paraId="46BBA192" w14:textId="77777777" w:rsidR="00400830" w:rsidRPr="00400830" w:rsidRDefault="00400830" w:rsidP="00760908">
      <w:pPr>
        <w:numPr>
          <w:ilvl w:val="0"/>
          <w:numId w:val="36"/>
        </w:numPr>
        <w:contextualSpacing/>
      </w:pPr>
      <w:r w:rsidRPr="00400830">
        <w:t xml:space="preserve">Day 4 </w:t>
      </w:r>
    </w:p>
    <w:p w14:paraId="273247B1" w14:textId="77777777" w:rsidR="00400830" w:rsidRPr="00400830" w:rsidRDefault="00400830" w:rsidP="00760908">
      <w:pPr>
        <w:numPr>
          <w:ilvl w:val="0"/>
          <w:numId w:val="36"/>
        </w:numPr>
        <w:contextualSpacing/>
      </w:pPr>
      <w:r w:rsidRPr="00400830">
        <w:t xml:space="preserve">Day 5 </w:t>
      </w:r>
    </w:p>
    <w:p w14:paraId="4EF5091F" w14:textId="77777777" w:rsidR="00400830" w:rsidRPr="00400830" w:rsidRDefault="00400830" w:rsidP="00760908">
      <w:pPr>
        <w:numPr>
          <w:ilvl w:val="0"/>
          <w:numId w:val="36"/>
        </w:numPr>
        <w:contextualSpacing/>
      </w:pPr>
      <w:r w:rsidRPr="00400830">
        <w:lastRenderedPageBreak/>
        <w:t xml:space="preserve">Day 6 </w:t>
      </w:r>
    </w:p>
    <w:p w14:paraId="296BD077" w14:textId="77777777" w:rsidR="00400830" w:rsidRPr="00400830" w:rsidRDefault="00400830" w:rsidP="00760908">
      <w:pPr>
        <w:numPr>
          <w:ilvl w:val="0"/>
          <w:numId w:val="36"/>
        </w:numPr>
        <w:contextualSpacing/>
      </w:pPr>
      <w:r w:rsidRPr="00400830">
        <w:t xml:space="preserve">Day 7 </w:t>
      </w:r>
    </w:p>
    <w:p w14:paraId="282935C8" w14:textId="77777777" w:rsidR="00400830" w:rsidRPr="00400830" w:rsidRDefault="00400830" w:rsidP="00760908">
      <w:pPr>
        <w:numPr>
          <w:ilvl w:val="0"/>
          <w:numId w:val="36"/>
        </w:numPr>
        <w:contextualSpacing/>
      </w:pPr>
      <w:r w:rsidRPr="00400830">
        <w:t xml:space="preserve">Day 8 </w:t>
      </w:r>
    </w:p>
    <w:p w14:paraId="5000F73F" w14:textId="77777777" w:rsidR="00400830" w:rsidRPr="00400830" w:rsidRDefault="00400830" w:rsidP="00760908">
      <w:pPr>
        <w:numPr>
          <w:ilvl w:val="0"/>
          <w:numId w:val="36"/>
        </w:numPr>
        <w:contextualSpacing/>
      </w:pPr>
      <w:r w:rsidRPr="00400830">
        <w:t xml:space="preserve">Day 9 </w:t>
      </w:r>
    </w:p>
    <w:p w14:paraId="501A1190" w14:textId="77777777" w:rsidR="00400830" w:rsidRPr="00400830" w:rsidRDefault="00400830" w:rsidP="00760908">
      <w:pPr>
        <w:numPr>
          <w:ilvl w:val="0"/>
          <w:numId w:val="36"/>
        </w:numPr>
        <w:contextualSpacing/>
      </w:pPr>
      <w:r w:rsidRPr="00400830">
        <w:t xml:space="preserve">Day 10 </w:t>
      </w:r>
    </w:p>
    <w:p w14:paraId="1320ADD0" w14:textId="77777777" w:rsidR="00400830" w:rsidRPr="00400830" w:rsidRDefault="00400830" w:rsidP="00760908">
      <w:pPr>
        <w:numPr>
          <w:ilvl w:val="0"/>
          <w:numId w:val="36"/>
        </w:numPr>
        <w:contextualSpacing/>
      </w:pPr>
      <w:r w:rsidRPr="00400830">
        <w:t xml:space="preserve">Day 11 </w:t>
      </w:r>
    </w:p>
    <w:p w14:paraId="67B8B8A3" w14:textId="77777777" w:rsidR="00400830" w:rsidRPr="00400830" w:rsidRDefault="00400830" w:rsidP="00760908">
      <w:pPr>
        <w:numPr>
          <w:ilvl w:val="0"/>
          <w:numId w:val="36"/>
        </w:numPr>
        <w:contextualSpacing/>
      </w:pPr>
      <w:r w:rsidRPr="00400830">
        <w:t xml:space="preserve">Day 12 </w:t>
      </w:r>
    </w:p>
    <w:p w14:paraId="34902845" w14:textId="77777777" w:rsidR="00400830" w:rsidRPr="00400830" w:rsidRDefault="00400830" w:rsidP="00760908">
      <w:pPr>
        <w:numPr>
          <w:ilvl w:val="0"/>
          <w:numId w:val="36"/>
        </w:numPr>
        <w:contextualSpacing/>
      </w:pPr>
      <w:r w:rsidRPr="00400830">
        <w:t xml:space="preserve">Day 13 </w:t>
      </w:r>
    </w:p>
    <w:p w14:paraId="1965BDDA" w14:textId="77777777" w:rsidR="00400830" w:rsidRPr="00400830" w:rsidRDefault="00400830" w:rsidP="00760908">
      <w:pPr>
        <w:numPr>
          <w:ilvl w:val="0"/>
          <w:numId w:val="36"/>
        </w:numPr>
        <w:contextualSpacing/>
      </w:pPr>
      <w:r w:rsidRPr="00400830">
        <w:t xml:space="preserve">Day 14 </w:t>
      </w:r>
    </w:p>
    <w:p w14:paraId="6F31256A" w14:textId="77777777" w:rsidR="00400830" w:rsidRPr="00400830" w:rsidRDefault="00400830" w:rsidP="00760908">
      <w:pPr>
        <w:numPr>
          <w:ilvl w:val="0"/>
          <w:numId w:val="35"/>
        </w:numPr>
        <w:contextualSpacing/>
        <w:outlineLvl w:val="2"/>
        <w:rPr>
          <w:b/>
          <w:bCs/>
        </w:rPr>
      </w:pPr>
      <w:bookmarkStart w:id="132" w:name="_Toc83383299"/>
      <w:r w:rsidRPr="00400830">
        <w:rPr>
          <w:b/>
          <w:bCs/>
        </w:rPr>
        <w:t>Sprint Review</w:t>
      </w:r>
      <w:bookmarkEnd w:id="132"/>
      <w:r w:rsidRPr="00400830">
        <w:rPr>
          <w:b/>
          <w:bCs/>
        </w:rPr>
        <w:t xml:space="preserve"> </w:t>
      </w:r>
    </w:p>
    <w:p w14:paraId="4B754FD0" w14:textId="77777777" w:rsidR="00400830" w:rsidRPr="00400830" w:rsidRDefault="00400830" w:rsidP="00760908">
      <w:pPr>
        <w:numPr>
          <w:ilvl w:val="0"/>
          <w:numId w:val="32"/>
        </w:numPr>
        <w:contextualSpacing/>
      </w:pPr>
      <w:r w:rsidRPr="00400830">
        <w:t xml:space="preserve">Product Showcase </w:t>
      </w:r>
    </w:p>
    <w:p w14:paraId="6E83C596" w14:textId="77777777" w:rsidR="00400830" w:rsidRPr="00400830" w:rsidRDefault="00400830" w:rsidP="00760908">
      <w:pPr>
        <w:numPr>
          <w:ilvl w:val="0"/>
          <w:numId w:val="32"/>
        </w:numPr>
        <w:contextualSpacing/>
      </w:pPr>
      <w:r w:rsidRPr="00400830">
        <w:t xml:space="preserve">Feedbacks and Suggestions </w:t>
      </w:r>
    </w:p>
    <w:p w14:paraId="50400254" w14:textId="77777777" w:rsidR="00400830" w:rsidRPr="00400830" w:rsidRDefault="00400830" w:rsidP="00760908">
      <w:pPr>
        <w:numPr>
          <w:ilvl w:val="0"/>
          <w:numId w:val="32"/>
        </w:numPr>
        <w:contextualSpacing/>
      </w:pPr>
      <w:r w:rsidRPr="00400830">
        <w:t xml:space="preserve">Penentuan Product Backlog Baru </w:t>
      </w:r>
    </w:p>
    <w:p w14:paraId="42A62DA7" w14:textId="77777777" w:rsidR="00400830" w:rsidRPr="00400830" w:rsidRDefault="00400830" w:rsidP="00760908">
      <w:pPr>
        <w:numPr>
          <w:ilvl w:val="0"/>
          <w:numId w:val="35"/>
        </w:numPr>
        <w:contextualSpacing/>
        <w:outlineLvl w:val="2"/>
        <w:rPr>
          <w:b/>
          <w:bCs/>
        </w:rPr>
      </w:pPr>
      <w:bookmarkStart w:id="133" w:name="_Toc83383300"/>
      <w:r w:rsidRPr="00400830">
        <w:rPr>
          <w:b/>
          <w:bCs/>
        </w:rPr>
        <w:t>Sprint Retrospective</w:t>
      </w:r>
      <w:bookmarkEnd w:id="133"/>
    </w:p>
    <w:p w14:paraId="7C323109" w14:textId="77777777" w:rsidR="00400830" w:rsidRPr="00400830" w:rsidRDefault="00400830" w:rsidP="00760908">
      <w:pPr>
        <w:numPr>
          <w:ilvl w:val="0"/>
          <w:numId w:val="33"/>
        </w:numPr>
        <w:contextualSpacing/>
      </w:pPr>
      <w:r w:rsidRPr="00400830">
        <w:t xml:space="preserve">Evaluasi Tim </w:t>
      </w:r>
    </w:p>
    <w:p w14:paraId="2C903084" w14:textId="77777777" w:rsidR="00400830" w:rsidRPr="00400830" w:rsidRDefault="00400830" w:rsidP="00760908">
      <w:pPr>
        <w:numPr>
          <w:ilvl w:val="0"/>
          <w:numId w:val="33"/>
        </w:numPr>
        <w:contextualSpacing/>
      </w:pPr>
      <w:r w:rsidRPr="00400830">
        <w:t xml:space="preserve">Evaluasi Proses </w:t>
      </w:r>
    </w:p>
    <w:p w14:paraId="32A1F060" w14:textId="77777777" w:rsidR="00400830" w:rsidRPr="00400830" w:rsidRDefault="00400830" w:rsidP="00760908">
      <w:pPr>
        <w:numPr>
          <w:ilvl w:val="0"/>
          <w:numId w:val="33"/>
        </w:numPr>
        <w:contextualSpacing/>
      </w:pPr>
      <w:r w:rsidRPr="00400830">
        <w:t>Evaluasi Tools</w:t>
      </w:r>
    </w:p>
    <w:p w14:paraId="78502EFE" w14:textId="77777777" w:rsidR="00400830" w:rsidRDefault="00400830" w:rsidP="00760908">
      <w:pPr>
        <w:pStyle w:val="ListParagraph"/>
        <w:numPr>
          <w:ilvl w:val="0"/>
          <w:numId w:val="6"/>
        </w:numPr>
        <w:ind w:left="567" w:hanging="709"/>
        <w:outlineLvl w:val="2"/>
        <w:rPr>
          <w:b/>
          <w:bCs/>
        </w:rPr>
      </w:pPr>
      <w:bookmarkStart w:id="134" w:name="_Toc83383301"/>
      <w:bookmarkEnd w:id="134"/>
    </w:p>
    <w:p w14:paraId="43E4F024" w14:textId="3EC3CB04" w:rsidR="00D5768C" w:rsidRDefault="00D5768C" w:rsidP="00760908">
      <w:pPr>
        <w:pStyle w:val="ListParagraph"/>
        <w:numPr>
          <w:ilvl w:val="0"/>
          <w:numId w:val="6"/>
        </w:numPr>
        <w:ind w:left="567" w:hanging="709"/>
        <w:outlineLvl w:val="2"/>
        <w:rPr>
          <w:b/>
          <w:bCs/>
        </w:rPr>
      </w:pPr>
      <w:bookmarkStart w:id="135" w:name="_Toc83383302"/>
      <w:r>
        <w:rPr>
          <w:b/>
          <w:bCs/>
        </w:rPr>
        <w:t>User Acceptance Test</w:t>
      </w:r>
      <w:bookmarkEnd w:id="135"/>
      <w:r>
        <w:rPr>
          <w:b/>
          <w:bCs/>
        </w:rPr>
        <w:t xml:space="preserve"> </w:t>
      </w:r>
    </w:p>
    <w:p w14:paraId="7410BBA8" w14:textId="3D38CA68" w:rsidR="00000690" w:rsidRPr="00000690" w:rsidRDefault="00315A74" w:rsidP="00311AE2">
      <w:pPr>
        <w:pStyle w:val="ListParagraph"/>
        <w:ind w:left="567" w:firstLine="284"/>
        <w:rPr>
          <w:b/>
          <w:bCs/>
        </w:rPr>
      </w:pPr>
      <w:r w:rsidRPr="00315A74">
        <w:rPr>
          <w:lang w:val="en-ID"/>
        </w:rPr>
        <w:t xml:space="preserve">Teknik pengujian kualitas untuk sistem pada </w:t>
      </w:r>
      <w:r>
        <w:rPr>
          <w:lang w:val="en-ID"/>
        </w:rPr>
        <w:t xml:space="preserve">kerja praktik </w:t>
      </w:r>
      <w:r w:rsidRPr="00315A74">
        <w:rPr>
          <w:lang w:val="en-ID"/>
        </w:rPr>
        <w:t>ini</w:t>
      </w:r>
      <w:r>
        <w:rPr>
          <w:lang w:val="en-ID"/>
        </w:rPr>
        <w:t xml:space="preserve"> akan</w:t>
      </w:r>
      <w:r w:rsidRPr="00315A74">
        <w:rPr>
          <w:lang w:val="en-ID"/>
        </w:rPr>
        <w:t xml:space="preserve"> dilakukan</w:t>
      </w:r>
      <w:r>
        <w:rPr>
          <w:lang w:val="en-ID"/>
        </w:rPr>
        <w:t>nya</w:t>
      </w:r>
      <w:r w:rsidRPr="00315A74">
        <w:rPr>
          <w:lang w:val="en-ID"/>
        </w:rPr>
        <w:t xml:space="preserve"> </w:t>
      </w:r>
      <w:r>
        <w:t>U</w:t>
      </w:r>
      <w:r w:rsidRPr="00315A74">
        <w:t xml:space="preserve">ser </w:t>
      </w:r>
      <w:r>
        <w:t>A</w:t>
      </w:r>
      <w:r w:rsidRPr="00315A74">
        <w:t xml:space="preserve">cceptance </w:t>
      </w:r>
      <w:r>
        <w:t>T</w:t>
      </w:r>
      <w:r w:rsidRPr="00315A74">
        <w:t>esting</w:t>
      </w:r>
      <w:r>
        <w:t xml:space="preserve"> (UAT)</w:t>
      </w:r>
      <w:r w:rsidRPr="00315A74">
        <w:rPr>
          <w:lang w:val="en-ID"/>
        </w:rPr>
        <w:t>.</w:t>
      </w:r>
      <w:r>
        <w:rPr>
          <w:lang w:val="en-ID"/>
        </w:rPr>
        <w:t xml:space="preserve"> Hal ini dilakukan untuk dapat mengetahui seberapa besar tingkat penerimaan pengguna terhadap sistem yang telah dibuat. Berikut ini merupakan skenario pertanyaan yang akan diajukan dalam implementasi pengujian User Acceptance </w:t>
      </w:r>
      <w:proofErr w:type="gramStart"/>
      <w:r>
        <w:rPr>
          <w:lang w:val="en-ID"/>
        </w:rPr>
        <w:t>Test :</w:t>
      </w:r>
      <w:proofErr w:type="gramEnd"/>
      <w:r>
        <w:rPr>
          <w:lang w:val="en-ID"/>
        </w:rPr>
        <w:t xml:space="preserve"> </w:t>
      </w:r>
    </w:p>
    <w:p w14:paraId="4D20165A" w14:textId="7B005CC3" w:rsidR="008563B6" w:rsidRPr="008563B6" w:rsidRDefault="008563B6" w:rsidP="008563B6">
      <w:pPr>
        <w:pStyle w:val="Caption"/>
      </w:pPr>
      <w:bookmarkStart w:id="136" w:name="_Toc83183262"/>
      <w:r>
        <w:t xml:space="preserve">Table </w:t>
      </w:r>
      <w:r>
        <w:fldChar w:fldCharType="begin"/>
      </w:r>
      <w:r>
        <w:instrText xml:space="preserve"> SEQ Table \* ARABIC </w:instrText>
      </w:r>
      <w:r>
        <w:fldChar w:fldCharType="separate"/>
      </w:r>
      <w:r>
        <w:rPr>
          <w:noProof/>
        </w:rPr>
        <w:t>4</w:t>
      </w:r>
      <w:r>
        <w:fldChar w:fldCharType="end"/>
      </w:r>
      <w:r>
        <w:t xml:space="preserve"> </w:t>
      </w:r>
      <w:r w:rsidRPr="00050311">
        <w:t>List Pertanyaan UAT</w:t>
      </w:r>
      <w:bookmarkEnd w:id="136"/>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 xml:space="preserve">Menurut anda, apakah tampilan website IDNFT ini </w:t>
            </w:r>
            <w:proofErr w:type="gramStart"/>
            <w:r w:rsidRPr="00000690">
              <w:t>menarik ?</w:t>
            </w:r>
            <w:proofErr w:type="gramEnd"/>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4B32DD32" w:rsidR="00673C21" w:rsidRPr="00000690" w:rsidRDefault="00673C21" w:rsidP="00673C21">
            <w:pPr>
              <w:pStyle w:val="ListParagraph"/>
              <w:ind w:left="0"/>
            </w:pPr>
            <w:r w:rsidRPr="00000690">
              <w:t xml:space="preserve">Menurut anda, bagaimana perpaduan warna dari tampilan website IDNFT </w:t>
            </w:r>
            <w:proofErr w:type="gramStart"/>
            <w:r w:rsidRPr="00000690">
              <w:t>ini ?</w:t>
            </w:r>
            <w:proofErr w:type="gramEnd"/>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lastRenderedPageBreak/>
              <w:t>3</w:t>
            </w:r>
          </w:p>
        </w:tc>
        <w:tc>
          <w:tcPr>
            <w:tcW w:w="6939" w:type="dxa"/>
          </w:tcPr>
          <w:p w14:paraId="626A0FFC" w14:textId="02B49B41" w:rsidR="00673C21" w:rsidRPr="00000690" w:rsidRDefault="00673C21" w:rsidP="00673C21">
            <w:pPr>
              <w:pStyle w:val="ListParagraph"/>
              <w:ind w:left="0"/>
            </w:pPr>
            <w:r w:rsidRPr="00000690">
              <w:t xml:space="preserve">Menurut anda, apakah tata letak (layout) pada website IDNFT ini cukup </w:t>
            </w:r>
            <w:proofErr w:type="gramStart"/>
            <w:r w:rsidRPr="00000690">
              <w:t>bagus ?</w:t>
            </w:r>
            <w:proofErr w:type="gramEnd"/>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 xml:space="preserve">Menurut anda, apakah aksesibilitas pada website IDNFT ini cukup mudah dan </w:t>
            </w:r>
            <w:proofErr w:type="gramStart"/>
            <w:r w:rsidRPr="00000690">
              <w:t>cepat ?</w:t>
            </w:r>
            <w:proofErr w:type="gramEnd"/>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t>5</w:t>
            </w:r>
          </w:p>
        </w:tc>
        <w:tc>
          <w:tcPr>
            <w:tcW w:w="6939" w:type="dxa"/>
          </w:tcPr>
          <w:p w14:paraId="2F4FD9E3" w14:textId="399822DD" w:rsidR="00673C21" w:rsidRPr="00000690" w:rsidRDefault="00673C21" w:rsidP="00673C21">
            <w:pPr>
              <w:pStyle w:val="ListParagraph"/>
              <w:ind w:left="0"/>
            </w:pPr>
            <w:r w:rsidRPr="00000690">
              <w:t xml:space="preserve">Menurut anda, apakah fitur-fitur dalam website IDNFT ini mudah </w:t>
            </w:r>
            <w:proofErr w:type="gramStart"/>
            <w:r w:rsidRPr="00000690">
              <w:t>dipahami ?</w:t>
            </w:r>
            <w:proofErr w:type="gramEnd"/>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proofErr w:type="gramStart"/>
            <w:r w:rsidR="00A47A5F" w:rsidRPr="00000690">
              <w:t xml:space="preserve">seni </w:t>
            </w:r>
            <w:r w:rsidR="003F5CBE" w:rsidRPr="00000690">
              <w:t>?</w:t>
            </w:r>
            <w:proofErr w:type="gramEnd"/>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78513C6A" w:rsidR="00673C21" w:rsidRPr="00000690" w:rsidRDefault="003F5CBE" w:rsidP="00673C21">
            <w:pPr>
              <w:pStyle w:val="ListParagraph"/>
              <w:ind w:left="0"/>
            </w:pPr>
            <w:commentRangeStart w:id="137"/>
            <w:commentRangeStart w:id="138"/>
            <w:r w:rsidRPr="00000690">
              <w:t xml:space="preserve">Menurut anda, </w:t>
            </w:r>
            <w:r w:rsidR="00A47A5F" w:rsidRPr="00000690">
              <w:t xml:space="preserve">apakah website IDNFT ini menampilkan informasi yang cukup mengenai edukasi </w:t>
            </w:r>
            <w:proofErr w:type="gramStart"/>
            <w:r w:rsidR="00A47A5F" w:rsidRPr="00000690">
              <w:t>seni ?</w:t>
            </w:r>
            <w:commentRangeEnd w:id="137"/>
            <w:proofErr w:type="gramEnd"/>
            <w:r w:rsidR="00A47A5F" w:rsidRPr="00000690">
              <w:rPr>
                <w:rStyle w:val="CommentReference"/>
              </w:rPr>
              <w:commentReference w:id="137"/>
            </w:r>
            <w:commentRangeEnd w:id="138"/>
            <w:r w:rsidR="00ED108F">
              <w:rPr>
                <w:rStyle w:val="CommentReference"/>
              </w:rPr>
              <w:commentReference w:id="138"/>
            </w:r>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 xml:space="preserve">Menurut anda, apakah proses registrasi member pada website IDNFT membutuhkan waktu yang </w:t>
            </w:r>
            <w:proofErr w:type="gramStart"/>
            <w:r w:rsidRPr="00000690">
              <w:t>lama ?</w:t>
            </w:r>
            <w:proofErr w:type="gramEnd"/>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t>9</w:t>
            </w:r>
          </w:p>
        </w:tc>
        <w:tc>
          <w:tcPr>
            <w:tcW w:w="6939" w:type="dxa"/>
          </w:tcPr>
          <w:p w14:paraId="444B6525" w14:textId="67B419C5" w:rsidR="00673C21" w:rsidRPr="00000690" w:rsidRDefault="00A47A5F" w:rsidP="00673C21">
            <w:pPr>
              <w:pStyle w:val="ListParagraph"/>
              <w:ind w:left="0"/>
            </w:pPr>
            <w:r w:rsidRPr="00000690">
              <w:t xml:space="preserve">Menurut anda, apakah proses login sistem pada website IDNFT cukup nyaman </w:t>
            </w:r>
            <w:proofErr w:type="gramStart"/>
            <w:r w:rsidRPr="00000690">
              <w:t>digunakan ?</w:t>
            </w:r>
            <w:proofErr w:type="gramEnd"/>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 xml:space="preserve">apakah fitur upload pada halaman profile cukup membantu dalam memberikan lahan promosi karya </w:t>
            </w:r>
            <w:proofErr w:type="gramStart"/>
            <w:r w:rsidR="00000690" w:rsidRPr="00000690">
              <w:t>seni ?</w:t>
            </w:r>
            <w:proofErr w:type="gramEnd"/>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t>11</w:t>
            </w:r>
          </w:p>
        </w:tc>
        <w:tc>
          <w:tcPr>
            <w:tcW w:w="6939" w:type="dxa"/>
          </w:tcPr>
          <w:p w14:paraId="11908E60" w14:textId="18E74ED4" w:rsidR="00673C21" w:rsidRPr="00000690" w:rsidRDefault="00000690" w:rsidP="00673C21">
            <w:pPr>
              <w:pStyle w:val="ListParagraph"/>
              <w:ind w:left="0"/>
            </w:pPr>
            <w:r w:rsidRPr="00000690">
              <w:t xml:space="preserve">Menurut anda, apakah proses upload pada halaman profile membutuhkan waktu yang cukup </w:t>
            </w:r>
            <w:proofErr w:type="gramStart"/>
            <w:r w:rsidRPr="00000690">
              <w:t>lama ?</w:t>
            </w:r>
            <w:proofErr w:type="gramEnd"/>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t>12</w:t>
            </w:r>
          </w:p>
        </w:tc>
        <w:tc>
          <w:tcPr>
            <w:tcW w:w="6939" w:type="dxa"/>
          </w:tcPr>
          <w:p w14:paraId="7EDA7E47" w14:textId="70BC17C1" w:rsidR="00673C21" w:rsidRPr="00000690" w:rsidRDefault="00000690" w:rsidP="00673C21">
            <w:pPr>
              <w:pStyle w:val="ListParagraph"/>
              <w:ind w:left="0"/>
            </w:pPr>
            <w:r w:rsidRPr="00000690">
              <w:t xml:space="preserve">Menurut anda, apakah proses upload pada halaman profile cukup mudah </w:t>
            </w:r>
            <w:proofErr w:type="gramStart"/>
            <w:r w:rsidRPr="00000690">
              <w:t>digunakan ?</w:t>
            </w:r>
            <w:proofErr w:type="gramEnd"/>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t>14</w:t>
            </w:r>
          </w:p>
        </w:tc>
        <w:tc>
          <w:tcPr>
            <w:tcW w:w="6939" w:type="dxa"/>
          </w:tcPr>
          <w:p w14:paraId="2EFDFD24" w14:textId="30C03894" w:rsidR="00673C21" w:rsidRPr="00000690" w:rsidRDefault="00000690" w:rsidP="00673C21">
            <w:pPr>
              <w:pStyle w:val="ListParagraph"/>
              <w:ind w:left="0"/>
            </w:pPr>
            <w:r w:rsidRPr="00000690">
              <w:t xml:space="preserve">Menurut anda, apakah form pada edit profil cukup mudah untuk </w:t>
            </w:r>
            <w:proofErr w:type="gramStart"/>
            <w:r w:rsidRPr="00000690">
              <w:t>digunakan ?</w:t>
            </w:r>
            <w:proofErr w:type="gramEnd"/>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 xml:space="preserve">Menurut anda, apakah navigasi bar pada halaman website cukup membantu dalam memilih fitur yang akan </w:t>
            </w:r>
            <w:proofErr w:type="gramStart"/>
            <w:r w:rsidRPr="00000690">
              <w:t>digunakan ?</w:t>
            </w:r>
            <w:proofErr w:type="gramEnd"/>
          </w:p>
        </w:tc>
      </w:tr>
    </w:tbl>
    <w:p w14:paraId="57CD449D" w14:textId="77777777" w:rsidR="00673C21" w:rsidRPr="00673C21" w:rsidRDefault="00673C21" w:rsidP="009C3746">
      <w:pPr>
        <w:rPr>
          <w:b/>
          <w:bCs/>
        </w:rPr>
      </w:pPr>
    </w:p>
    <w:p w14:paraId="0A3B39F7" w14:textId="7E792077" w:rsidR="00107669" w:rsidRPr="00630454" w:rsidRDefault="00107669" w:rsidP="00760908">
      <w:pPr>
        <w:pStyle w:val="ListParagraph"/>
        <w:numPr>
          <w:ilvl w:val="0"/>
          <w:numId w:val="6"/>
        </w:numPr>
        <w:ind w:left="567" w:hanging="709"/>
        <w:outlineLvl w:val="1"/>
        <w:rPr>
          <w:b/>
          <w:bCs/>
        </w:rPr>
      </w:pPr>
      <w:bookmarkStart w:id="139" w:name="_Toc83383303"/>
      <w:r w:rsidRPr="00630454">
        <w:rPr>
          <w:b/>
          <w:bCs/>
        </w:rPr>
        <w:t>Pelatihan</w:t>
      </w:r>
      <w:bookmarkEnd w:id="139"/>
      <w:r w:rsidRPr="00630454">
        <w:rPr>
          <w:b/>
          <w:bCs/>
        </w:rPr>
        <w:t xml:space="preserve"> </w:t>
      </w:r>
    </w:p>
    <w:p w14:paraId="07DF67BA" w14:textId="77434443" w:rsidR="00107669" w:rsidRDefault="00107669" w:rsidP="00760908">
      <w:pPr>
        <w:pStyle w:val="ListParagraph"/>
        <w:numPr>
          <w:ilvl w:val="0"/>
          <w:numId w:val="6"/>
        </w:numPr>
        <w:ind w:left="567" w:hanging="709"/>
        <w:outlineLvl w:val="1"/>
        <w:rPr>
          <w:b/>
          <w:bCs/>
        </w:rPr>
      </w:pPr>
      <w:bookmarkStart w:id="140" w:name="_Toc83383304"/>
      <w:r w:rsidRPr="00630454">
        <w:rPr>
          <w:b/>
          <w:bCs/>
        </w:rPr>
        <w:t>Go – Live</w:t>
      </w:r>
      <w:bookmarkEnd w:id="140"/>
      <w:r w:rsidRPr="00630454">
        <w:rPr>
          <w:b/>
          <w:bCs/>
        </w:rPr>
        <w:t xml:space="preserve"> </w:t>
      </w:r>
    </w:p>
    <w:p w14:paraId="1801AC51" w14:textId="77777777" w:rsidR="006E65F2" w:rsidRDefault="006E65F2" w:rsidP="00311AE2">
      <w:pPr>
        <w:pStyle w:val="Heading1"/>
        <w:numPr>
          <w:ilvl w:val="0"/>
          <w:numId w:val="0"/>
        </w:numPr>
        <w:ind w:left="432"/>
        <w:jc w:val="both"/>
      </w:pPr>
      <w:r>
        <w:br w:type="page"/>
      </w:r>
    </w:p>
    <w:p w14:paraId="6AAB1348" w14:textId="5AF58524" w:rsidR="004D3341" w:rsidRPr="00E84F03" w:rsidRDefault="004D3341" w:rsidP="004D3341">
      <w:pPr>
        <w:pStyle w:val="Heading1"/>
        <w:numPr>
          <w:ilvl w:val="0"/>
          <w:numId w:val="0"/>
        </w:numPr>
        <w:ind w:left="432"/>
      </w:pPr>
      <w:bookmarkStart w:id="141" w:name="_Toc83383305"/>
      <w:r>
        <w:lastRenderedPageBreak/>
        <w:t>BAB IV</w:t>
      </w:r>
      <w:r>
        <w:br/>
        <w:t>IMPLEMENTASI DAN PENGUJIAN</w:t>
      </w:r>
      <w:bookmarkEnd w:id="141"/>
    </w:p>
    <w:p w14:paraId="400FA54C" w14:textId="77777777" w:rsidR="004D3341" w:rsidRDefault="004D3341" w:rsidP="00760908">
      <w:pPr>
        <w:pStyle w:val="Heading2"/>
        <w:numPr>
          <w:ilvl w:val="1"/>
          <w:numId w:val="5"/>
        </w:numPr>
        <w:ind w:left="426" w:hanging="426"/>
      </w:pPr>
      <w:bookmarkStart w:id="142" w:name="_Toc83383306"/>
      <w:r>
        <w:t>Implementasi</w:t>
      </w:r>
      <w:bookmarkEnd w:id="142"/>
    </w:p>
    <w:p w14:paraId="77A7A123" w14:textId="77777777" w:rsidR="006E65F2" w:rsidRDefault="004D3341" w:rsidP="00760908">
      <w:pPr>
        <w:pStyle w:val="Heading3"/>
        <w:numPr>
          <w:ilvl w:val="2"/>
          <w:numId w:val="5"/>
        </w:numPr>
        <w:ind w:left="709"/>
      </w:pPr>
      <w:bookmarkStart w:id="143" w:name="_Toc83383307"/>
      <w:r>
        <w:t>Implementasi Basis Data</w:t>
      </w:r>
      <w:bookmarkEnd w:id="143"/>
    </w:p>
    <w:p w14:paraId="44E121C0" w14:textId="4C3DBDD0" w:rsidR="00171C16" w:rsidRDefault="004D3341" w:rsidP="00760908">
      <w:pPr>
        <w:pStyle w:val="Heading3"/>
        <w:numPr>
          <w:ilvl w:val="2"/>
          <w:numId w:val="5"/>
        </w:numPr>
        <w:ind w:left="709"/>
      </w:pPr>
      <w:bookmarkStart w:id="144" w:name="_Toc83383308"/>
      <w:r>
        <w:t>Implementasi Antar</w:t>
      </w:r>
      <w:r w:rsidR="00213D84">
        <w:t>muka</w:t>
      </w:r>
      <w:r>
        <w:t xml:space="preserve"> Pengguna</w:t>
      </w:r>
      <w:bookmarkEnd w:id="144"/>
    </w:p>
    <w:p w14:paraId="0BD8AC7A" w14:textId="44051CC6" w:rsidR="004D3341" w:rsidRDefault="006E65F2" w:rsidP="006E65F2">
      <w:pPr>
        <w:pStyle w:val="Heading2"/>
        <w:ind w:left="576" w:hanging="576"/>
      </w:pPr>
      <w:bookmarkStart w:id="145" w:name="_Toc83383309"/>
      <w:proofErr w:type="gramStart"/>
      <w:r>
        <w:rPr>
          <w:lang w:val="en-US"/>
        </w:rPr>
        <w:t xml:space="preserve">4.2  </w:t>
      </w:r>
      <w:r w:rsidR="004D3341">
        <w:t>Pengujian</w:t>
      </w:r>
      <w:proofErr w:type="gramEnd"/>
      <w:r w:rsidR="004D3341">
        <w:t xml:space="preserve"> Sistem</w:t>
      </w:r>
      <w:bookmarkEnd w:id="145"/>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46" w:name="_Toc83383310"/>
      <w:r>
        <w:t>BAB V</w:t>
      </w:r>
      <w:r>
        <w:br/>
        <w:t>KESIMPULAN DAN SARAN</w:t>
      </w:r>
      <w:bookmarkEnd w:id="146"/>
    </w:p>
    <w:p w14:paraId="76BF4133" w14:textId="77777777" w:rsidR="005C38B2" w:rsidRDefault="005C38B2" w:rsidP="00760908">
      <w:pPr>
        <w:pStyle w:val="Heading2"/>
        <w:numPr>
          <w:ilvl w:val="1"/>
          <w:numId w:val="4"/>
        </w:numPr>
      </w:pPr>
      <w:bookmarkStart w:id="147" w:name="_Toc83383311"/>
      <w:r>
        <w:t>Kesimpulan</w:t>
      </w:r>
      <w:bookmarkEnd w:id="147"/>
    </w:p>
    <w:p w14:paraId="223538F7" w14:textId="77777777" w:rsidR="000D4A6C" w:rsidRPr="00883CC7" w:rsidRDefault="005C38B2" w:rsidP="00760908">
      <w:pPr>
        <w:pStyle w:val="Heading2"/>
        <w:numPr>
          <w:ilvl w:val="1"/>
          <w:numId w:val="4"/>
        </w:numPr>
      </w:pPr>
      <w:bookmarkStart w:id="148" w:name="_Toc83383312"/>
      <w:r>
        <w:t>Saran</w:t>
      </w:r>
      <w:bookmarkEnd w:id="148"/>
      <w:r w:rsidR="00B31F74" w:rsidRPr="00883CC7">
        <w:br w:type="page"/>
      </w:r>
    </w:p>
    <w:p w14:paraId="6ED723E2" w14:textId="77777777" w:rsidR="00B31F74" w:rsidRDefault="000D4A6C" w:rsidP="000D4A6C">
      <w:pPr>
        <w:pStyle w:val="Heading1"/>
        <w:numPr>
          <w:ilvl w:val="0"/>
          <w:numId w:val="0"/>
        </w:numPr>
        <w:ind w:left="432" w:hanging="432"/>
      </w:pPr>
      <w:bookmarkStart w:id="149" w:name="_Toc83383313"/>
      <w:r>
        <w:lastRenderedPageBreak/>
        <w:t>DAFTAR PUSTAKA</w:t>
      </w:r>
      <w:bookmarkEnd w:id="149"/>
    </w:p>
    <w:p w14:paraId="5F8E647F" w14:textId="48813FC3" w:rsidR="00D46E75" w:rsidRPr="00D46E75" w:rsidRDefault="00563A7C" w:rsidP="00D46E75">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46E75" w:rsidRPr="00D46E75">
        <w:rPr>
          <w:noProof/>
        </w:rPr>
        <w:t>[1]</w:t>
      </w:r>
      <w:r w:rsidR="00D46E75" w:rsidRPr="00D46E75">
        <w:rPr>
          <w:noProof/>
        </w:rPr>
        <w:tab/>
        <w:t>A. L. Belakang, “Koentjoronoingrat, Beberapa Pokok Antropologi Sosial, Jakarta: Dian Rakyat,1990, hal. 45. 1,” pp. 1–17.</w:t>
      </w:r>
    </w:p>
    <w:p w14:paraId="74B250B9" w14:textId="77777777" w:rsidR="00D46E75" w:rsidRPr="00D46E75" w:rsidRDefault="00D46E75" w:rsidP="00D46E75">
      <w:pPr>
        <w:widowControl w:val="0"/>
        <w:autoSpaceDE w:val="0"/>
        <w:autoSpaceDN w:val="0"/>
        <w:adjustRightInd w:val="0"/>
        <w:ind w:left="640" w:hanging="640"/>
        <w:rPr>
          <w:noProof/>
        </w:rPr>
      </w:pPr>
      <w:r w:rsidRPr="00D46E75">
        <w:rPr>
          <w:noProof/>
        </w:rPr>
        <w:t>[2]</w:t>
      </w:r>
      <w:r w:rsidRPr="00D46E75">
        <w:rPr>
          <w:noProof/>
        </w:rPr>
        <w:tab/>
        <w:t xml:space="preserve">H. Muhyiddin, M., &amp; Nugroho, “A Year of Covid-19: A Long Road to Recovery and Acceleration of Indonesia’s Development,” </w:t>
      </w:r>
      <w:r w:rsidRPr="00D46E75">
        <w:rPr>
          <w:i/>
          <w:iCs/>
          <w:noProof/>
        </w:rPr>
        <w:t>J. Perenc. Pembang. Indones. J. Dev. Plan.</w:t>
      </w:r>
      <w:r w:rsidRPr="00D46E75">
        <w:rPr>
          <w:noProof/>
        </w:rPr>
        <w:t>, vol. 5(1), no. 1, pp. 1–19, 2021.</w:t>
      </w:r>
    </w:p>
    <w:p w14:paraId="77CFBB52" w14:textId="77777777" w:rsidR="00D46E75" w:rsidRPr="00D46E75" w:rsidRDefault="00D46E75" w:rsidP="00D46E75">
      <w:pPr>
        <w:widowControl w:val="0"/>
        <w:autoSpaceDE w:val="0"/>
        <w:autoSpaceDN w:val="0"/>
        <w:adjustRightInd w:val="0"/>
        <w:ind w:left="640" w:hanging="640"/>
        <w:rPr>
          <w:noProof/>
        </w:rPr>
      </w:pPr>
      <w:r w:rsidRPr="00D46E75">
        <w:rPr>
          <w:noProof/>
        </w:rPr>
        <w:t>[3]</w:t>
      </w:r>
      <w:r w:rsidRPr="00D46E75">
        <w:rPr>
          <w:noProof/>
        </w:rPr>
        <w:tab/>
        <w:t xml:space="preserve">G. Guibert and I. Hyde, “ANALYSIS: COVID-19’s Impacts on Arts and Culture,” </w:t>
      </w:r>
      <w:r w:rsidRPr="00D46E75">
        <w:rPr>
          <w:i/>
          <w:iCs/>
          <w:noProof/>
        </w:rPr>
        <w:t>Argonne</w:t>
      </w:r>
      <w:r w:rsidRPr="00D46E75">
        <w:rPr>
          <w:noProof/>
        </w:rPr>
        <w:t>, no. January, pp. 1–10, 2021.</w:t>
      </w:r>
    </w:p>
    <w:p w14:paraId="77522B34" w14:textId="77777777" w:rsidR="00D46E75" w:rsidRPr="00D46E75" w:rsidRDefault="00D46E75" w:rsidP="00D46E75">
      <w:pPr>
        <w:widowControl w:val="0"/>
        <w:autoSpaceDE w:val="0"/>
        <w:autoSpaceDN w:val="0"/>
        <w:adjustRightInd w:val="0"/>
        <w:ind w:left="640" w:hanging="640"/>
        <w:rPr>
          <w:noProof/>
        </w:rPr>
      </w:pPr>
      <w:r w:rsidRPr="00D46E75">
        <w:rPr>
          <w:noProof/>
        </w:rPr>
        <w:t>[4]</w:t>
      </w:r>
      <w:r w:rsidRPr="00D46E75">
        <w:rPr>
          <w:noProof/>
        </w:rPr>
        <w:tab/>
        <w:t xml:space="preserve">Kementrian Pendidikan Dan Kebudayaan, “Dampak Pandemi Covid 19 Terhadap Seniman Dan Pelaku Industri Kreatif,” </w:t>
      </w:r>
      <w:r w:rsidRPr="00D46E75">
        <w:rPr>
          <w:i/>
          <w:iCs/>
          <w:noProof/>
        </w:rPr>
        <w:t>Pus. Penelit. Kebijak. Balitbang Dan Perbukuan</w:t>
      </w:r>
      <w:r w:rsidRPr="00D46E75">
        <w:rPr>
          <w:noProof/>
        </w:rPr>
        <w:t>, pp. 2–6, 2020.</w:t>
      </w:r>
    </w:p>
    <w:p w14:paraId="265051D1" w14:textId="77777777" w:rsidR="00D46E75" w:rsidRPr="00D46E75" w:rsidRDefault="00D46E75" w:rsidP="00D46E75">
      <w:pPr>
        <w:widowControl w:val="0"/>
        <w:autoSpaceDE w:val="0"/>
        <w:autoSpaceDN w:val="0"/>
        <w:adjustRightInd w:val="0"/>
        <w:ind w:left="640" w:hanging="640"/>
        <w:rPr>
          <w:noProof/>
        </w:rPr>
      </w:pPr>
      <w:r w:rsidRPr="00D46E75">
        <w:rPr>
          <w:noProof/>
        </w:rPr>
        <w:t>[5]</w:t>
      </w:r>
      <w:r w:rsidRPr="00D46E75">
        <w:rPr>
          <w:noProof/>
        </w:rPr>
        <w:tab/>
        <w:t xml:space="preserve">T. W. Wang, “The landscape of websites for art education and a portrait of their designers,” </w:t>
      </w:r>
      <w:r w:rsidRPr="00D46E75">
        <w:rPr>
          <w:i/>
          <w:iCs/>
          <w:noProof/>
        </w:rPr>
        <w:t>Int. J. Educ. Through Art</w:t>
      </w:r>
      <w:r w:rsidRPr="00D46E75">
        <w:rPr>
          <w:noProof/>
        </w:rPr>
        <w:t>, vol. 12, no. 2, pp. 195–210, 2016.</w:t>
      </w:r>
    </w:p>
    <w:p w14:paraId="725F965D" w14:textId="77777777" w:rsidR="00D46E75" w:rsidRPr="00D46E75" w:rsidRDefault="00D46E75" w:rsidP="00D46E75">
      <w:pPr>
        <w:widowControl w:val="0"/>
        <w:autoSpaceDE w:val="0"/>
        <w:autoSpaceDN w:val="0"/>
        <w:adjustRightInd w:val="0"/>
        <w:ind w:left="640" w:hanging="640"/>
        <w:rPr>
          <w:noProof/>
        </w:rPr>
      </w:pPr>
      <w:r w:rsidRPr="00D46E75">
        <w:rPr>
          <w:noProof/>
        </w:rPr>
        <w:t>[6]</w:t>
      </w:r>
      <w:r w:rsidRPr="00D46E75">
        <w:rPr>
          <w:noProof/>
        </w:rPr>
        <w:tab/>
        <w:t>A. A. I. Kholiq, “Implementasi Metode Scrum Dalam Pengembangan Aplikasi Location Based Service Perncarian Kuliner Di Kota Semarang,” 2015.</w:t>
      </w:r>
    </w:p>
    <w:p w14:paraId="58186D03" w14:textId="77777777" w:rsidR="00D46E75" w:rsidRPr="00D46E75" w:rsidRDefault="00D46E75" w:rsidP="00D46E75">
      <w:pPr>
        <w:widowControl w:val="0"/>
        <w:autoSpaceDE w:val="0"/>
        <w:autoSpaceDN w:val="0"/>
        <w:adjustRightInd w:val="0"/>
        <w:ind w:left="640" w:hanging="640"/>
        <w:rPr>
          <w:noProof/>
        </w:rPr>
      </w:pPr>
      <w:r w:rsidRPr="00D46E75">
        <w:rPr>
          <w:noProof/>
        </w:rPr>
        <w:t>[7]</w:t>
      </w:r>
      <w:r w:rsidRPr="00D46E75">
        <w:rPr>
          <w:noProof/>
        </w:rPr>
        <w:tab/>
        <w:t>K. Schwaber and J. Sutherland, “Scrum Guide V7,” no. November, pp. 133–152, 2015.</w:t>
      </w:r>
    </w:p>
    <w:p w14:paraId="3C1AF66A" w14:textId="77777777" w:rsidR="00D46E75" w:rsidRPr="00D46E75" w:rsidRDefault="00D46E75" w:rsidP="00D46E75">
      <w:pPr>
        <w:widowControl w:val="0"/>
        <w:autoSpaceDE w:val="0"/>
        <w:autoSpaceDN w:val="0"/>
        <w:adjustRightInd w:val="0"/>
        <w:ind w:left="640" w:hanging="640"/>
        <w:rPr>
          <w:noProof/>
        </w:rPr>
      </w:pPr>
      <w:r w:rsidRPr="00D46E75">
        <w:rPr>
          <w:noProof/>
        </w:rPr>
        <w:t>[8]</w:t>
      </w:r>
      <w:r w:rsidRPr="00D46E75">
        <w:rPr>
          <w:noProof/>
        </w:rPr>
        <w:tab/>
        <w:t xml:space="preserve">JOGIYANTO.H.M, </w:t>
      </w:r>
      <w:r w:rsidRPr="00D46E75">
        <w:rPr>
          <w:i/>
          <w:iCs/>
          <w:noProof/>
        </w:rPr>
        <w:t>Metodologi Penelitian Sistem Informasi Jogiyanto H.M</w:t>
      </w:r>
      <w:r w:rsidRPr="00D46E75">
        <w:rPr>
          <w:noProof/>
        </w:rPr>
        <w:t>, Ed. 1. Yogyakarta Andi, 2008.</w:t>
      </w:r>
    </w:p>
    <w:p w14:paraId="716C10AE" w14:textId="77777777" w:rsidR="00D46E75" w:rsidRPr="00D46E75" w:rsidRDefault="00D46E75" w:rsidP="00D46E75">
      <w:pPr>
        <w:widowControl w:val="0"/>
        <w:autoSpaceDE w:val="0"/>
        <w:autoSpaceDN w:val="0"/>
        <w:adjustRightInd w:val="0"/>
        <w:ind w:left="640" w:hanging="640"/>
        <w:rPr>
          <w:noProof/>
        </w:rPr>
      </w:pPr>
      <w:r w:rsidRPr="00D46E75">
        <w:rPr>
          <w:noProof/>
        </w:rPr>
        <w:t>[9]</w:t>
      </w:r>
      <w:r w:rsidRPr="00D46E75">
        <w:rPr>
          <w:noProof/>
        </w:rPr>
        <w:tab/>
        <w:t xml:space="preserve">T. F. Efendi, “Pengembangan Website Smk Negeri 3 Sukoharjo,” </w:t>
      </w:r>
      <w:r w:rsidRPr="00D46E75">
        <w:rPr>
          <w:i/>
          <w:iCs/>
          <w:noProof/>
        </w:rPr>
        <w:t>Semin. Nas. Sist. Inf.</w:t>
      </w:r>
      <w:r w:rsidRPr="00D46E75">
        <w:rPr>
          <w:noProof/>
        </w:rPr>
        <w:t>, vol. 1, no. 1, pp. 957–964, 2017.</w:t>
      </w:r>
    </w:p>
    <w:p w14:paraId="59C8CAB0" w14:textId="77777777" w:rsidR="00D46E75" w:rsidRPr="00D46E75" w:rsidRDefault="00D46E75" w:rsidP="00D46E75">
      <w:pPr>
        <w:widowControl w:val="0"/>
        <w:autoSpaceDE w:val="0"/>
        <w:autoSpaceDN w:val="0"/>
        <w:adjustRightInd w:val="0"/>
        <w:ind w:left="640" w:hanging="640"/>
        <w:rPr>
          <w:noProof/>
        </w:rPr>
      </w:pPr>
      <w:r w:rsidRPr="00D46E75">
        <w:rPr>
          <w:noProof/>
        </w:rPr>
        <w:t>[10]</w:t>
      </w:r>
      <w:r w:rsidRPr="00D46E75">
        <w:rPr>
          <w:noProof/>
        </w:rPr>
        <w:tab/>
        <w:t xml:space="preserve">I.C.Host, “Ini Dia Kelebihan Pembuatan Website Untuk Kemajuan Usaha Anda,” </w:t>
      </w:r>
      <w:r w:rsidRPr="00D46E75">
        <w:rPr>
          <w:i/>
          <w:iCs/>
          <w:noProof/>
        </w:rPr>
        <w:t>IDCloudHost</w:t>
      </w:r>
      <w:r w:rsidRPr="00D46E75">
        <w:rPr>
          <w:noProof/>
        </w:rPr>
        <w:t>, 2018. [Online]. Available: https://idcloudhost.com/ini-dia-kelebihan-pembuatan-website-untuk-kemajuan-usaha-anda/.</w:t>
      </w:r>
    </w:p>
    <w:p w14:paraId="071495F0" w14:textId="77777777" w:rsidR="00D46E75" w:rsidRPr="00D46E75" w:rsidRDefault="00D46E75" w:rsidP="00D46E75">
      <w:pPr>
        <w:widowControl w:val="0"/>
        <w:autoSpaceDE w:val="0"/>
        <w:autoSpaceDN w:val="0"/>
        <w:adjustRightInd w:val="0"/>
        <w:ind w:left="640" w:hanging="640"/>
        <w:rPr>
          <w:noProof/>
        </w:rPr>
      </w:pPr>
      <w:r w:rsidRPr="00D46E75">
        <w:rPr>
          <w:noProof/>
        </w:rPr>
        <w:t>[11]</w:t>
      </w:r>
      <w:r w:rsidRPr="00D46E75">
        <w:rPr>
          <w:noProof/>
        </w:rPr>
        <w:tab/>
        <w:t xml:space="preserve">K. Surbakti, “Kajian Mengenai Pentingnya Basis Data Bagi Sekolah Saat Ini,” </w:t>
      </w:r>
      <w:r w:rsidRPr="00D46E75">
        <w:rPr>
          <w:i/>
          <w:iCs/>
          <w:noProof/>
        </w:rPr>
        <w:t>J. Curere</w:t>
      </w:r>
      <w:r w:rsidRPr="00D46E75">
        <w:rPr>
          <w:noProof/>
        </w:rPr>
        <w:t>, vol. 02, no. 02, pp. 2597–9515, 2018.</w:t>
      </w:r>
    </w:p>
    <w:p w14:paraId="3BC8BD0E" w14:textId="77777777" w:rsidR="00D46E75" w:rsidRPr="00D46E75" w:rsidRDefault="00D46E75" w:rsidP="00D46E75">
      <w:pPr>
        <w:widowControl w:val="0"/>
        <w:autoSpaceDE w:val="0"/>
        <w:autoSpaceDN w:val="0"/>
        <w:adjustRightInd w:val="0"/>
        <w:ind w:left="640" w:hanging="640"/>
        <w:rPr>
          <w:noProof/>
        </w:rPr>
      </w:pPr>
      <w:r w:rsidRPr="00D46E75">
        <w:rPr>
          <w:noProof/>
        </w:rPr>
        <w:t>[12]</w:t>
      </w:r>
      <w:r w:rsidRPr="00D46E75">
        <w:rPr>
          <w:noProof/>
        </w:rPr>
        <w:tab/>
        <w:t xml:space="preserve">A. Sofwan, “Belajar Mysql dengan Phpmyadmin Pendahuluan,” </w:t>
      </w:r>
      <w:r w:rsidRPr="00D46E75">
        <w:rPr>
          <w:i/>
          <w:iCs/>
          <w:noProof/>
        </w:rPr>
        <w:t>Modul kuliah Graph. User Interface I di Perguru. Tinggi Raharja</w:t>
      </w:r>
      <w:r w:rsidRPr="00D46E75">
        <w:rPr>
          <w:noProof/>
        </w:rPr>
        <w:t>, pp. 1–29, 2011.</w:t>
      </w:r>
    </w:p>
    <w:p w14:paraId="1F0983A7" w14:textId="77777777" w:rsidR="00D46E75" w:rsidRPr="00D46E75" w:rsidRDefault="00D46E75" w:rsidP="00D46E75">
      <w:pPr>
        <w:widowControl w:val="0"/>
        <w:autoSpaceDE w:val="0"/>
        <w:autoSpaceDN w:val="0"/>
        <w:adjustRightInd w:val="0"/>
        <w:ind w:left="640" w:hanging="640"/>
        <w:rPr>
          <w:noProof/>
        </w:rPr>
      </w:pPr>
      <w:r w:rsidRPr="00D46E75">
        <w:rPr>
          <w:noProof/>
        </w:rPr>
        <w:t>[13]</w:t>
      </w:r>
      <w:r w:rsidRPr="00D46E75">
        <w:rPr>
          <w:noProof/>
        </w:rPr>
        <w:tab/>
        <w:t xml:space="preserve">T. Yuliano, “Pengenalan PHP,” </w:t>
      </w:r>
      <w:r w:rsidRPr="00D46E75">
        <w:rPr>
          <w:i/>
          <w:iCs/>
          <w:noProof/>
        </w:rPr>
        <w:t>Ilmiu Komput.</w:t>
      </w:r>
      <w:r w:rsidRPr="00D46E75">
        <w:rPr>
          <w:noProof/>
        </w:rPr>
        <w:t>, pp. 1–9, 2017.</w:t>
      </w:r>
    </w:p>
    <w:p w14:paraId="4B0C4EAC" w14:textId="77777777" w:rsidR="00D46E75" w:rsidRPr="00D46E75" w:rsidRDefault="00D46E75" w:rsidP="00D46E75">
      <w:pPr>
        <w:widowControl w:val="0"/>
        <w:autoSpaceDE w:val="0"/>
        <w:autoSpaceDN w:val="0"/>
        <w:adjustRightInd w:val="0"/>
        <w:ind w:left="640" w:hanging="640"/>
        <w:rPr>
          <w:noProof/>
        </w:rPr>
      </w:pPr>
      <w:r w:rsidRPr="00D46E75">
        <w:rPr>
          <w:noProof/>
        </w:rPr>
        <w:t>[14]</w:t>
      </w:r>
      <w:r w:rsidRPr="00D46E75">
        <w:rPr>
          <w:noProof/>
        </w:rPr>
        <w:tab/>
        <w:t xml:space="preserve">S. Media, “Pengenalan Apa Itu Framework dan Jenisnya untuk Web </w:t>
      </w:r>
      <w:r w:rsidRPr="00D46E75">
        <w:rPr>
          <w:noProof/>
        </w:rPr>
        <w:lastRenderedPageBreak/>
        <w:t>Development,” 2020. .</w:t>
      </w:r>
    </w:p>
    <w:p w14:paraId="3232EE62" w14:textId="77777777" w:rsidR="00D46E75" w:rsidRPr="00D46E75" w:rsidRDefault="00D46E75" w:rsidP="00D46E75">
      <w:pPr>
        <w:widowControl w:val="0"/>
        <w:autoSpaceDE w:val="0"/>
        <w:autoSpaceDN w:val="0"/>
        <w:adjustRightInd w:val="0"/>
        <w:ind w:left="640" w:hanging="640"/>
        <w:rPr>
          <w:noProof/>
        </w:rPr>
      </w:pPr>
      <w:r w:rsidRPr="00D46E75">
        <w:rPr>
          <w:noProof/>
        </w:rPr>
        <w:t>[15]</w:t>
      </w:r>
      <w:r w:rsidRPr="00D46E75">
        <w:rPr>
          <w:noProof/>
        </w:rPr>
        <w:tab/>
        <w:t>M. Destiningrum and Q. J. Adrian, “SISTEM INFORMASI PENJADWALAN DOKTER BERBASSIS WEB DENGAN MENGGUNAKAN FRAMEWORK CODEIGNITER ( STUDI KASUS : RUMAH SAKIT YUKUM MEDICAL CENTRE ),” vol. 11, no. 2, pp. 30–37, 2017.</w:t>
      </w:r>
    </w:p>
    <w:p w14:paraId="66EFED88" w14:textId="77777777" w:rsidR="00D46E75" w:rsidRPr="00D46E75" w:rsidRDefault="00D46E75" w:rsidP="00D46E75">
      <w:pPr>
        <w:widowControl w:val="0"/>
        <w:autoSpaceDE w:val="0"/>
        <w:autoSpaceDN w:val="0"/>
        <w:adjustRightInd w:val="0"/>
        <w:ind w:left="640" w:hanging="640"/>
        <w:rPr>
          <w:noProof/>
        </w:rPr>
      </w:pPr>
      <w:r w:rsidRPr="00D46E75">
        <w:rPr>
          <w:noProof/>
        </w:rPr>
        <w:t>[16]</w:t>
      </w:r>
      <w:r w:rsidRPr="00D46E75">
        <w:rPr>
          <w:noProof/>
        </w:rPr>
        <w:tab/>
        <w:t xml:space="preserve">NiagaHoster, “Apa itu Ecommerce? Kenali Semua Jenis dan Manfaatnya!,” </w:t>
      </w:r>
      <w:r w:rsidRPr="00D46E75">
        <w:rPr>
          <w:i/>
          <w:iCs/>
          <w:noProof/>
        </w:rPr>
        <w:t>NiagaHoster</w:t>
      </w:r>
      <w:r w:rsidRPr="00D46E75">
        <w:rPr>
          <w:noProof/>
        </w:rPr>
        <w:t>, 2019. [Online]. Available: https://www.niagahoster.co.id/blog/apa-itu-ecommerce.</w:t>
      </w:r>
    </w:p>
    <w:p w14:paraId="1D7862A2" w14:textId="77777777" w:rsidR="00D46E75" w:rsidRPr="00D46E75" w:rsidRDefault="00D46E75" w:rsidP="00D46E75">
      <w:pPr>
        <w:widowControl w:val="0"/>
        <w:autoSpaceDE w:val="0"/>
        <w:autoSpaceDN w:val="0"/>
        <w:adjustRightInd w:val="0"/>
        <w:ind w:left="640" w:hanging="640"/>
        <w:rPr>
          <w:noProof/>
        </w:rPr>
      </w:pPr>
      <w:r w:rsidRPr="00D46E75">
        <w:rPr>
          <w:noProof/>
        </w:rPr>
        <w:t>[17]</w:t>
      </w:r>
      <w:r w:rsidRPr="00D46E75">
        <w:rPr>
          <w:noProof/>
        </w:rPr>
        <w:tab/>
        <w:t xml:space="preserve">S. D. and R. S. Wahono, “Pengantar Unified Modeling Language (UML),” </w:t>
      </w:r>
      <w:r w:rsidRPr="00D46E75">
        <w:rPr>
          <w:i/>
          <w:iCs/>
          <w:noProof/>
        </w:rPr>
        <w:t>IlmuKomputer.com</w:t>
      </w:r>
      <w:r w:rsidRPr="00D46E75">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Devita Putri" w:date="2021-09-17T04:29:00Z" w:initials="DP">
    <w:p w14:paraId="0CF09F43" w14:textId="0B248372" w:rsidR="00ED108F" w:rsidRDefault="00ED108F">
      <w:pPr>
        <w:pStyle w:val="CommentText"/>
      </w:pPr>
      <w:r>
        <w:rPr>
          <w:rStyle w:val="CommentReference"/>
        </w:rPr>
        <w:annotationRef/>
      </w:r>
      <w:r>
        <w:t xml:space="preserve">Identifikasi Masalah atau Rumusan </w:t>
      </w:r>
      <w:proofErr w:type="gramStart"/>
      <w:r>
        <w:t>Masalah ?</w:t>
      </w:r>
      <w:proofErr w:type="gramEnd"/>
      <w:r>
        <w:t xml:space="preserve"> pada bab 3, terdapat juga sub bab “Identifikasi Masalah”</w:t>
      </w:r>
    </w:p>
  </w:comment>
  <w:comment w:id="39" w:author="User" w:date="2021-09-22T13:14:00Z" w:initials="U">
    <w:p w14:paraId="6E980950" w14:textId="4E560909" w:rsidR="00ED108F" w:rsidRDefault="00ED108F">
      <w:pPr>
        <w:pStyle w:val="CommentText"/>
      </w:pPr>
      <w:r>
        <w:rPr>
          <w:rStyle w:val="CommentReference"/>
        </w:rPr>
        <w:annotationRef/>
      </w:r>
      <w:r>
        <w:t>Klo yg aku tangkep Identifikasi Masalah bab 1 tuh pembahasa</w:t>
      </w:r>
      <w:r w:rsidR="00F41A38">
        <w:t xml:space="preserve">n dari latar berlakang </w:t>
      </w:r>
      <w:proofErr w:type="gramStart"/>
      <w:r w:rsidR="00F41A38">
        <w:t>yang  mana</w:t>
      </w:r>
      <w:proofErr w:type="gramEnd"/>
      <w:r w:rsidR="00F41A38">
        <w:t xml:space="preserve"> lebih umun gt. Isinya ttg covid, seni, komun. Nah klo identifikasi masalah bab 3 lebih terinci ke detail permasalahan dari idnft gt. Hal ini yg bakal jadi dasar pembuatan app web</w:t>
      </w:r>
    </w:p>
    <w:p w14:paraId="55A57EDA" w14:textId="77777777" w:rsidR="00F41A38" w:rsidRDefault="00F41A38">
      <w:pPr>
        <w:pStyle w:val="CommentText"/>
      </w:pPr>
    </w:p>
  </w:comment>
  <w:comment w:id="40" w:author="Devita Putri" w:date="2021-09-23T04:20:00Z" w:initials="DP">
    <w:p w14:paraId="7C291B5F" w14:textId="5CE0C185" w:rsidR="00D46E75" w:rsidRDefault="00D46E75">
      <w:pPr>
        <w:pStyle w:val="CommentText"/>
      </w:pPr>
      <w:r>
        <w:rPr>
          <w:rStyle w:val="CommentReference"/>
        </w:rPr>
        <w:annotationRef/>
      </w:r>
      <w:r>
        <w:t xml:space="preserve">Klo gitu, diliat dari identifikasi yg </w:t>
      </w:r>
      <w:proofErr w:type="gramStart"/>
      <w:r>
        <w:t>sekarang..</w:t>
      </w:r>
      <w:proofErr w:type="gramEnd"/>
      <w:r>
        <w:t xml:space="preserve"> dah cukup sesuai ya buat identifikasi bab 1. Xixixi tinggal ubah yang iisi bab 3 </w:t>
      </w:r>
    </w:p>
  </w:comment>
  <w:comment w:id="44" w:author="Devita Putri" w:date="2021-09-23T04:16:00Z" w:initials="DP">
    <w:p w14:paraId="7ABD6C5E" w14:textId="55B9D1C6" w:rsidR="00D46E75" w:rsidRDefault="00D46E75" w:rsidP="00D46E75">
      <w:pPr>
        <w:pStyle w:val="CommentText"/>
      </w:pPr>
      <w:r>
        <w:rPr>
          <w:rStyle w:val="CommentReference"/>
        </w:rPr>
        <w:annotationRef/>
      </w:r>
      <w:r>
        <w:t>Sudah di perbaiki jadi, 85</w:t>
      </w:r>
      <w:proofErr w:type="gramStart"/>
      <w:r>
        <w:t>%  berbeda</w:t>
      </w:r>
      <w:proofErr w:type="gramEnd"/>
      <w:r>
        <w:t xml:space="preserve"> dgn proposal sebelumny : </w:t>
      </w:r>
    </w:p>
    <w:p w14:paraId="6FA32EA0" w14:textId="6FD978E1" w:rsidR="00D46E75" w:rsidRPr="00D46E75" w:rsidRDefault="00D46E75" w:rsidP="00760908">
      <w:pPr>
        <w:pStyle w:val="CommentText"/>
        <w:numPr>
          <w:ilvl w:val="0"/>
          <w:numId w:val="27"/>
        </w:numPr>
      </w:pPr>
      <w:r w:rsidRPr="00D46E75">
        <w:t>Proses jual beli dilakukan oleh pihak ketiga seperi\ti WA yang mana seluruh kesepakaan harga, pembelian, pengiriman, dll ditentukan oleh penjual dan pembeli melalui platform tersebut.</w:t>
      </w:r>
    </w:p>
    <w:p w14:paraId="62409A85" w14:textId="77777777" w:rsidR="00D46E75" w:rsidRPr="00D46E75" w:rsidRDefault="00D46E75" w:rsidP="00760908">
      <w:pPr>
        <w:pStyle w:val="CommentText"/>
        <w:numPr>
          <w:ilvl w:val="0"/>
          <w:numId w:val="27"/>
        </w:numPr>
      </w:pPr>
      <w:r w:rsidRPr="00D46E75">
        <w:t>Metode pembayaran akan dikembalikan kepada kesepakatan penjual dan pembeli setelah melakukan diskusi</w:t>
      </w:r>
    </w:p>
    <w:p w14:paraId="6374DDD2" w14:textId="77777777" w:rsidR="00D46E75" w:rsidRPr="00D46E75" w:rsidRDefault="00D46E75" w:rsidP="00760908">
      <w:pPr>
        <w:pStyle w:val="CommentText"/>
        <w:numPr>
          <w:ilvl w:val="0"/>
          <w:numId w:val="27"/>
        </w:numPr>
      </w:pPr>
      <w:r w:rsidRPr="00D46E75">
        <w:t>Fitur artish of the month hanya dapat dikelola oleh admin melalui dashboard</w:t>
      </w:r>
    </w:p>
    <w:p w14:paraId="156EA4A6" w14:textId="77777777" w:rsidR="00D46E75" w:rsidRPr="00D46E75" w:rsidRDefault="00D46E75" w:rsidP="00760908">
      <w:pPr>
        <w:pStyle w:val="CommentText"/>
        <w:numPr>
          <w:ilvl w:val="0"/>
          <w:numId w:val="27"/>
        </w:numPr>
      </w:pPr>
      <w:r w:rsidRPr="00D46E75">
        <w:t>Post dan astikel dikelola admin yang nanti akan dilakukan dalam halaman dashboard</w:t>
      </w:r>
    </w:p>
    <w:p w14:paraId="50AF223C" w14:textId="77777777" w:rsidR="00D46E75" w:rsidRPr="00D46E75" w:rsidRDefault="00D46E75" w:rsidP="00760908">
      <w:pPr>
        <w:pStyle w:val="CommentText"/>
        <w:numPr>
          <w:ilvl w:val="0"/>
          <w:numId w:val="27"/>
        </w:numPr>
      </w:pPr>
      <w:r w:rsidRPr="00D46E75">
        <w:t>Fitur yang tidak dapat dibuat saat ini akan menggunakan aplikasi pihak ketiga seperti discord, google form, dan yang lainnya</w:t>
      </w:r>
    </w:p>
    <w:p w14:paraId="35614BB9" w14:textId="69C13EE5" w:rsidR="00D46E75" w:rsidRDefault="00D46E75">
      <w:pPr>
        <w:pStyle w:val="CommentText"/>
      </w:pPr>
    </w:p>
  </w:comment>
  <w:comment w:id="49" w:author="Devita Putri" w:date="2021-09-17T04:22:00Z" w:initials="DP">
    <w:p w14:paraId="5A8A25F3" w14:textId="6EBAE7CB" w:rsidR="00ED108F" w:rsidRDefault="00ED108F">
      <w:pPr>
        <w:pStyle w:val="CommentText"/>
      </w:pPr>
      <w:r>
        <w:rPr>
          <w:rStyle w:val="CommentReference"/>
        </w:rPr>
        <w:annotationRef/>
      </w:r>
      <w:r>
        <w:t xml:space="preserve">Perlu ditambahkan deskripsi. </w:t>
      </w:r>
    </w:p>
  </w:comment>
  <w:comment w:id="50" w:author="User" w:date="2021-09-22T13:10:00Z" w:initials="U">
    <w:p w14:paraId="73F645A7" w14:textId="77777777" w:rsidR="00ED108F" w:rsidRDefault="00ED108F" w:rsidP="00ED108F">
      <w:pPr>
        <w:pStyle w:val="CommentText"/>
      </w:pPr>
      <w:r>
        <w:rPr>
          <w:rStyle w:val="CommentReference"/>
        </w:rPr>
        <w:annotationRef/>
      </w:r>
      <w:r>
        <w:t xml:space="preserve">Scrum merupakan sebuah kerangka kerja </w:t>
      </w:r>
      <w:proofErr w:type="gramStart"/>
      <w:r>
        <w:t>yang  didasari</w:t>
      </w:r>
      <w:proofErr w:type="gramEnd"/>
      <w:r>
        <w:t xml:space="preserve"> oleh empirism (transparansi, inspeksi, dan adaptasi) dan banyak digunakan untuk mengembangkan produk atau perangkat lunak yang bersifat kompleks</w:t>
      </w:r>
    </w:p>
    <w:p w14:paraId="5BFAC1FD" w14:textId="3DF0EAF1" w:rsidR="00ED108F" w:rsidRDefault="00ED108F">
      <w:pPr>
        <w:pStyle w:val="CommentText"/>
      </w:pPr>
    </w:p>
  </w:comment>
  <w:comment w:id="53" w:author="Devita Putri" w:date="2021-09-17T04:21:00Z" w:initials="DP">
    <w:p w14:paraId="4BFA4524" w14:textId="76712438" w:rsidR="00ED108F" w:rsidRDefault="00ED108F">
      <w:pPr>
        <w:pStyle w:val="CommentText"/>
      </w:pPr>
      <w:r>
        <w:rPr>
          <w:rStyle w:val="CommentReference"/>
        </w:rPr>
        <w:annotationRef/>
      </w:r>
      <w:r>
        <w:t xml:space="preserve">Apakah kata “Komunitas” perlu </w:t>
      </w:r>
      <w:proofErr w:type="gramStart"/>
      <w:r>
        <w:t>dicantumkan ?</w:t>
      </w:r>
      <w:proofErr w:type="gramEnd"/>
      <w:r>
        <w:t xml:space="preserve"> atau tidak perlu? Agar bisa mencakup langsung ke perusahaan terkait</w:t>
      </w:r>
      <w:proofErr w:type="gramStart"/>
      <w:r>
        <w:t>. ?</w:t>
      </w:r>
      <w:proofErr w:type="gramEnd"/>
    </w:p>
  </w:comment>
  <w:comment w:id="54" w:author="User" w:date="2021-09-22T13:10:00Z" w:initials="U">
    <w:p w14:paraId="6EE338A8" w14:textId="77777777" w:rsidR="00ED108F" w:rsidRDefault="00ED108F" w:rsidP="00ED108F">
      <w:pPr>
        <w:pStyle w:val="CommentText"/>
      </w:pPr>
      <w:r>
        <w:rPr>
          <w:rStyle w:val="CommentReference"/>
        </w:rPr>
        <w:annotationRef/>
      </w:r>
      <w:r>
        <w:rPr>
          <w:rStyle w:val="CommentReference"/>
        </w:rPr>
        <w:annotationRef/>
      </w:r>
      <w:r>
        <w:t>Komunitas perlu dicantumin karna subjek paling deket tuh komun atau pelaku seni perseorangan</w:t>
      </w:r>
    </w:p>
    <w:p w14:paraId="5182BAD1" w14:textId="1F45BD78" w:rsidR="00ED108F" w:rsidRDefault="00ED108F">
      <w:pPr>
        <w:pStyle w:val="CommentText"/>
      </w:pPr>
    </w:p>
  </w:comment>
  <w:comment w:id="90" w:author="Devita Putri" w:date="2021-09-17T04:18:00Z" w:initials="DP">
    <w:p w14:paraId="494E3A21" w14:textId="72038ACC" w:rsidR="00ED108F" w:rsidRDefault="00ED108F">
      <w:pPr>
        <w:pStyle w:val="CommentText"/>
      </w:pPr>
      <w:r>
        <w:rPr>
          <w:rStyle w:val="CommentReference"/>
        </w:rPr>
        <w:annotationRef/>
      </w:r>
      <w:r>
        <w:t>Pada bagian proses bisnis ini, dibuat dari hasil pendeskripsian imajinasi. Dan belum menunjukan adanya permasalahan. Covid.</w:t>
      </w:r>
    </w:p>
  </w:comment>
  <w:comment w:id="91" w:author="User" w:date="2021-09-22T13:11:00Z" w:initials="U">
    <w:p w14:paraId="5A0B384D" w14:textId="77777777" w:rsidR="00ED108F" w:rsidRDefault="00ED108F" w:rsidP="00ED108F">
      <w:pPr>
        <w:pStyle w:val="CommentText"/>
      </w:pPr>
      <w:r>
        <w:rPr>
          <w:rStyle w:val="CommentReference"/>
        </w:rPr>
        <w:annotationRef/>
      </w:r>
      <w:r>
        <w:t>Covid dijadikan alasan yg menyebabkan pelaku seni tidak dapat bertemu secara langsung dalam waktu yang lama. Hal tersebut menyebabkan ada beberapa informasi penting, kegiatan edukasi, kegiatan pertemuan, dll terhambat. Pembuatan web ditujukan agar informasi yang dibangun dapat dilihat dalam waktu yang Panjang dan mudah dijangkau khalayak banyak.</w:t>
      </w:r>
    </w:p>
    <w:p w14:paraId="341B2B4F" w14:textId="68307D0E" w:rsidR="00ED108F" w:rsidRDefault="00ED108F" w:rsidP="00ED108F">
      <w:pPr>
        <w:pStyle w:val="CommentText"/>
      </w:pPr>
    </w:p>
  </w:comment>
  <w:comment w:id="92" w:author="Devita Putri" w:date="2021-09-23T04:27:00Z" w:initials="DP">
    <w:p w14:paraId="5A03CE84" w14:textId="777F0A95" w:rsidR="001B4FCD" w:rsidRDefault="001B4FCD">
      <w:pPr>
        <w:pStyle w:val="CommentText"/>
      </w:pPr>
      <w:r>
        <w:rPr>
          <w:rStyle w:val="CommentReference"/>
        </w:rPr>
        <w:annotationRef/>
      </w:r>
      <w:r>
        <w:t>Setelah aku baca ulang, dan coba pahami lg. kayaknya bagian ini cukup menjelaskan proses bisnis sebelumnya aja deh. Soalnya setelah 3.3.3 ini ada 3.3.4 yang isinya hasil identifikasi masalah dari penangkapan proses bisnis disub bab 3.</w:t>
      </w:r>
      <w:proofErr w:type="gramStart"/>
      <w:r>
        <w:t>3.3..</w:t>
      </w:r>
      <w:proofErr w:type="gramEnd"/>
      <w:r>
        <w:t xml:space="preserve">  NAHH, jadi untuk covidnya kayaknya disimpen di sub bsb 3.3.4 identifikasi masalah. sorryyy</w:t>
      </w:r>
    </w:p>
  </w:comment>
  <w:comment w:id="93" w:author="Devita Putri" w:date="2021-09-23T04:29:00Z" w:initials="DP">
    <w:p w14:paraId="5FC5E95E" w14:textId="04FFBB2B" w:rsidR="001B4FCD" w:rsidRDefault="001B4FCD">
      <w:pPr>
        <w:pStyle w:val="CommentText"/>
      </w:pPr>
      <w:r>
        <w:rPr>
          <w:rStyle w:val="CommentReference"/>
        </w:rPr>
        <w:annotationRef/>
      </w:r>
      <w:r>
        <w:t xml:space="preserve">Coba dibaca lg pseudocode dari proses bisnis ini. Apakah masih ada yang perlu di tambah atau </w:t>
      </w:r>
      <w:proofErr w:type="gramStart"/>
      <w:r>
        <w:t>diubah ?</w:t>
      </w:r>
      <w:proofErr w:type="gramEnd"/>
    </w:p>
  </w:comment>
  <w:comment w:id="95" w:author="Devita Putri" w:date="2021-09-17T04:30:00Z" w:initials="DP">
    <w:p w14:paraId="63163C83" w14:textId="1C225E35" w:rsidR="00ED108F" w:rsidRDefault="00ED108F">
      <w:pPr>
        <w:pStyle w:val="CommentText"/>
      </w:pPr>
      <w:r>
        <w:rPr>
          <w:rStyle w:val="CommentReference"/>
        </w:rPr>
        <w:annotationRef/>
      </w:r>
      <w:proofErr w:type="gramStart"/>
      <w:r>
        <w:t>Komunitas ?</w:t>
      </w:r>
      <w:proofErr w:type="gramEnd"/>
    </w:p>
  </w:comment>
  <w:comment w:id="96" w:author="User" w:date="2021-09-22T13:12:00Z" w:initials="U">
    <w:p w14:paraId="1A6CC031" w14:textId="77777777" w:rsidR="00ED108F" w:rsidRDefault="00ED108F" w:rsidP="00ED108F">
      <w:pPr>
        <w:pStyle w:val="CommentText"/>
      </w:pPr>
      <w:r>
        <w:rPr>
          <w:rStyle w:val="CommentReference"/>
        </w:rPr>
        <w:annotationRef/>
      </w:r>
      <w:r>
        <w:t xml:space="preserve">Gpp komun soalnya subjek yang paling deket ke idnft </w:t>
      </w:r>
    </w:p>
    <w:p w14:paraId="45B6FFF6" w14:textId="18865437" w:rsidR="00ED108F" w:rsidRDefault="00ED108F">
      <w:pPr>
        <w:pStyle w:val="CommentText"/>
      </w:pPr>
    </w:p>
  </w:comment>
  <w:comment w:id="99" w:author="Devita Putri" w:date="2021-09-17T05:39:00Z" w:initials="DP">
    <w:p w14:paraId="5328E953" w14:textId="7B917C18" w:rsidR="00ED108F" w:rsidRDefault="00ED108F">
      <w:pPr>
        <w:pStyle w:val="CommentText"/>
      </w:pPr>
      <w:r>
        <w:rPr>
          <w:rStyle w:val="CommentReference"/>
        </w:rPr>
        <w:annotationRef/>
      </w:r>
      <w:r>
        <w:t>Menampilkan dan menyimpan data keanggotaan … “masih ragu”</w:t>
      </w:r>
    </w:p>
  </w:comment>
  <w:comment w:id="100" w:author="User" w:date="2021-09-22T13:12:00Z" w:initials="U">
    <w:p w14:paraId="0BAA7DB9" w14:textId="0307AF3C" w:rsidR="00ED108F" w:rsidRDefault="00ED108F">
      <w:pPr>
        <w:pStyle w:val="CommentText"/>
      </w:pPr>
      <w:r>
        <w:rPr>
          <w:rStyle w:val="CommentReference"/>
        </w:rPr>
        <w:annotationRef/>
      </w:r>
      <w:r>
        <w:t>Menyimpan data keanggitaan dengan cara mendaftarkan diri pada web tersebut. Jgn pake manmpilkan, soalnya ga terlalu mencolok.</w:t>
      </w:r>
    </w:p>
  </w:comment>
  <w:comment w:id="103" w:author="Devita Putri" w:date="2021-09-22T06:05:00Z" w:initials="DP">
    <w:p w14:paraId="617DD59C" w14:textId="43E72182" w:rsidR="00ED108F" w:rsidRDefault="00ED108F">
      <w:pPr>
        <w:pStyle w:val="CommentText"/>
      </w:pPr>
      <w:r>
        <w:rPr>
          <w:rStyle w:val="CommentReference"/>
        </w:rPr>
        <w:annotationRef/>
      </w:r>
      <w:r>
        <w:t>Perlu di kaji ulang untuk PBI dan prioritynya.</w:t>
      </w:r>
    </w:p>
  </w:comment>
  <w:comment w:id="104" w:author="User" w:date="2021-09-22T13:12:00Z" w:initials="U">
    <w:p w14:paraId="12801084" w14:textId="77777777" w:rsidR="00ED108F" w:rsidRDefault="00ED108F" w:rsidP="00ED108F">
      <w:pPr>
        <w:pStyle w:val="CommentText"/>
      </w:pPr>
      <w:r>
        <w:rPr>
          <w:rStyle w:val="CommentReference"/>
        </w:rPr>
        <w:annotationRef/>
      </w:r>
      <w:r>
        <w:t>Aku piker PB 09, 10, 17, 21 masuk ke prior 1</w:t>
      </w:r>
    </w:p>
    <w:p w14:paraId="5606535F" w14:textId="77777777" w:rsidR="00ED108F" w:rsidRDefault="00ED108F" w:rsidP="00ED108F">
      <w:pPr>
        <w:pStyle w:val="CommentText"/>
      </w:pPr>
      <w:r>
        <w:t>Deh. Soalnya fitur yg harusnya ditampilin di upload pertama</w:t>
      </w:r>
    </w:p>
    <w:p w14:paraId="05B5C620" w14:textId="297E5F04" w:rsidR="00ED108F" w:rsidRDefault="00ED108F">
      <w:pPr>
        <w:pStyle w:val="CommentText"/>
      </w:pPr>
    </w:p>
  </w:comment>
  <w:comment w:id="137" w:author="Devita Putri" w:date="2021-09-18T00:21:00Z" w:initials="DP">
    <w:p w14:paraId="219E8599" w14:textId="77777777" w:rsidR="00ED108F" w:rsidRPr="00A47A5F" w:rsidRDefault="00ED108F" w:rsidP="00A47A5F">
      <w:pPr>
        <w:pStyle w:val="CommentText"/>
      </w:pPr>
      <w:r>
        <w:rPr>
          <w:rStyle w:val="CommentReference"/>
        </w:rPr>
        <w:annotationRef/>
      </w:r>
      <w:r w:rsidRPr="00A47A5F">
        <w:annotationRef/>
      </w:r>
      <w:r w:rsidRPr="00A47A5F">
        <w:t xml:space="preserve">Apakah perlu di detailkan edukasi terkait NFT saja atau cukup seni </w:t>
      </w:r>
      <w:proofErr w:type="gramStart"/>
      <w:r w:rsidRPr="00A47A5F">
        <w:t>saja ?</w:t>
      </w:r>
      <w:proofErr w:type="gramEnd"/>
    </w:p>
    <w:p w14:paraId="23E29098" w14:textId="597811FA" w:rsidR="00ED108F" w:rsidRDefault="00ED108F">
      <w:pPr>
        <w:pStyle w:val="CommentText"/>
      </w:pPr>
    </w:p>
  </w:comment>
  <w:comment w:id="138" w:author="User" w:date="2021-09-22T13:13:00Z" w:initials="U">
    <w:p w14:paraId="1F9A448E" w14:textId="77777777" w:rsidR="00ED108F" w:rsidRDefault="00ED108F" w:rsidP="00ED108F">
      <w:pPr>
        <w:pStyle w:val="CommentText"/>
      </w:pPr>
      <w:r>
        <w:rPr>
          <w:rStyle w:val="CommentReference"/>
        </w:rPr>
        <w:annotationRef/>
      </w:r>
      <w:r>
        <w:t>Ditambahin edukasi seni dan digital art. Ga perlu detail karna teknisnya dikembalikan ke idnft</w:t>
      </w:r>
    </w:p>
    <w:p w14:paraId="67F32AF2" w14:textId="76C3794D" w:rsidR="00ED108F" w:rsidRDefault="00ED10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1"/>
  <w15:commentEx w15:paraId="55A57EDA" w15:paraIdParent="0CF09F43" w15:done="1"/>
  <w15:commentEx w15:paraId="7C291B5F" w15:paraIdParent="0CF09F43" w15:done="1"/>
  <w15:commentEx w15:paraId="35614BB9" w15:done="1"/>
  <w15:commentEx w15:paraId="5A8A25F3" w15:done="0"/>
  <w15:commentEx w15:paraId="5BFAC1FD" w15:paraIdParent="5A8A25F3" w15:done="0"/>
  <w15:commentEx w15:paraId="4BFA4524" w15:done="1"/>
  <w15:commentEx w15:paraId="5182BAD1" w15:paraIdParent="4BFA4524" w15:done="1"/>
  <w15:commentEx w15:paraId="494E3A21" w15:done="0"/>
  <w15:commentEx w15:paraId="341B2B4F" w15:paraIdParent="494E3A21" w15:done="0"/>
  <w15:commentEx w15:paraId="5A03CE84" w15:paraIdParent="494E3A21" w15:done="0"/>
  <w15:commentEx w15:paraId="5FC5E95E" w15:paraIdParent="494E3A21" w15:done="0"/>
  <w15:commentEx w15:paraId="63163C83" w15:done="1"/>
  <w15:commentEx w15:paraId="45B6FFF6" w15:paraIdParent="63163C83" w15:done="1"/>
  <w15:commentEx w15:paraId="5328E953" w15:done="1"/>
  <w15:commentEx w15:paraId="0BAA7DB9" w15:paraIdParent="5328E953" w15:done="1"/>
  <w15:commentEx w15:paraId="617DD59C" w15:done="0"/>
  <w15:commentEx w15:paraId="05B5C620" w15:paraIdParent="617DD59C" w15:done="0"/>
  <w15:commentEx w15:paraId="23E29098" w15:done="0"/>
  <w15:commentEx w15:paraId="67F32AF2" w15:paraIdParent="23E290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F67EF2" w16cex:dateUtc="2021-09-22T21:20:00Z"/>
  <w16cex:commentExtensible w16cex:durableId="24F67E0E" w16cex:dateUtc="2021-09-22T21:16:00Z"/>
  <w16cex:commentExtensible w16cex:durableId="24EE9680" w16cex:dateUtc="2021-09-16T21:22:00Z"/>
  <w16cex:commentExtensible w16cex:durableId="24EE9645" w16cex:dateUtc="2021-09-16T21:21:00Z"/>
  <w16cex:commentExtensible w16cex:durableId="24EE95AF" w16cex:dateUtc="2021-09-16T21:18:00Z"/>
  <w16cex:commentExtensible w16cex:durableId="24F680C6" w16cex:dateUtc="2021-09-22T21:27:00Z"/>
  <w16cex:commentExtensible w16cex:durableId="24F68136" w16cex:dateUtc="2021-09-22T21:29:00Z"/>
  <w16cex:commentExtensible w16cex:durableId="24EE987D" w16cex:dateUtc="2021-09-16T21:30:00Z"/>
  <w16cex:commentExtensible w16cex:durableId="24EEA899" w16cex:dateUtc="2021-09-16T22:39:00Z"/>
  <w16cex:commentExtensible w16cex:durableId="24F5463F" w16cex:dateUtc="2021-09-21T23:05:00Z"/>
  <w16cex:commentExtensible w16cex:durableId="24EFAF84" w16cex:dateUtc="2021-09-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55A57EDA" w16cid:durableId="24F67AF9"/>
  <w16cid:commentId w16cid:paraId="7C291B5F" w16cid:durableId="24F67EF2"/>
  <w16cid:commentId w16cid:paraId="35614BB9" w16cid:durableId="24F67E0E"/>
  <w16cid:commentId w16cid:paraId="5A8A25F3" w16cid:durableId="24EE9680"/>
  <w16cid:commentId w16cid:paraId="5BFAC1FD" w16cid:durableId="24F67AFE"/>
  <w16cid:commentId w16cid:paraId="4BFA4524" w16cid:durableId="24EE9645"/>
  <w16cid:commentId w16cid:paraId="5182BAD1" w16cid:durableId="24F67B00"/>
  <w16cid:commentId w16cid:paraId="494E3A21" w16cid:durableId="24EE95AF"/>
  <w16cid:commentId w16cid:paraId="341B2B4F" w16cid:durableId="24F67B02"/>
  <w16cid:commentId w16cid:paraId="5A03CE84" w16cid:durableId="24F680C6"/>
  <w16cid:commentId w16cid:paraId="5FC5E95E" w16cid:durableId="24F68136"/>
  <w16cid:commentId w16cid:paraId="63163C83" w16cid:durableId="24EE987D"/>
  <w16cid:commentId w16cid:paraId="45B6FFF6" w16cid:durableId="24F67B04"/>
  <w16cid:commentId w16cid:paraId="5328E953" w16cid:durableId="24EEA899"/>
  <w16cid:commentId w16cid:paraId="0BAA7DB9" w16cid:durableId="24F67B06"/>
  <w16cid:commentId w16cid:paraId="617DD59C" w16cid:durableId="24F5463F"/>
  <w16cid:commentId w16cid:paraId="05B5C620" w16cid:durableId="24F67B08"/>
  <w16cid:commentId w16cid:paraId="23E29098" w16cid:durableId="24EFAF84"/>
  <w16cid:commentId w16cid:paraId="67F32AF2" w16cid:durableId="24F67B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0AF40E" w14:textId="77777777" w:rsidR="006F75D5" w:rsidRDefault="006F75D5">
      <w:pPr>
        <w:spacing w:line="240" w:lineRule="auto"/>
      </w:pPr>
      <w:r>
        <w:separator/>
      </w:r>
    </w:p>
  </w:endnote>
  <w:endnote w:type="continuationSeparator" w:id="0">
    <w:p w14:paraId="6DF157A1" w14:textId="77777777" w:rsidR="006F75D5" w:rsidRDefault="006F75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ED108F" w:rsidRDefault="00ED108F" w:rsidP="0080315B">
    <w:pPr>
      <w:pStyle w:val="Footer"/>
    </w:pPr>
  </w:p>
  <w:p w14:paraId="3DAAA370" w14:textId="77777777" w:rsidR="00ED108F" w:rsidRDefault="00ED1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ED108F" w:rsidRDefault="00ED108F" w:rsidP="0080315B">
    <w:pPr>
      <w:pStyle w:val="Footer"/>
    </w:pPr>
  </w:p>
  <w:p w14:paraId="0318BA42" w14:textId="77777777" w:rsidR="00ED108F" w:rsidRDefault="00ED1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8119B9" w14:textId="77777777" w:rsidR="006F75D5" w:rsidRDefault="006F75D5">
      <w:pPr>
        <w:spacing w:line="240" w:lineRule="auto"/>
      </w:pPr>
      <w:r>
        <w:separator/>
      </w:r>
    </w:p>
  </w:footnote>
  <w:footnote w:type="continuationSeparator" w:id="0">
    <w:p w14:paraId="2F559BB0" w14:textId="77777777" w:rsidR="006F75D5" w:rsidRDefault="006F75D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36738A42" w:rsidR="00ED108F" w:rsidRDefault="00ED108F">
        <w:pPr>
          <w:pStyle w:val="Header"/>
          <w:jc w:val="right"/>
        </w:pPr>
        <w:r>
          <w:fldChar w:fldCharType="begin"/>
        </w:r>
        <w:r>
          <w:instrText xml:space="preserve"> PAGE   \* MERGEFORMAT </w:instrText>
        </w:r>
        <w:r>
          <w:fldChar w:fldCharType="separate"/>
        </w:r>
        <w:r w:rsidR="00F41A38">
          <w:rPr>
            <w:noProof/>
          </w:rPr>
          <w:t>ii</w:t>
        </w:r>
        <w:r>
          <w:rPr>
            <w:noProof/>
          </w:rPr>
          <w:fldChar w:fldCharType="end"/>
        </w:r>
      </w:p>
    </w:sdtContent>
  </w:sdt>
  <w:p w14:paraId="7804C066" w14:textId="77777777" w:rsidR="00ED108F" w:rsidRDefault="00ED10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ED108F" w:rsidRPr="00A733BC" w14:paraId="1C866B83" w14:textId="77777777">
      <w:trPr>
        <w:trHeight w:val="720"/>
      </w:trPr>
      <w:tc>
        <w:tcPr>
          <w:tcW w:w="1667" w:type="pct"/>
        </w:tcPr>
        <w:p w14:paraId="5C9B2937" w14:textId="77777777" w:rsidR="00ED108F" w:rsidRDefault="00ED108F">
          <w:pPr>
            <w:pStyle w:val="Header"/>
            <w:tabs>
              <w:tab w:val="clear" w:pos="4680"/>
              <w:tab w:val="clear" w:pos="9360"/>
            </w:tabs>
            <w:rPr>
              <w:color w:val="5B9BD5" w:themeColor="accent1"/>
            </w:rPr>
          </w:pPr>
        </w:p>
      </w:tc>
      <w:tc>
        <w:tcPr>
          <w:tcW w:w="1667" w:type="pct"/>
        </w:tcPr>
        <w:p w14:paraId="47890536" w14:textId="77777777" w:rsidR="00ED108F" w:rsidRDefault="00ED108F">
          <w:pPr>
            <w:pStyle w:val="Header"/>
            <w:tabs>
              <w:tab w:val="clear" w:pos="4680"/>
              <w:tab w:val="clear" w:pos="9360"/>
            </w:tabs>
            <w:jc w:val="center"/>
            <w:rPr>
              <w:color w:val="5B9BD5" w:themeColor="accent1"/>
            </w:rPr>
          </w:pPr>
        </w:p>
      </w:tc>
      <w:tc>
        <w:tcPr>
          <w:tcW w:w="1666" w:type="pct"/>
        </w:tcPr>
        <w:p w14:paraId="6E99C779" w14:textId="63E1B246" w:rsidR="00ED108F" w:rsidRPr="00A733BC" w:rsidRDefault="00ED108F">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sidR="00F41A38">
            <w:rPr>
              <w:noProof/>
              <w:szCs w:val="24"/>
            </w:rPr>
            <w:t>20</w:t>
          </w:r>
          <w:r w:rsidRPr="00A733BC">
            <w:rPr>
              <w:szCs w:val="24"/>
            </w:rPr>
            <w:fldChar w:fldCharType="end"/>
          </w:r>
        </w:p>
      </w:tc>
    </w:tr>
  </w:tbl>
  <w:p w14:paraId="6BD7527C" w14:textId="77777777" w:rsidR="00ED108F" w:rsidRDefault="00ED1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F56E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8054C0"/>
    <w:multiLevelType w:val="hybridMultilevel"/>
    <w:tmpl w:val="D0107E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C82ED5"/>
    <w:multiLevelType w:val="hybridMultilevel"/>
    <w:tmpl w:val="547A3714"/>
    <w:lvl w:ilvl="0" w:tplc="1F9E73C8">
      <w:start w:val="1"/>
      <w:numFmt w:val="decimal"/>
      <w:lvlText w:val="3.5.%1"/>
      <w:lvlJc w:val="right"/>
      <w:pPr>
        <w:ind w:left="1287" w:hanging="360"/>
      </w:pPr>
      <w:rPr>
        <w:rFonts w:ascii="Times New Roman" w:hAnsi="Times New Roman" w:cs="Times New Roman" w:hint="default"/>
        <w:b/>
        <w:bCs/>
        <w:sz w:val="24"/>
        <w:szCs w:val="24"/>
      </w:rPr>
    </w:lvl>
    <w:lvl w:ilvl="1" w:tplc="7E18E24E">
      <w:start w:val="1"/>
      <w:numFmt w:val="decimal"/>
      <w:lvlText w:val="3.5.3.%2"/>
      <w:lvlJc w:val="right"/>
      <w:pPr>
        <w:ind w:left="2007" w:hanging="360"/>
      </w:pPr>
      <w:rPr>
        <w:rFonts w:ascii="Times New Roman" w:hAnsi="Times New Roman" w:cs="Times New Roman" w:hint="default"/>
        <w:b/>
        <w:bCs/>
        <w:sz w:val="24"/>
        <w:szCs w:val="24"/>
      </w:r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098142AB"/>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B34D4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9644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0F9205E7"/>
    <w:multiLevelType w:val="hybridMultilevel"/>
    <w:tmpl w:val="3CE80D3A"/>
    <w:lvl w:ilvl="0" w:tplc="2572D356">
      <w:start w:val="1"/>
      <w:numFmt w:val="decimal"/>
      <w:lvlText w:val="3.5.1.%1"/>
      <w:lvlJc w:val="right"/>
      <w:pPr>
        <w:ind w:left="2007" w:hanging="360"/>
      </w:pPr>
      <w:rPr>
        <w:rFonts w:ascii="Times New Roman" w:hAnsi="Times New Roman" w:cs="Times New Roman" w:hint="default"/>
        <w:b/>
        <w:bCs/>
        <w:sz w:val="24"/>
        <w:szCs w:val="24"/>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9" w15:restartNumberingAfterBreak="0">
    <w:nsid w:val="0F9909DA"/>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3AC5410"/>
    <w:multiLevelType w:val="multilevel"/>
    <w:tmpl w:val="C186A7E8"/>
    <w:lvl w:ilvl="0">
      <w:start w:val="2"/>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I.5.%3"/>
      <w:lvlJc w:val="left"/>
      <w:pPr>
        <w:ind w:left="5490" w:hanging="720"/>
      </w:pPr>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16E62D2B"/>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798536B"/>
    <w:multiLevelType w:val="hybridMultilevel"/>
    <w:tmpl w:val="1674A2DE"/>
    <w:lvl w:ilvl="0" w:tplc="0E8436C2">
      <w:start w:val="1"/>
      <w:numFmt w:val="decimal"/>
      <w:lvlText w:val="3.5.4.%1"/>
      <w:lvlJc w:val="right"/>
      <w:pPr>
        <w:ind w:left="2007" w:hanging="360"/>
      </w:pPr>
      <w:rPr>
        <w:rFonts w:ascii="Times New Roman" w:hAnsi="Times New Roman" w:cs="Times New Roman" w:hint="default"/>
        <w:b/>
        <w:bCs/>
        <w:sz w:val="24"/>
        <w:szCs w:val="24"/>
      </w:r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6"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7"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8" w15:restartNumberingAfterBreak="0">
    <w:nsid w:val="1C983965"/>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E961C3F"/>
    <w:multiLevelType w:val="hybridMultilevel"/>
    <w:tmpl w:val="1F22DB52"/>
    <w:lvl w:ilvl="0" w:tplc="EE0E204A">
      <w:start w:val="1"/>
      <w:numFmt w:val="decimal"/>
      <w:lvlText w:val="3.5.3.1.2.%1"/>
      <w:lvlJc w:val="right"/>
      <w:pPr>
        <w:ind w:left="164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20A21D73"/>
    <w:multiLevelType w:val="hybridMultilevel"/>
    <w:tmpl w:val="ABA0A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0A8172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4306ED0"/>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5636E66"/>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74A0B6A"/>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87F4F86"/>
    <w:multiLevelType w:val="hybridMultilevel"/>
    <w:tmpl w:val="D0107EE4"/>
    <w:lvl w:ilvl="0" w:tplc="0409000F">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7" w15:restartNumberingAfterBreak="0">
    <w:nsid w:val="2A622B27"/>
    <w:multiLevelType w:val="hybridMultilevel"/>
    <w:tmpl w:val="E3B2BD46"/>
    <w:lvl w:ilvl="0" w:tplc="0E089FF0">
      <w:start w:val="1"/>
      <w:numFmt w:val="lowerLetter"/>
      <w:lvlText w:val="%1)"/>
      <w:lvlJc w:val="left"/>
      <w:pPr>
        <w:ind w:left="2421" w:hanging="360"/>
      </w:pPr>
      <w:rPr>
        <w:color w:val="auto"/>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28" w15:restartNumberingAfterBreak="0">
    <w:nsid w:val="2C0C169E"/>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DE8529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2FA47409"/>
    <w:multiLevelType w:val="hybridMultilevel"/>
    <w:tmpl w:val="B3263684"/>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2"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33" w15:restartNumberingAfterBreak="0">
    <w:nsid w:val="31CC1676"/>
    <w:multiLevelType w:val="hybridMultilevel"/>
    <w:tmpl w:val="E3B2BD46"/>
    <w:lvl w:ilvl="0" w:tplc="0E089FF0">
      <w:start w:val="1"/>
      <w:numFmt w:val="lowerLetter"/>
      <w:lvlText w:val="%1)"/>
      <w:lvlJc w:val="left"/>
      <w:pPr>
        <w:ind w:left="2421" w:hanging="360"/>
      </w:pPr>
      <w:rPr>
        <w:color w:val="auto"/>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4" w15:restartNumberingAfterBreak="0">
    <w:nsid w:val="33841CB2"/>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7DA671E"/>
    <w:multiLevelType w:val="hybridMultilevel"/>
    <w:tmpl w:val="6DA239F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2447FA1"/>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48E429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54B1F0B"/>
    <w:multiLevelType w:val="hybridMultilevel"/>
    <w:tmpl w:val="8EE443B6"/>
    <w:lvl w:ilvl="0" w:tplc="AC000698">
      <w:start w:val="1"/>
      <w:numFmt w:val="decimal"/>
      <w:lvlText w:val="1.%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0" w15:restartNumberingAfterBreak="0">
    <w:nsid w:val="46D221E7"/>
    <w:multiLevelType w:val="hybridMultilevel"/>
    <w:tmpl w:val="931E8BF6"/>
    <w:lvl w:ilvl="0" w:tplc="FB4C4C96">
      <w:start w:val="1"/>
      <w:numFmt w:val="decimal"/>
      <w:lvlText w:val="3.5.3.1.%1"/>
      <w:lvlJc w:val="right"/>
      <w:pPr>
        <w:ind w:left="236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88556F4"/>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494A558C"/>
    <w:multiLevelType w:val="hybridMultilevel"/>
    <w:tmpl w:val="5DD2D4D4"/>
    <w:lvl w:ilvl="0" w:tplc="6400BFB8">
      <w:start w:val="1"/>
      <w:numFmt w:val="decimal"/>
      <w:lvlText w:val="3.6.%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BD256B"/>
    <w:multiLevelType w:val="hybridMultilevel"/>
    <w:tmpl w:val="5450180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4"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45" w15:restartNumberingAfterBreak="0">
    <w:nsid w:val="53313AB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D32706"/>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7"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8"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60027373"/>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02D5BA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0892215"/>
    <w:multiLevelType w:val="hybridMultilevel"/>
    <w:tmpl w:val="92D8DE90"/>
    <w:lvl w:ilvl="0" w:tplc="28140546">
      <w:start w:val="4"/>
      <w:numFmt w:val="decimal"/>
      <w:lvlText w:val="3.5.%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1350C40"/>
    <w:multiLevelType w:val="hybridMultilevel"/>
    <w:tmpl w:val="71E0084E"/>
    <w:lvl w:ilvl="0" w:tplc="0E089FF0">
      <w:start w:val="1"/>
      <w:numFmt w:val="lowerLetter"/>
      <w:lvlText w:val="%1)"/>
      <w:lvlJc w:val="left"/>
      <w:pPr>
        <w:ind w:left="1353" w:hanging="360"/>
      </w:pPr>
      <w:rPr>
        <w:color w:val="auto"/>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4"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5" w15:restartNumberingAfterBreak="0">
    <w:nsid w:val="63FE4A53"/>
    <w:multiLevelType w:val="hybridMultilevel"/>
    <w:tmpl w:val="99C6B7C6"/>
    <w:lvl w:ilvl="0" w:tplc="04090005">
      <w:start w:val="1"/>
      <w:numFmt w:val="bullet"/>
      <w:lvlText w:val=""/>
      <w:lvlJc w:val="left"/>
      <w:pPr>
        <w:ind w:left="2847" w:hanging="360"/>
      </w:pPr>
      <w:rPr>
        <w:rFonts w:ascii="Wingdings" w:hAnsi="Wingdings" w:hint="default"/>
      </w:rPr>
    </w:lvl>
    <w:lvl w:ilvl="1" w:tplc="04090003">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56" w15:restartNumberingAfterBreak="0">
    <w:nsid w:val="641C5FAE"/>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57"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9"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B834BA5"/>
    <w:multiLevelType w:val="hybridMultilevel"/>
    <w:tmpl w:val="5712C0D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62"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6E7138EE"/>
    <w:multiLevelType w:val="hybridMultilevel"/>
    <w:tmpl w:val="A55E8F0C"/>
    <w:lvl w:ilvl="0" w:tplc="04090005">
      <w:start w:val="1"/>
      <w:numFmt w:val="bullet"/>
      <w:lvlText w:val=""/>
      <w:lvlJc w:val="left"/>
      <w:pPr>
        <w:ind w:left="2847" w:hanging="360"/>
      </w:pPr>
      <w:rPr>
        <w:rFonts w:ascii="Wingdings" w:hAnsi="Wingdings" w:hint="default"/>
      </w:rPr>
    </w:lvl>
    <w:lvl w:ilvl="1" w:tplc="04090003" w:tentative="1">
      <w:start w:val="1"/>
      <w:numFmt w:val="bullet"/>
      <w:lvlText w:val="o"/>
      <w:lvlJc w:val="left"/>
      <w:pPr>
        <w:ind w:left="3567" w:hanging="360"/>
      </w:pPr>
      <w:rPr>
        <w:rFonts w:ascii="Courier New" w:hAnsi="Courier New" w:cs="Courier New" w:hint="default"/>
      </w:rPr>
    </w:lvl>
    <w:lvl w:ilvl="2" w:tplc="04090005" w:tentative="1">
      <w:start w:val="1"/>
      <w:numFmt w:val="bullet"/>
      <w:lvlText w:val=""/>
      <w:lvlJc w:val="left"/>
      <w:pPr>
        <w:ind w:left="4287" w:hanging="360"/>
      </w:pPr>
      <w:rPr>
        <w:rFonts w:ascii="Wingdings" w:hAnsi="Wingdings" w:hint="default"/>
      </w:rPr>
    </w:lvl>
    <w:lvl w:ilvl="3" w:tplc="04090001" w:tentative="1">
      <w:start w:val="1"/>
      <w:numFmt w:val="bullet"/>
      <w:lvlText w:val=""/>
      <w:lvlJc w:val="left"/>
      <w:pPr>
        <w:ind w:left="5007" w:hanging="360"/>
      </w:pPr>
      <w:rPr>
        <w:rFonts w:ascii="Symbol" w:hAnsi="Symbol" w:hint="default"/>
      </w:rPr>
    </w:lvl>
    <w:lvl w:ilvl="4" w:tplc="04090003" w:tentative="1">
      <w:start w:val="1"/>
      <w:numFmt w:val="bullet"/>
      <w:lvlText w:val="o"/>
      <w:lvlJc w:val="left"/>
      <w:pPr>
        <w:ind w:left="5727" w:hanging="360"/>
      </w:pPr>
      <w:rPr>
        <w:rFonts w:ascii="Courier New" w:hAnsi="Courier New" w:cs="Courier New" w:hint="default"/>
      </w:rPr>
    </w:lvl>
    <w:lvl w:ilvl="5" w:tplc="04090005" w:tentative="1">
      <w:start w:val="1"/>
      <w:numFmt w:val="bullet"/>
      <w:lvlText w:val=""/>
      <w:lvlJc w:val="left"/>
      <w:pPr>
        <w:ind w:left="6447" w:hanging="360"/>
      </w:pPr>
      <w:rPr>
        <w:rFonts w:ascii="Wingdings" w:hAnsi="Wingdings" w:hint="default"/>
      </w:rPr>
    </w:lvl>
    <w:lvl w:ilvl="6" w:tplc="04090001" w:tentative="1">
      <w:start w:val="1"/>
      <w:numFmt w:val="bullet"/>
      <w:lvlText w:val=""/>
      <w:lvlJc w:val="left"/>
      <w:pPr>
        <w:ind w:left="7167" w:hanging="360"/>
      </w:pPr>
      <w:rPr>
        <w:rFonts w:ascii="Symbol" w:hAnsi="Symbol" w:hint="default"/>
      </w:rPr>
    </w:lvl>
    <w:lvl w:ilvl="7" w:tplc="04090003" w:tentative="1">
      <w:start w:val="1"/>
      <w:numFmt w:val="bullet"/>
      <w:lvlText w:val="o"/>
      <w:lvlJc w:val="left"/>
      <w:pPr>
        <w:ind w:left="7887" w:hanging="360"/>
      </w:pPr>
      <w:rPr>
        <w:rFonts w:ascii="Courier New" w:hAnsi="Courier New" w:cs="Courier New" w:hint="default"/>
      </w:rPr>
    </w:lvl>
    <w:lvl w:ilvl="8" w:tplc="04090005" w:tentative="1">
      <w:start w:val="1"/>
      <w:numFmt w:val="bullet"/>
      <w:lvlText w:val=""/>
      <w:lvlJc w:val="left"/>
      <w:pPr>
        <w:ind w:left="8607" w:hanging="360"/>
      </w:pPr>
      <w:rPr>
        <w:rFonts w:ascii="Wingdings" w:hAnsi="Wingdings" w:hint="default"/>
      </w:rPr>
    </w:lvl>
  </w:abstractNum>
  <w:abstractNum w:abstractNumId="64"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FDB033B"/>
    <w:multiLevelType w:val="hybridMultilevel"/>
    <w:tmpl w:val="2B023936"/>
    <w:lvl w:ilvl="0" w:tplc="0110447C">
      <w:start w:val="1"/>
      <w:numFmt w:val="decimal"/>
      <w:lvlText w:val="3.7.%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71C42A28"/>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7"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8" w15:restartNumberingAfterBreak="0">
    <w:nsid w:val="77A83DF0"/>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BA95D37"/>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C5C1B42"/>
    <w:multiLevelType w:val="hybridMultilevel"/>
    <w:tmpl w:val="53BE3620"/>
    <w:lvl w:ilvl="0" w:tplc="E0549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7E1B2EA9"/>
    <w:multiLevelType w:val="hybridMultilevel"/>
    <w:tmpl w:val="747E9942"/>
    <w:lvl w:ilvl="0" w:tplc="D7160B80">
      <w:start w:val="1"/>
      <w:numFmt w:val="decimal"/>
      <w:lvlText w:val="3.5.3.1.2.%1"/>
      <w:lvlJc w:val="right"/>
      <w:pPr>
        <w:ind w:left="1647" w:hanging="360"/>
      </w:pPr>
      <w:rPr>
        <w:rFonts w:ascii="Times New Roman" w:hAnsi="Times New Roman" w:cs="Times New Roman" w:hint="default"/>
        <w:b/>
        <w:bCs/>
        <w:sz w:val="24"/>
        <w:szCs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num w:numId="1">
    <w:abstractNumId w:val="11"/>
  </w:num>
  <w:num w:numId="2">
    <w:abstractNumId w:val="2"/>
  </w:num>
  <w:num w:numId="3">
    <w:abstractNumId w:val="67"/>
  </w:num>
  <w:num w:numId="4">
    <w:abstractNumId w:val="20"/>
  </w:num>
  <w:num w:numId="5">
    <w:abstractNumId w:val="17"/>
  </w:num>
  <w:num w:numId="6">
    <w:abstractNumId w:val="54"/>
  </w:num>
  <w:num w:numId="7">
    <w:abstractNumId w:val="62"/>
  </w:num>
  <w:num w:numId="8">
    <w:abstractNumId w:val="39"/>
  </w:num>
  <w:num w:numId="9">
    <w:abstractNumId w:val="30"/>
  </w:num>
  <w:num w:numId="10">
    <w:abstractNumId w:val="48"/>
  </w:num>
  <w:num w:numId="11">
    <w:abstractNumId w:val="57"/>
  </w:num>
  <w:num w:numId="12">
    <w:abstractNumId w:val="64"/>
  </w:num>
  <w:num w:numId="13">
    <w:abstractNumId w:val="59"/>
  </w:num>
  <w:num w:numId="14">
    <w:abstractNumId w:val="36"/>
  </w:num>
  <w:num w:numId="15">
    <w:abstractNumId w:val="10"/>
  </w:num>
  <w:num w:numId="16">
    <w:abstractNumId w:val="60"/>
  </w:num>
  <w:num w:numId="17">
    <w:abstractNumId w:val="12"/>
  </w:num>
  <w:num w:numId="18">
    <w:abstractNumId w:val="7"/>
  </w:num>
  <w:num w:numId="19">
    <w:abstractNumId w:val="47"/>
  </w:num>
  <w:num w:numId="20">
    <w:abstractNumId w:val="44"/>
  </w:num>
  <w:num w:numId="21">
    <w:abstractNumId w:val="32"/>
  </w:num>
  <w:num w:numId="22">
    <w:abstractNumId w:val="13"/>
  </w:num>
  <w:num w:numId="23">
    <w:abstractNumId w:val="16"/>
  </w:num>
  <w:num w:numId="24">
    <w:abstractNumId w:val="1"/>
  </w:num>
  <w:num w:numId="25">
    <w:abstractNumId w:val="49"/>
  </w:num>
  <w:num w:numId="26">
    <w:abstractNumId w:val="58"/>
  </w:num>
  <w:num w:numId="27">
    <w:abstractNumId w:val="21"/>
  </w:num>
  <w:num w:numId="28">
    <w:abstractNumId w:val="53"/>
  </w:num>
  <w:num w:numId="29">
    <w:abstractNumId w:val="35"/>
  </w:num>
  <w:num w:numId="30">
    <w:abstractNumId w:val="3"/>
  </w:num>
  <w:num w:numId="31">
    <w:abstractNumId w:val="61"/>
  </w:num>
  <w:num w:numId="32">
    <w:abstractNumId w:val="31"/>
  </w:num>
  <w:num w:numId="33">
    <w:abstractNumId w:val="43"/>
  </w:num>
  <w:num w:numId="34">
    <w:abstractNumId w:val="42"/>
  </w:num>
  <w:num w:numId="35">
    <w:abstractNumId w:val="65"/>
  </w:num>
  <w:num w:numId="36">
    <w:abstractNumId w:val="56"/>
  </w:num>
  <w:num w:numId="37">
    <w:abstractNumId w:val="46"/>
  </w:num>
  <w:num w:numId="38">
    <w:abstractNumId w:val="26"/>
  </w:num>
  <w:num w:numId="39">
    <w:abstractNumId w:val="8"/>
  </w:num>
  <w:num w:numId="40">
    <w:abstractNumId w:val="71"/>
  </w:num>
  <w:num w:numId="41">
    <w:abstractNumId w:val="15"/>
  </w:num>
  <w:num w:numId="42">
    <w:abstractNumId w:val="52"/>
  </w:num>
  <w:num w:numId="43">
    <w:abstractNumId w:val="40"/>
  </w:num>
  <w:num w:numId="44">
    <w:abstractNumId w:val="19"/>
  </w:num>
  <w:num w:numId="45">
    <w:abstractNumId w:val="33"/>
  </w:num>
  <w:num w:numId="46">
    <w:abstractNumId w:val="63"/>
  </w:num>
  <w:num w:numId="47">
    <w:abstractNumId w:val="55"/>
  </w:num>
  <w:num w:numId="48">
    <w:abstractNumId w:val="70"/>
  </w:num>
  <w:num w:numId="49">
    <w:abstractNumId w:val="38"/>
  </w:num>
  <w:num w:numId="50">
    <w:abstractNumId w:val="22"/>
  </w:num>
  <w:num w:numId="51">
    <w:abstractNumId w:val="24"/>
  </w:num>
  <w:num w:numId="52">
    <w:abstractNumId w:val="50"/>
  </w:num>
  <w:num w:numId="53">
    <w:abstractNumId w:val="34"/>
  </w:num>
  <w:num w:numId="54">
    <w:abstractNumId w:val="69"/>
  </w:num>
  <w:num w:numId="55">
    <w:abstractNumId w:val="25"/>
  </w:num>
  <w:num w:numId="56">
    <w:abstractNumId w:val="0"/>
  </w:num>
  <w:num w:numId="57">
    <w:abstractNumId w:val="41"/>
  </w:num>
  <w:num w:numId="58">
    <w:abstractNumId w:val="28"/>
  </w:num>
  <w:num w:numId="59">
    <w:abstractNumId w:val="6"/>
  </w:num>
  <w:num w:numId="60">
    <w:abstractNumId w:val="45"/>
  </w:num>
  <w:num w:numId="61">
    <w:abstractNumId w:val="9"/>
  </w:num>
  <w:num w:numId="62">
    <w:abstractNumId w:val="14"/>
  </w:num>
  <w:num w:numId="63">
    <w:abstractNumId w:val="5"/>
  </w:num>
  <w:num w:numId="64">
    <w:abstractNumId w:val="68"/>
  </w:num>
  <w:num w:numId="65">
    <w:abstractNumId w:val="4"/>
  </w:num>
  <w:num w:numId="66">
    <w:abstractNumId w:val="51"/>
  </w:num>
  <w:num w:numId="67">
    <w:abstractNumId w:val="29"/>
  </w:num>
  <w:num w:numId="68">
    <w:abstractNumId w:val="18"/>
  </w:num>
  <w:num w:numId="69">
    <w:abstractNumId w:val="23"/>
  </w:num>
  <w:num w:numId="70">
    <w:abstractNumId w:val="37"/>
  </w:num>
  <w:num w:numId="71">
    <w:abstractNumId w:val="66"/>
  </w:num>
  <w:num w:numId="72">
    <w:abstractNumId w:val="27"/>
  </w:num>
  <w:numIdMacAtCleanup w:val="7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B5B"/>
    <w:rsid w:val="000005D9"/>
    <w:rsid w:val="00000690"/>
    <w:rsid w:val="00002346"/>
    <w:rsid w:val="00007B9D"/>
    <w:rsid w:val="00017818"/>
    <w:rsid w:val="00022644"/>
    <w:rsid w:val="000227AD"/>
    <w:rsid w:val="00022FFB"/>
    <w:rsid w:val="00023EDD"/>
    <w:rsid w:val="000261C9"/>
    <w:rsid w:val="000308C2"/>
    <w:rsid w:val="00044CE5"/>
    <w:rsid w:val="0005019E"/>
    <w:rsid w:val="00050E1C"/>
    <w:rsid w:val="00063F06"/>
    <w:rsid w:val="00065777"/>
    <w:rsid w:val="00070A0D"/>
    <w:rsid w:val="0007144D"/>
    <w:rsid w:val="00071549"/>
    <w:rsid w:val="00076892"/>
    <w:rsid w:val="0008285E"/>
    <w:rsid w:val="00083D63"/>
    <w:rsid w:val="000874F6"/>
    <w:rsid w:val="00087A78"/>
    <w:rsid w:val="00087D84"/>
    <w:rsid w:val="00087F8C"/>
    <w:rsid w:val="000A09D5"/>
    <w:rsid w:val="000A1820"/>
    <w:rsid w:val="000A3EC8"/>
    <w:rsid w:val="000A4D4E"/>
    <w:rsid w:val="000B1F83"/>
    <w:rsid w:val="000B51F2"/>
    <w:rsid w:val="000B7294"/>
    <w:rsid w:val="000C03D3"/>
    <w:rsid w:val="000C19BC"/>
    <w:rsid w:val="000C2D36"/>
    <w:rsid w:val="000C6A34"/>
    <w:rsid w:val="000C71FF"/>
    <w:rsid w:val="000C722D"/>
    <w:rsid w:val="000D4A6C"/>
    <w:rsid w:val="000D4DFF"/>
    <w:rsid w:val="000D7C94"/>
    <w:rsid w:val="000E019C"/>
    <w:rsid w:val="000E0EFE"/>
    <w:rsid w:val="000E278E"/>
    <w:rsid w:val="000F185F"/>
    <w:rsid w:val="000F2711"/>
    <w:rsid w:val="000F56E4"/>
    <w:rsid w:val="000F5BB6"/>
    <w:rsid w:val="0010101F"/>
    <w:rsid w:val="0010522D"/>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48EE"/>
    <w:rsid w:val="00167E0F"/>
    <w:rsid w:val="0017055B"/>
    <w:rsid w:val="00171C16"/>
    <w:rsid w:val="00174285"/>
    <w:rsid w:val="0017531E"/>
    <w:rsid w:val="001763E2"/>
    <w:rsid w:val="001777C2"/>
    <w:rsid w:val="0018026B"/>
    <w:rsid w:val="001807A8"/>
    <w:rsid w:val="00181E7C"/>
    <w:rsid w:val="0018690B"/>
    <w:rsid w:val="0019580C"/>
    <w:rsid w:val="00196E59"/>
    <w:rsid w:val="001A2919"/>
    <w:rsid w:val="001A6750"/>
    <w:rsid w:val="001A7175"/>
    <w:rsid w:val="001A7D21"/>
    <w:rsid w:val="001B0BF8"/>
    <w:rsid w:val="001B1B37"/>
    <w:rsid w:val="001B436D"/>
    <w:rsid w:val="001B4FCD"/>
    <w:rsid w:val="001B7FCE"/>
    <w:rsid w:val="001C0E0A"/>
    <w:rsid w:val="001C199B"/>
    <w:rsid w:val="001C27D0"/>
    <w:rsid w:val="001C3B63"/>
    <w:rsid w:val="001C5243"/>
    <w:rsid w:val="001C5F46"/>
    <w:rsid w:val="001C6376"/>
    <w:rsid w:val="001D08E7"/>
    <w:rsid w:val="001D0BFC"/>
    <w:rsid w:val="001D1F4F"/>
    <w:rsid w:val="001E0F3F"/>
    <w:rsid w:val="001E1D5E"/>
    <w:rsid w:val="001E4E6E"/>
    <w:rsid w:val="001E5C94"/>
    <w:rsid w:val="001E7513"/>
    <w:rsid w:val="001F4462"/>
    <w:rsid w:val="001F6F4D"/>
    <w:rsid w:val="00205D4F"/>
    <w:rsid w:val="00213CE4"/>
    <w:rsid w:val="00213D84"/>
    <w:rsid w:val="002213EF"/>
    <w:rsid w:val="00222763"/>
    <w:rsid w:val="00223D05"/>
    <w:rsid w:val="002256CE"/>
    <w:rsid w:val="00231CEB"/>
    <w:rsid w:val="00232B8E"/>
    <w:rsid w:val="00234CE0"/>
    <w:rsid w:val="00237655"/>
    <w:rsid w:val="0024610B"/>
    <w:rsid w:val="0025307C"/>
    <w:rsid w:val="0025435A"/>
    <w:rsid w:val="00254939"/>
    <w:rsid w:val="0026050D"/>
    <w:rsid w:val="0026064B"/>
    <w:rsid w:val="00274A89"/>
    <w:rsid w:val="0027693B"/>
    <w:rsid w:val="002806C3"/>
    <w:rsid w:val="00282560"/>
    <w:rsid w:val="00283B53"/>
    <w:rsid w:val="0028652A"/>
    <w:rsid w:val="0029448A"/>
    <w:rsid w:val="002A5274"/>
    <w:rsid w:val="002B0416"/>
    <w:rsid w:val="002B1282"/>
    <w:rsid w:val="002B50BC"/>
    <w:rsid w:val="002C55EA"/>
    <w:rsid w:val="002D1821"/>
    <w:rsid w:val="002D310B"/>
    <w:rsid w:val="002D73A2"/>
    <w:rsid w:val="002E0A8F"/>
    <w:rsid w:val="002E43B6"/>
    <w:rsid w:val="002F2404"/>
    <w:rsid w:val="002F2E3A"/>
    <w:rsid w:val="002F54E5"/>
    <w:rsid w:val="002F65AD"/>
    <w:rsid w:val="002F7CBE"/>
    <w:rsid w:val="00303FE0"/>
    <w:rsid w:val="00305708"/>
    <w:rsid w:val="00305940"/>
    <w:rsid w:val="00306EF0"/>
    <w:rsid w:val="00307E8F"/>
    <w:rsid w:val="00311AE2"/>
    <w:rsid w:val="00312A87"/>
    <w:rsid w:val="00313B18"/>
    <w:rsid w:val="003145FB"/>
    <w:rsid w:val="00315A74"/>
    <w:rsid w:val="00315D60"/>
    <w:rsid w:val="00325392"/>
    <w:rsid w:val="003349AE"/>
    <w:rsid w:val="0034300E"/>
    <w:rsid w:val="00345115"/>
    <w:rsid w:val="00346985"/>
    <w:rsid w:val="00346B4B"/>
    <w:rsid w:val="00351905"/>
    <w:rsid w:val="00352737"/>
    <w:rsid w:val="00353498"/>
    <w:rsid w:val="0035407F"/>
    <w:rsid w:val="00363786"/>
    <w:rsid w:val="003739C3"/>
    <w:rsid w:val="00384D1B"/>
    <w:rsid w:val="00385AC3"/>
    <w:rsid w:val="00387C1A"/>
    <w:rsid w:val="003911D3"/>
    <w:rsid w:val="003A5549"/>
    <w:rsid w:val="003A7326"/>
    <w:rsid w:val="003B2D79"/>
    <w:rsid w:val="003B2E2F"/>
    <w:rsid w:val="003B5B6C"/>
    <w:rsid w:val="003B5EEB"/>
    <w:rsid w:val="003B7969"/>
    <w:rsid w:val="003D1472"/>
    <w:rsid w:val="003D6892"/>
    <w:rsid w:val="003D69A8"/>
    <w:rsid w:val="003E194D"/>
    <w:rsid w:val="003E6783"/>
    <w:rsid w:val="003F3807"/>
    <w:rsid w:val="003F5CBE"/>
    <w:rsid w:val="00400830"/>
    <w:rsid w:val="004050D3"/>
    <w:rsid w:val="00411B24"/>
    <w:rsid w:val="00414F20"/>
    <w:rsid w:val="00415DC8"/>
    <w:rsid w:val="00416454"/>
    <w:rsid w:val="004166B1"/>
    <w:rsid w:val="00422028"/>
    <w:rsid w:val="00422D5E"/>
    <w:rsid w:val="004235C6"/>
    <w:rsid w:val="00426D39"/>
    <w:rsid w:val="00432C7A"/>
    <w:rsid w:val="0043327C"/>
    <w:rsid w:val="004337C3"/>
    <w:rsid w:val="00435B6E"/>
    <w:rsid w:val="00441B9B"/>
    <w:rsid w:val="0044405F"/>
    <w:rsid w:val="004471FC"/>
    <w:rsid w:val="0045241F"/>
    <w:rsid w:val="00464363"/>
    <w:rsid w:val="00473164"/>
    <w:rsid w:val="00480A7C"/>
    <w:rsid w:val="004840A6"/>
    <w:rsid w:val="0048762E"/>
    <w:rsid w:val="004910EA"/>
    <w:rsid w:val="00492E7C"/>
    <w:rsid w:val="0049325F"/>
    <w:rsid w:val="004977CB"/>
    <w:rsid w:val="004A2C63"/>
    <w:rsid w:val="004A52BE"/>
    <w:rsid w:val="004B0647"/>
    <w:rsid w:val="004B6CE3"/>
    <w:rsid w:val="004B6FFE"/>
    <w:rsid w:val="004C071C"/>
    <w:rsid w:val="004C2735"/>
    <w:rsid w:val="004C414C"/>
    <w:rsid w:val="004D0134"/>
    <w:rsid w:val="004D3341"/>
    <w:rsid w:val="004D65B2"/>
    <w:rsid w:val="004D7DD3"/>
    <w:rsid w:val="004E0404"/>
    <w:rsid w:val="004E4930"/>
    <w:rsid w:val="004E544C"/>
    <w:rsid w:val="004E6A57"/>
    <w:rsid w:val="004F5D62"/>
    <w:rsid w:val="004F6336"/>
    <w:rsid w:val="004F6580"/>
    <w:rsid w:val="005007B6"/>
    <w:rsid w:val="00504819"/>
    <w:rsid w:val="0050599E"/>
    <w:rsid w:val="00507E47"/>
    <w:rsid w:val="005138CF"/>
    <w:rsid w:val="00517B98"/>
    <w:rsid w:val="00517D9C"/>
    <w:rsid w:val="0052588B"/>
    <w:rsid w:val="00527567"/>
    <w:rsid w:val="00532FB3"/>
    <w:rsid w:val="00535716"/>
    <w:rsid w:val="00535F4F"/>
    <w:rsid w:val="00536A3E"/>
    <w:rsid w:val="0055187F"/>
    <w:rsid w:val="00552EFF"/>
    <w:rsid w:val="005554A9"/>
    <w:rsid w:val="005554D4"/>
    <w:rsid w:val="00560D18"/>
    <w:rsid w:val="005632BB"/>
    <w:rsid w:val="00563A7C"/>
    <w:rsid w:val="00564172"/>
    <w:rsid w:val="00570380"/>
    <w:rsid w:val="0057257D"/>
    <w:rsid w:val="00572DE0"/>
    <w:rsid w:val="00573083"/>
    <w:rsid w:val="00595706"/>
    <w:rsid w:val="005958DA"/>
    <w:rsid w:val="00597552"/>
    <w:rsid w:val="005A03ED"/>
    <w:rsid w:val="005A055D"/>
    <w:rsid w:val="005A7737"/>
    <w:rsid w:val="005A7E5F"/>
    <w:rsid w:val="005B4CDF"/>
    <w:rsid w:val="005B4DB7"/>
    <w:rsid w:val="005B79F1"/>
    <w:rsid w:val="005C1EF2"/>
    <w:rsid w:val="005C3683"/>
    <w:rsid w:val="005C38B2"/>
    <w:rsid w:val="005D4AC2"/>
    <w:rsid w:val="005D5E78"/>
    <w:rsid w:val="005E5D41"/>
    <w:rsid w:val="005E68BA"/>
    <w:rsid w:val="005F0022"/>
    <w:rsid w:val="005F36ED"/>
    <w:rsid w:val="005F516F"/>
    <w:rsid w:val="005F6529"/>
    <w:rsid w:val="006003BE"/>
    <w:rsid w:val="00600A4C"/>
    <w:rsid w:val="00604E81"/>
    <w:rsid w:val="00606CCC"/>
    <w:rsid w:val="00606FFC"/>
    <w:rsid w:val="00613E49"/>
    <w:rsid w:val="00613EF6"/>
    <w:rsid w:val="006303F3"/>
    <w:rsid w:val="00630454"/>
    <w:rsid w:val="00631532"/>
    <w:rsid w:val="00633664"/>
    <w:rsid w:val="006404BD"/>
    <w:rsid w:val="00643EEA"/>
    <w:rsid w:val="006451D0"/>
    <w:rsid w:val="00650F34"/>
    <w:rsid w:val="00654279"/>
    <w:rsid w:val="00654349"/>
    <w:rsid w:val="00654417"/>
    <w:rsid w:val="00654D21"/>
    <w:rsid w:val="00654F96"/>
    <w:rsid w:val="0065645D"/>
    <w:rsid w:val="00660D26"/>
    <w:rsid w:val="00661058"/>
    <w:rsid w:val="006649D1"/>
    <w:rsid w:val="00666DC7"/>
    <w:rsid w:val="0067085B"/>
    <w:rsid w:val="00673C21"/>
    <w:rsid w:val="006752A2"/>
    <w:rsid w:val="00675B3B"/>
    <w:rsid w:val="00685FB2"/>
    <w:rsid w:val="0068791F"/>
    <w:rsid w:val="00692CB7"/>
    <w:rsid w:val="00694961"/>
    <w:rsid w:val="00696CF1"/>
    <w:rsid w:val="00697A7E"/>
    <w:rsid w:val="006A183D"/>
    <w:rsid w:val="006A27C3"/>
    <w:rsid w:val="006A375C"/>
    <w:rsid w:val="006A3981"/>
    <w:rsid w:val="006A3D18"/>
    <w:rsid w:val="006A52F2"/>
    <w:rsid w:val="006B0FD0"/>
    <w:rsid w:val="006B2AA1"/>
    <w:rsid w:val="006B2DCC"/>
    <w:rsid w:val="006B30D0"/>
    <w:rsid w:val="006B50DB"/>
    <w:rsid w:val="006B5F1F"/>
    <w:rsid w:val="006C1958"/>
    <w:rsid w:val="006C2A40"/>
    <w:rsid w:val="006C722A"/>
    <w:rsid w:val="006D3043"/>
    <w:rsid w:val="006E0461"/>
    <w:rsid w:val="006E19B1"/>
    <w:rsid w:val="006E4583"/>
    <w:rsid w:val="006E4B09"/>
    <w:rsid w:val="006E5526"/>
    <w:rsid w:val="006E65F2"/>
    <w:rsid w:val="006E7B26"/>
    <w:rsid w:val="006F1505"/>
    <w:rsid w:val="006F3F76"/>
    <w:rsid w:val="006F5AE9"/>
    <w:rsid w:val="006F64B3"/>
    <w:rsid w:val="006F75D5"/>
    <w:rsid w:val="006F7DFD"/>
    <w:rsid w:val="00703202"/>
    <w:rsid w:val="007036AC"/>
    <w:rsid w:val="007044F0"/>
    <w:rsid w:val="00704D4E"/>
    <w:rsid w:val="00705299"/>
    <w:rsid w:val="00714384"/>
    <w:rsid w:val="0071542E"/>
    <w:rsid w:val="0072156A"/>
    <w:rsid w:val="00725EFC"/>
    <w:rsid w:val="00727440"/>
    <w:rsid w:val="0072778E"/>
    <w:rsid w:val="00742965"/>
    <w:rsid w:val="007444D0"/>
    <w:rsid w:val="0074570A"/>
    <w:rsid w:val="00750ED6"/>
    <w:rsid w:val="00760908"/>
    <w:rsid w:val="00762B32"/>
    <w:rsid w:val="0076428A"/>
    <w:rsid w:val="00766609"/>
    <w:rsid w:val="00766BC6"/>
    <w:rsid w:val="007708F5"/>
    <w:rsid w:val="00773AEB"/>
    <w:rsid w:val="007802A1"/>
    <w:rsid w:val="007820F3"/>
    <w:rsid w:val="00784F75"/>
    <w:rsid w:val="007874FE"/>
    <w:rsid w:val="00787DF5"/>
    <w:rsid w:val="00790F63"/>
    <w:rsid w:val="00793559"/>
    <w:rsid w:val="007936C6"/>
    <w:rsid w:val="007B05AB"/>
    <w:rsid w:val="007B263F"/>
    <w:rsid w:val="007B52BE"/>
    <w:rsid w:val="007B5738"/>
    <w:rsid w:val="007B6FAE"/>
    <w:rsid w:val="007C025A"/>
    <w:rsid w:val="007C303C"/>
    <w:rsid w:val="007C57DB"/>
    <w:rsid w:val="007D018A"/>
    <w:rsid w:val="007D1222"/>
    <w:rsid w:val="007D6F16"/>
    <w:rsid w:val="007D7FEE"/>
    <w:rsid w:val="007E1B95"/>
    <w:rsid w:val="007E785F"/>
    <w:rsid w:val="007F00B9"/>
    <w:rsid w:val="007F1BD9"/>
    <w:rsid w:val="007F380A"/>
    <w:rsid w:val="00801663"/>
    <w:rsid w:val="0080315B"/>
    <w:rsid w:val="00804BE9"/>
    <w:rsid w:val="00804CDC"/>
    <w:rsid w:val="0080610C"/>
    <w:rsid w:val="0080626B"/>
    <w:rsid w:val="00806AE7"/>
    <w:rsid w:val="00807549"/>
    <w:rsid w:val="00813520"/>
    <w:rsid w:val="00815472"/>
    <w:rsid w:val="00820AA7"/>
    <w:rsid w:val="00822B3D"/>
    <w:rsid w:val="0083621D"/>
    <w:rsid w:val="00836236"/>
    <w:rsid w:val="00841447"/>
    <w:rsid w:val="00841B4F"/>
    <w:rsid w:val="0084208F"/>
    <w:rsid w:val="00844CF6"/>
    <w:rsid w:val="00850D2F"/>
    <w:rsid w:val="0085315A"/>
    <w:rsid w:val="00853268"/>
    <w:rsid w:val="008563B6"/>
    <w:rsid w:val="00862948"/>
    <w:rsid w:val="00871F32"/>
    <w:rsid w:val="00876122"/>
    <w:rsid w:val="008810A0"/>
    <w:rsid w:val="00883462"/>
    <w:rsid w:val="00883CC7"/>
    <w:rsid w:val="00890D72"/>
    <w:rsid w:val="0089357B"/>
    <w:rsid w:val="008941DD"/>
    <w:rsid w:val="008A1197"/>
    <w:rsid w:val="008A7122"/>
    <w:rsid w:val="008B2172"/>
    <w:rsid w:val="008B49B4"/>
    <w:rsid w:val="008C4494"/>
    <w:rsid w:val="008C4738"/>
    <w:rsid w:val="008C620C"/>
    <w:rsid w:val="008C6C92"/>
    <w:rsid w:val="008D0E1A"/>
    <w:rsid w:val="008D3FA4"/>
    <w:rsid w:val="008D4A9F"/>
    <w:rsid w:val="008D4E0A"/>
    <w:rsid w:val="008D6480"/>
    <w:rsid w:val="008D6803"/>
    <w:rsid w:val="008E484C"/>
    <w:rsid w:val="008E63A1"/>
    <w:rsid w:val="008E735E"/>
    <w:rsid w:val="008F29AE"/>
    <w:rsid w:val="008F3B4A"/>
    <w:rsid w:val="00901BAD"/>
    <w:rsid w:val="00905000"/>
    <w:rsid w:val="00910A18"/>
    <w:rsid w:val="00911680"/>
    <w:rsid w:val="00911C94"/>
    <w:rsid w:val="00912EDF"/>
    <w:rsid w:val="00915224"/>
    <w:rsid w:val="009153A8"/>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76EED"/>
    <w:rsid w:val="00980CFE"/>
    <w:rsid w:val="00981794"/>
    <w:rsid w:val="00986EA1"/>
    <w:rsid w:val="00992237"/>
    <w:rsid w:val="00993FE2"/>
    <w:rsid w:val="0099603A"/>
    <w:rsid w:val="009962AC"/>
    <w:rsid w:val="009A2AFB"/>
    <w:rsid w:val="009A46A5"/>
    <w:rsid w:val="009A590A"/>
    <w:rsid w:val="009B0C56"/>
    <w:rsid w:val="009B17C8"/>
    <w:rsid w:val="009B4037"/>
    <w:rsid w:val="009B461C"/>
    <w:rsid w:val="009C1221"/>
    <w:rsid w:val="009C1F84"/>
    <w:rsid w:val="009C24B9"/>
    <w:rsid w:val="009C3746"/>
    <w:rsid w:val="009C5F93"/>
    <w:rsid w:val="009D1808"/>
    <w:rsid w:val="009D38ED"/>
    <w:rsid w:val="009D4389"/>
    <w:rsid w:val="009E3B5B"/>
    <w:rsid w:val="009E4BA7"/>
    <w:rsid w:val="009E5811"/>
    <w:rsid w:val="009F122F"/>
    <w:rsid w:val="00A05528"/>
    <w:rsid w:val="00A07D5C"/>
    <w:rsid w:val="00A16AEB"/>
    <w:rsid w:val="00A2169D"/>
    <w:rsid w:val="00A26598"/>
    <w:rsid w:val="00A26794"/>
    <w:rsid w:val="00A27A22"/>
    <w:rsid w:val="00A31FBD"/>
    <w:rsid w:val="00A3663A"/>
    <w:rsid w:val="00A44302"/>
    <w:rsid w:val="00A45250"/>
    <w:rsid w:val="00A46E0B"/>
    <w:rsid w:val="00A47A5F"/>
    <w:rsid w:val="00A47D46"/>
    <w:rsid w:val="00A52E18"/>
    <w:rsid w:val="00A52EAD"/>
    <w:rsid w:val="00A560AB"/>
    <w:rsid w:val="00A63FA7"/>
    <w:rsid w:val="00A66662"/>
    <w:rsid w:val="00A70AF3"/>
    <w:rsid w:val="00A767DE"/>
    <w:rsid w:val="00A824E3"/>
    <w:rsid w:val="00A8294C"/>
    <w:rsid w:val="00A8386E"/>
    <w:rsid w:val="00A8428E"/>
    <w:rsid w:val="00A854EC"/>
    <w:rsid w:val="00A863F8"/>
    <w:rsid w:val="00AB0D44"/>
    <w:rsid w:val="00AB0FF1"/>
    <w:rsid w:val="00AB3996"/>
    <w:rsid w:val="00AB5F90"/>
    <w:rsid w:val="00AB7428"/>
    <w:rsid w:val="00AC27DA"/>
    <w:rsid w:val="00AC397D"/>
    <w:rsid w:val="00AD233D"/>
    <w:rsid w:val="00AD31AA"/>
    <w:rsid w:val="00AD72C8"/>
    <w:rsid w:val="00AE2333"/>
    <w:rsid w:val="00AE2BB0"/>
    <w:rsid w:val="00AE4BE4"/>
    <w:rsid w:val="00AE6143"/>
    <w:rsid w:val="00AE6BA0"/>
    <w:rsid w:val="00AF6A0A"/>
    <w:rsid w:val="00AF7706"/>
    <w:rsid w:val="00AF7AF7"/>
    <w:rsid w:val="00B01A31"/>
    <w:rsid w:val="00B02BA7"/>
    <w:rsid w:val="00B11E59"/>
    <w:rsid w:val="00B11FD1"/>
    <w:rsid w:val="00B2128E"/>
    <w:rsid w:val="00B22240"/>
    <w:rsid w:val="00B3112A"/>
    <w:rsid w:val="00B31F2D"/>
    <w:rsid w:val="00B31F74"/>
    <w:rsid w:val="00B33B4D"/>
    <w:rsid w:val="00B35C07"/>
    <w:rsid w:val="00B52D87"/>
    <w:rsid w:val="00B53523"/>
    <w:rsid w:val="00B6193E"/>
    <w:rsid w:val="00B736CD"/>
    <w:rsid w:val="00B81DDC"/>
    <w:rsid w:val="00B81E43"/>
    <w:rsid w:val="00B82AEF"/>
    <w:rsid w:val="00B84D3E"/>
    <w:rsid w:val="00B85D5C"/>
    <w:rsid w:val="00B90DE2"/>
    <w:rsid w:val="00B9162E"/>
    <w:rsid w:val="00B9397F"/>
    <w:rsid w:val="00BA3995"/>
    <w:rsid w:val="00BA58B1"/>
    <w:rsid w:val="00BB3625"/>
    <w:rsid w:val="00BB622D"/>
    <w:rsid w:val="00BB74DC"/>
    <w:rsid w:val="00BC1A86"/>
    <w:rsid w:val="00BC5296"/>
    <w:rsid w:val="00BC5738"/>
    <w:rsid w:val="00BD046F"/>
    <w:rsid w:val="00BD0C61"/>
    <w:rsid w:val="00BD0D37"/>
    <w:rsid w:val="00BD4334"/>
    <w:rsid w:val="00BD5544"/>
    <w:rsid w:val="00BD5C3F"/>
    <w:rsid w:val="00BE672D"/>
    <w:rsid w:val="00BF3573"/>
    <w:rsid w:val="00BF59E4"/>
    <w:rsid w:val="00BF62D9"/>
    <w:rsid w:val="00BF6CA8"/>
    <w:rsid w:val="00BF756E"/>
    <w:rsid w:val="00BF783B"/>
    <w:rsid w:val="00C04A88"/>
    <w:rsid w:val="00C16417"/>
    <w:rsid w:val="00C17927"/>
    <w:rsid w:val="00C20E70"/>
    <w:rsid w:val="00C2152B"/>
    <w:rsid w:val="00C21BC5"/>
    <w:rsid w:val="00C21D20"/>
    <w:rsid w:val="00C24490"/>
    <w:rsid w:val="00C31DE7"/>
    <w:rsid w:val="00C34780"/>
    <w:rsid w:val="00C34D7C"/>
    <w:rsid w:val="00C355AA"/>
    <w:rsid w:val="00C35A93"/>
    <w:rsid w:val="00C36994"/>
    <w:rsid w:val="00C41DCA"/>
    <w:rsid w:val="00C47848"/>
    <w:rsid w:val="00C518AD"/>
    <w:rsid w:val="00C528A5"/>
    <w:rsid w:val="00C5548D"/>
    <w:rsid w:val="00C5684B"/>
    <w:rsid w:val="00C67F50"/>
    <w:rsid w:val="00C75995"/>
    <w:rsid w:val="00C80F13"/>
    <w:rsid w:val="00C81DA1"/>
    <w:rsid w:val="00C81E81"/>
    <w:rsid w:val="00C90B36"/>
    <w:rsid w:val="00C919DB"/>
    <w:rsid w:val="00C9651F"/>
    <w:rsid w:val="00CA012A"/>
    <w:rsid w:val="00CA7C3A"/>
    <w:rsid w:val="00CB144B"/>
    <w:rsid w:val="00CB1C37"/>
    <w:rsid w:val="00CB320B"/>
    <w:rsid w:val="00CC0F26"/>
    <w:rsid w:val="00CD24CF"/>
    <w:rsid w:val="00CD6206"/>
    <w:rsid w:val="00CE16DF"/>
    <w:rsid w:val="00CE2EA1"/>
    <w:rsid w:val="00CE3551"/>
    <w:rsid w:val="00CE462D"/>
    <w:rsid w:val="00CE5840"/>
    <w:rsid w:val="00CE6608"/>
    <w:rsid w:val="00CF2B59"/>
    <w:rsid w:val="00CF3D02"/>
    <w:rsid w:val="00CF40DC"/>
    <w:rsid w:val="00CF4B2A"/>
    <w:rsid w:val="00CF64F7"/>
    <w:rsid w:val="00CF661F"/>
    <w:rsid w:val="00D00660"/>
    <w:rsid w:val="00D02EC3"/>
    <w:rsid w:val="00D06185"/>
    <w:rsid w:val="00D177F2"/>
    <w:rsid w:val="00D2671D"/>
    <w:rsid w:val="00D342F5"/>
    <w:rsid w:val="00D35F91"/>
    <w:rsid w:val="00D361D7"/>
    <w:rsid w:val="00D44718"/>
    <w:rsid w:val="00D456B5"/>
    <w:rsid w:val="00D4578F"/>
    <w:rsid w:val="00D46E75"/>
    <w:rsid w:val="00D50687"/>
    <w:rsid w:val="00D50791"/>
    <w:rsid w:val="00D5095F"/>
    <w:rsid w:val="00D54C51"/>
    <w:rsid w:val="00D5553F"/>
    <w:rsid w:val="00D5768C"/>
    <w:rsid w:val="00D57A64"/>
    <w:rsid w:val="00D64FB1"/>
    <w:rsid w:val="00D6534B"/>
    <w:rsid w:val="00D657B8"/>
    <w:rsid w:val="00D71AF7"/>
    <w:rsid w:val="00D770C4"/>
    <w:rsid w:val="00D77735"/>
    <w:rsid w:val="00D807BE"/>
    <w:rsid w:val="00D80924"/>
    <w:rsid w:val="00D82C86"/>
    <w:rsid w:val="00D84EC0"/>
    <w:rsid w:val="00D90EC8"/>
    <w:rsid w:val="00D9256B"/>
    <w:rsid w:val="00D9477D"/>
    <w:rsid w:val="00D96B59"/>
    <w:rsid w:val="00DA08FC"/>
    <w:rsid w:val="00DA2D73"/>
    <w:rsid w:val="00DA7732"/>
    <w:rsid w:val="00DB6926"/>
    <w:rsid w:val="00DB7E9A"/>
    <w:rsid w:val="00DC2284"/>
    <w:rsid w:val="00DC6877"/>
    <w:rsid w:val="00DC6F67"/>
    <w:rsid w:val="00DD3B26"/>
    <w:rsid w:val="00DD4AC6"/>
    <w:rsid w:val="00DD7034"/>
    <w:rsid w:val="00DE0597"/>
    <w:rsid w:val="00DE3BDB"/>
    <w:rsid w:val="00DE3CA5"/>
    <w:rsid w:val="00DE6A38"/>
    <w:rsid w:val="00DF2062"/>
    <w:rsid w:val="00DF38D9"/>
    <w:rsid w:val="00DF42EE"/>
    <w:rsid w:val="00DF4CF9"/>
    <w:rsid w:val="00DF4FAF"/>
    <w:rsid w:val="00DF5BDD"/>
    <w:rsid w:val="00E012DB"/>
    <w:rsid w:val="00E01DDD"/>
    <w:rsid w:val="00E0200F"/>
    <w:rsid w:val="00E027C4"/>
    <w:rsid w:val="00E0605F"/>
    <w:rsid w:val="00E076B7"/>
    <w:rsid w:val="00E13A7E"/>
    <w:rsid w:val="00E15C1E"/>
    <w:rsid w:val="00E167E4"/>
    <w:rsid w:val="00E2015A"/>
    <w:rsid w:val="00E22049"/>
    <w:rsid w:val="00E25874"/>
    <w:rsid w:val="00E25DE3"/>
    <w:rsid w:val="00E302AE"/>
    <w:rsid w:val="00E31DA2"/>
    <w:rsid w:val="00E31DEE"/>
    <w:rsid w:val="00E33AC6"/>
    <w:rsid w:val="00E4360F"/>
    <w:rsid w:val="00E60852"/>
    <w:rsid w:val="00E60FD9"/>
    <w:rsid w:val="00E61EDC"/>
    <w:rsid w:val="00E62677"/>
    <w:rsid w:val="00E63E2D"/>
    <w:rsid w:val="00E64774"/>
    <w:rsid w:val="00E66885"/>
    <w:rsid w:val="00E67534"/>
    <w:rsid w:val="00E75156"/>
    <w:rsid w:val="00E8119B"/>
    <w:rsid w:val="00E82BDD"/>
    <w:rsid w:val="00E84C83"/>
    <w:rsid w:val="00E84F03"/>
    <w:rsid w:val="00E850F3"/>
    <w:rsid w:val="00E87EFE"/>
    <w:rsid w:val="00E9222C"/>
    <w:rsid w:val="00EA5CA9"/>
    <w:rsid w:val="00EA778C"/>
    <w:rsid w:val="00EB0F09"/>
    <w:rsid w:val="00EB13F8"/>
    <w:rsid w:val="00EB651A"/>
    <w:rsid w:val="00EB7A3A"/>
    <w:rsid w:val="00EC5249"/>
    <w:rsid w:val="00ED0D1C"/>
    <w:rsid w:val="00ED108F"/>
    <w:rsid w:val="00ED2D65"/>
    <w:rsid w:val="00ED37C8"/>
    <w:rsid w:val="00EE0269"/>
    <w:rsid w:val="00EE2816"/>
    <w:rsid w:val="00EE3BF0"/>
    <w:rsid w:val="00EE619D"/>
    <w:rsid w:val="00EF0192"/>
    <w:rsid w:val="00EF1A0F"/>
    <w:rsid w:val="00EF5B3D"/>
    <w:rsid w:val="00F00515"/>
    <w:rsid w:val="00F066CC"/>
    <w:rsid w:val="00F06813"/>
    <w:rsid w:val="00F10B54"/>
    <w:rsid w:val="00F14913"/>
    <w:rsid w:val="00F24769"/>
    <w:rsid w:val="00F2592E"/>
    <w:rsid w:val="00F27889"/>
    <w:rsid w:val="00F324E1"/>
    <w:rsid w:val="00F359C6"/>
    <w:rsid w:val="00F40CFC"/>
    <w:rsid w:val="00F41A38"/>
    <w:rsid w:val="00F4265C"/>
    <w:rsid w:val="00F43673"/>
    <w:rsid w:val="00F5076C"/>
    <w:rsid w:val="00F51A0B"/>
    <w:rsid w:val="00F53F67"/>
    <w:rsid w:val="00F56677"/>
    <w:rsid w:val="00F605AF"/>
    <w:rsid w:val="00F636A8"/>
    <w:rsid w:val="00F671B8"/>
    <w:rsid w:val="00F705D6"/>
    <w:rsid w:val="00F73C51"/>
    <w:rsid w:val="00F73D0A"/>
    <w:rsid w:val="00F73EF0"/>
    <w:rsid w:val="00F74635"/>
    <w:rsid w:val="00F77003"/>
    <w:rsid w:val="00F77A12"/>
    <w:rsid w:val="00F81369"/>
    <w:rsid w:val="00F81719"/>
    <w:rsid w:val="00F81862"/>
    <w:rsid w:val="00F83A0F"/>
    <w:rsid w:val="00F87F9B"/>
    <w:rsid w:val="00F957E4"/>
    <w:rsid w:val="00F974E0"/>
    <w:rsid w:val="00FB2A6F"/>
    <w:rsid w:val="00FB4E46"/>
    <w:rsid w:val="00FC0423"/>
    <w:rsid w:val="00FC17B4"/>
    <w:rsid w:val="00FC5647"/>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chartTrackingRefBased/>
  <w15:docId w15:val="{83EA4FC0-0E24-40AD-B926-0F2A7C7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CF6"/>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numId w:val="0"/>
      </w:numPr>
      <w:jc w:val="both"/>
      <w:outlineLvl w:val="1"/>
    </w:pPr>
  </w:style>
  <w:style w:type="paragraph" w:styleId="Heading3">
    <w:name w:val="heading 3"/>
    <w:basedOn w:val="Heading2"/>
    <w:next w:val="Normal"/>
    <w:link w:val="Heading3Char"/>
    <w:uiPriority w:val="9"/>
    <w:unhideWhenUsed/>
    <w:qFormat/>
    <w:rsid w:val="009E3B5B"/>
    <w:pPr>
      <w:numPr>
        <w:ilvl w:val="2"/>
        <w:numId w:val="1"/>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D10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08F"/>
    <w:rPr>
      <w:rFonts w:ascii="Segoe UI" w:eastAsia="Times New Roman" w:hAnsi="Segoe UI" w:cs="Segoe UI"/>
      <w:sz w:val="18"/>
      <w:szCs w:val="18"/>
      <w:lang w:val="en-US"/>
    </w:rPr>
  </w:style>
  <w:style w:type="table" w:styleId="GridTable6Colorful">
    <w:name w:val="Grid Table 6 Colorful"/>
    <w:basedOn w:val="TableNormal"/>
    <w:uiPriority w:val="51"/>
    <w:rsid w:val="00A8428E"/>
    <w:pPr>
      <w:spacing w:after="0" w:line="240" w:lineRule="auto"/>
    </w:pPr>
    <w:rPr>
      <w:color w:val="000000" w:themeColor="text1"/>
      <w:lang w:val="en-ID"/>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Grid1">
    <w:name w:val="Table Grid1"/>
    <w:basedOn w:val="TableNormal"/>
    <w:next w:val="TableGrid"/>
    <w:uiPriority w:val="39"/>
    <w:rsid w:val="00B33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D57A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omments" Target="comments.xml"/><Relationship Id="rId26" Type="http://schemas.openxmlformats.org/officeDocument/2006/relationships/image" Target="media/image10.png"/><Relationship Id="rId3" Type="http://schemas.openxmlformats.org/officeDocument/2006/relationships/styles" Target="styles.xml"/><Relationship Id="rId21" Type="http://schemas.microsoft.com/office/2018/08/relationships/commentsExtensible" Target="commentsExtensible.xml"/><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2.xml"/><Relationship Id="rId20" Type="http://schemas.microsoft.com/office/2016/09/relationships/commentsIds" Target="commentsIds.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8.png"/><Relationship Id="rId32" Type="http://schemas.openxmlformats.org/officeDocument/2006/relationships/image" Target="media/image16.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apachefriends.org" TargetMode="External"/><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image" Target="media/image3.jpg"/><Relationship Id="rId19" Type="http://schemas.microsoft.com/office/2011/relationships/commentsExtended" Target="commentsExtended.xml"/><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F15A73-AC2F-412B-AE52-85713DCD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0</TotalTime>
  <Pages>86</Pages>
  <Words>14455</Words>
  <Characters>82399</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74</cp:revision>
  <cp:lastPrinted>2020-11-12T19:25:00Z</cp:lastPrinted>
  <dcterms:created xsi:type="dcterms:W3CDTF">2021-09-26T01:05:00Z</dcterms:created>
  <dcterms:modified xsi:type="dcterms:W3CDTF">2021-09-27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